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F67" w:rsidRPr="00412D28" w:rsidRDefault="00827099" w:rsidP="009C117F">
      <w:pPr>
        <w:spacing w:after="48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SKRIPSI</w:t>
      </w:r>
    </w:p>
    <w:p w:rsidR="00827099" w:rsidRPr="00412D28" w:rsidRDefault="0047741E" w:rsidP="003B5931">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56A98240" wp14:editId="3FF6AD43">
            <wp:extent cx="1798188"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47741E" w:rsidP="00827099">
      <w:pPr>
        <w:spacing w:after="200"/>
        <w:jc w:val="center"/>
        <w:rPr>
          <w:rFonts w:ascii="Times New Roman" w:hAnsi="Times New Roman" w:cs="Times New Roman"/>
          <w:b/>
          <w:sz w:val="24"/>
          <w:szCs w:val="24"/>
        </w:rPr>
      </w:pPr>
      <w:r>
        <w:rPr>
          <w:rFonts w:ascii="Times New Roman" w:hAnsi="Times New Roman" w:cs="Times New Roman"/>
          <w:b/>
          <w:sz w:val="24"/>
          <w:szCs w:val="24"/>
        </w:rPr>
        <w:t>NAHRUL KHAYATTULLAH</w:t>
      </w:r>
    </w:p>
    <w:p w:rsidR="00827099" w:rsidRPr="00412D28" w:rsidRDefault="000404F9"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 xml:space="preserve">NIM. </w:t>
      </w:r>
      <w:r w:rsidR="00EE002F" w:rsidRPr="00412D28">
        <w:rPr>
          <w:rFonts w:ascii="Times New Roman" w:hAnsi="Times New Roman" w:cs="Times New Roman"/>
          <w:b/>
          <w:sz w:val="24"/>
          <w:szCs w:val="24"/>
        </w:rPr>
        <w:t>18</w:t>
      </w:r>
      <w:r w:rsidRPr="00412D28">
        <w:rPr>
          <w:rFonts w:ascii="Times New Roman" w:hAnsi="Times New Roman" w:cs="Times New Roman"/>
          <w:b/>
          <w:sz w:val="24"/>
          <w:szCs w:val="24"/>
        </w:rPr>
        <w:t>02</w:t>
      </w:r>
      <w:r w:rsidR="0047741E">
        <w:rPr>
          <w:rFonts w:ascii="Times New Roman" w:hAnsi="Times New Roman" w:cs="Times New Roman"/>
          <w:b/>
          <w:sz w:val="24"/>
          <w:szCs w:val="24"/>
        </w:rPr>
        <w:t>02113</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9C117F" w:rsidRPr="00412D28" w:rsidRDefault="009C117F"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sectPr w:rsidR="00827099" w:rsidRPr="00412D28" w:rsidSect="00827099">
          <w:pgSz w:w="11906" w:h="16838" w:code="9"/>
          <w:pgMar w:top="2268" w:right="1701" w:bottom="1701" w:left="2268" w:header="709" w:footer="709" w:gutter="0"/>
          <w:cols w:space="708"/>
          <w:docGrid w:linePitch="360"/>
        </w:sectPr>
      </w:pPr>
      <w:r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827099" w:rsidRPr="00412D28" w:rsidRDefault="00827099" w:rsidP="003B5931">
      <w:pPr>
        <w:pStyle w:val="Heading1"/>
        <w:spacing w:before="0" w:after="480" w:line="360" w:lineRule="auto"/>
        <w:jc w:val="center"/>
        <w:rPr>
          <w:rFonts w:ascii="Times New Roman" w:hAnsi="Times New Roman" w:cs="Times New Roman"/>
          <w:b/>
          <w:color w:val="auto"/>
          <w:sz w:val="24"/>
          <w:szCs w:val="24"/>
        </w:rPr>
      </w:pPr>
      <w:bookmarkStart w:id="0" w:name="_Toc109486008"/>
      <w:r w:rsidRPr="00412D28">
        <w:rPr>
          <w:rFonts w:ascii="Times New Roman" w:hAnsi="Times New Roman" w:cs="Times New Roman"/>
          <w:b/>
          <w:color w:val="auto"/>
          <w:sz w:val="24"/>
          <w:szCs w:val="24"/>
        </w:rPr>
        <w:lastRenderedPageBreak/>
        <w:t>SKRIPSI</w:t>
      </w:r>
      <w:bookmarkEnd w:id="0"/>
    </w:p>
    <w:p w:rsidR="00EE002F" w:rsidRPr="00412D28" w:rsidRDefault="0047741E" w:rsidP="009C117F">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983593"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6A832EBE" wp14:editId="45A513BA">
            <wp:extent cx="1798188"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307DB2" w:rsidRPr="00412D28" w:rsidRDefault="00307DB2" w:rsidP="00983593">
      <w:pPr>
        <w:spacing w:after="200"/>
        <w:rPr>
          <w:rFonts w:ascii="Times New Roman" w:hAnsi="Times New Roman" w:cs="Times New Roman"/>
          <w:b/>
          <w:sz w:val="24"/>
          <w:szCs w:val="24"/>
        </w:rPr>
      </w:pP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Ditulis untuk memenuhi sebagian persyaratan akademik</w:t>
      </w: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guna memperoleh gelar Sarjana Komputer</w:t>
      </w:r>
    </w:p>
    <w:p w:rsidR="00827099" w:rsidRPr="00412D28" w:rsidRDefault="00307DB2" w:rsidP="00307DB2">
      <w:pPr>
        <w:spacing w:after="0" w:line="360" w:lineRule="auto"/>
        <w:jc w:val="center"/>
        <w:rPr>
          <w:rFonts w:ascii="Times New Roman" w:hAnsi="Times New Roman" w:cs="Times New Roman"/>
          <w:b/>
          <w:noProof/>
          <w:sz w:val="24"/>
          <w:szCs w:val="24"/>
          <w:lang w:val="en-ID"/>
        </w:rPr>
      </w:pPr>
      <w:r w:rsidRPr="00412D28">
        <w:rPr>
          <w:rFonts w:ascii="Times New Roman" w:hAnsi="Times New Roman" w:cs="Times New Roman"/>
          <w:noProof/>
          <w:sz w:val="24"/>
          <w:szCs w:val="24"/>
          <w:lang w:val="en-ID"/>
        </w:rPr>
        <w:t>pada Fakultas Teknik Universitas Hamzanwadi</w:t>
      </w:r>
    </w:p>
    <w:p w:rsidR="00827099" w:rsidRPr="00412D28" w:rsidRDefault="00827099" w:rsidP="00827099">
      <w:pPr>
        <w:spacing w:after="200"/>
        <w:jc w:val="center"/>
        <w:rPr>
          <w:rFonts w:ascii="Times New Roman" w:hAnsi="Times New Roman" w:cs="Times New Roman"/>
          <w:b/>
          <w:sz w:val="24"/>
          <w:szCs w:val="24"/>
        </w:rPr>
      </w:pPr>
    </w:p>
    <w:p w:rsidR="00A31D65" w:rsidRDefault="00A31D65" w:rsidP="00827099">
      <w:pPr>
        <w:spacing w:after="200"/>
        <w:jc w:val="center"/>
        <w:rPr>
          <w:rFonts w:ascii="Times New Roman" w:hAnsi="Times New Roman" w:cs="Times New Roman"/>
          <w:b/>
          <w:sz w:val="24"/>
          <w:szCs w:val="24"/>
        </w:rPr>
      </w:pPr>
    </w:p>
    <w:p w:rsidR="00827099" w:rsidRPr="00412D28" w:rsidRDefault="00EE002F"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ANDI KURNIA</w:t>
      </w:r>
    </w:p>
    <w:p w:rsidR="00827099" w:rsidRPr="00412D28" w:rsidRDefault="00C6033E"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NIM. 18</w:t>
      </w:r>
      <w:r w:rsidR="00EE002F" w:rsidRPr="00412D28">
        <w:rPr>
          <w:rFonts w:ascii="Times New Roman" w:hAnsi="Times New Roman" w:cs="Times New Roman"/>
          <w:b/>
          <w:sz w:val="24"/>
          <w:szCs w:val="24"/>
        </w:rPr>
        <w:t>0</w:t>
      </w:r>
      <w:r w:rsidRPr="00412D28">
        <w:rPr>
          <w:rFonts w:ascii="Times New Roman" w:hAnsi="Times New Roman" w:cs="Times New Roman"/>
          <w:b/>
          <w:sz w:val="24"/>
          <w:szCs w:val="24"/>
        </w:rPr>
        <w:t>2</w:t>
      </w:r>
      <w:r w:rsidR="00EE002F" w:rsidRPr="00412D28">
        <w:rPr>
          <w:rFonts w:ascii="Times New Roman" w:hAnsi="Times New Roman" w:cs="Times New Roman"/>
          <w:b/>
          <w:sz w:val="24"/>
          <w:szCs w:val="24"/>
        </w:rPr>
        <w:t>0</w:t>
      </w:r>
      <w:r w:rsidR="00C5713E" w:rsidRPr="00412D28">
        <w:rPr>
          <w:rFonts w:ascii="Times New Roman" w:hAnsi="Times New Roman" w:cs="Times New Roman"/>
          <w:b/>
          <w:sz w:val="24"/>
          <w:szCs w:val="24"/>
        </w:rPr>
        <w:t>2</w:t>
      </w:r>
      <w:r w:rsidR="0047741E">
        <w:rPr>
          <w:rFonts w:ascii="Times New Roman" w:hAnsi="Times New Roman" w:cs="Times New Roman"/>
          <w:b/>
          <w:sz w:val="24"/>
          <w:szCs w:val="24"/>
        </w:rPr>
        <w:t>113</w:t>
      </w:r>
    </w:p>
    <w:p w:rsidR="00827099" w:rsidRPr="00412D28" w:rsidRDefault="00827099"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BB295E" w:rsidRPr="00412D28" w:rsidRDefault="00BB295E" w:rsidP="00827099">
      <w:pPr>
        <w:spacing w:after="200"/>
        <w:jc w:val="center"/>
        <w:rPr>
          <w:rFonts w:ascii="Times New Roman" w:hAnsi="Times New Roman" w:cs="Times New Roman"/>
          <w:b/>
          <w:sz w:val="24"/>
          <w:szCs w:val="24"/>
        </w:rPr>
      </w:pPr>
    </w:p>
    <w:p w:rsidR="00827099" w:rsidRPr="00412D28" w:rsidRDefault="00A31D65" w:rsidP="00A31D65">
      <w:pPr>
        <w:spacing w:after="200"/>
        <w:jc w:val="center"/>
        <w:rPr>
          <w:rFonts w:ascii="Times New Roman" w:hAnsi="Times New Roman" w:cs="Times New Roman"/>
          <w:b/>
          <w:sz w:val="24"/>
          <w:szCs w:val="24"/>
        </w:rPr>
        <w:sectPr w:rsidR="00827099" w:rsidRPr="00412D28" w:rsidSect="00827099">
          <w:footerReference w:type="default" r:id="rId10"/>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24"/>
          <w:szCs w:val="24"/>
        </w:rPr>
        <w:br/>
      </w:r>
      <w:r w:rsidR="00827099"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231906" w:rsidRPr="00412D28" w:rsidRDefault="00231906" w:rsidP="00BD4CB2">
      <w:pPr>
        <w:pStyle w:val="Heading1"/>
        <w:spacing w:before="0" w:line="360" w:lineRule="auto"/>
        <w:jc w:val="center"/>
        <w:rPr>
          <w:rFonts w:ascii="Times New Roman" w:hAnsi="Times New Roman" w:cs="Times New Roman"/>
          <w:b/>
          <w:color w:val="auto"/>
          <w:sz w:val="24"/>
          <w:szCs w:val="24"/>
        </w:rPr>
      </w:pPr>
      <w:bookmarkStart w:id="1" w:name="_Toc109486009"/>
      <w:r w:rsidRPr="00412D28">
        <w:rPr>
          <w:rFonts w:ascii="Times New Roman" w:hAnsi="Times New Roman" w:cs="Times New Roman"/>
          <w:b/>
          <w:color w:val="auto"/>
          <w:sz w:val="24"/>
          <w:szCs w:val="24"/>
        </w:rPr>
        <w:lastRenderedPageBreak/>
        <w:t>HALAMAN PERNYATAAN</w:t>
      </w:r>
      <w:bookmarkEnd w:id="1"/>
    </w:p>
    <w:p w:rsidR="00231906" w:rsidRPr="00412D28" w:rsidRDefault="00231906" w:rsidP="005F3D0F">
      <w:pPr>
        <w:spacing w:before="360" w:after="120"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 xml:space="preserve">Saya menyatakan dengan sesungguhnya bahwa skripsi yang saya susun sebagai syarat untuk memperoleh gelar Sarjana Program Studi Teknik </w:t>
      </w:r>
      <w:r w:rsidR="0047741E">
        <w:rPr>
          <w:rFonts w:ascii="Times New Roman" w:hAnsi="Times New Roman" w:cs="Times New Roman"/>
          <w:bCs/>
          <w:sz w:val="24"/>
          <w:szCs w:val="24"/>
        </w:rPr>
        <w:t>Informatika</w:t>
      </w:r>
      <w:r w:rsidRPr="00412D28">
        <w:rPr>
          <w:rFonts w:ascii="Times New Roman" w:hAnsi="Times New Roman" w:cs="Times New Roman"/>
          <w:bCs/>
          <w:sz w:val="24"/>
          <w:szCs w:val="24"/>
          <w:lang w:val="id-ID"/>
        </w:rPr>
        <w:t xml:space="preserve"> dari Fakultas Teknik Univers</w:t>
      </w:r>
      <w:r w:rsidR="0047741E">
        <w:rPr>
          <w:rFonts w:ascii="Times New Roman" w:hAnsi="Times New Roman" w:cs="Times New Roman"/>
          <w:bCs/>
          <w:sz w:val="24"/>
          <w:szCs w:val="24"/>
          <w:lang w:val="id-ID"/>
        </w:rPr>
        <w:t>itas Hamzanwadi seluruhnya meru</w:t>
      </w:r>
      <w:r w:rsidR="0047741E">
        <w:rPr>
          <w:rFonts w:ascii="Times New Roman" w:hAnsi="Times New Roman" w:cs="Times New Roman"/>
          <w:bCs/>
          <w:sz w:val="24"/>
          <w:szCs w:val="24"/>
        </w:rPr>
        <w:t>p</w:t>
      </w:r>
      <w:r w:rsidRPr="00412D28">
        <w:rPr>
          <w:rFonts w:ascii="Times New Roman" w:hAnsi="Times New Roman" w:cs="Times New Roman"/>
          <w:bCs/>
          <w:sz w:val="24"/>
          <w:szCs w:val="24"/>
          <w:lang w:val="id-ID"/>
        </w:rPr>
        <w:t>akan hasil karya sendiri.</w:t>
      </w:r>
    </w:p>
    <w:p w:rsidR="00231906" w:rsidRPr="00412D28" w:rsidRDefault="00231906" w:rsidP="001F0356">
      <w:pPr>
        <w:spacing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A</w:t>
      </w:r>
      <w:r w:rsidRPr="00412D28">
        <w:rPr>
          <w:rFonts w:ascii="Times New Roman" w:hAnsi="Times New Roman" w:cs="Times New Roman"/>
          <w:bCs/>
          <w:sz w:val="24"/>
          <w:szCs w:val="24"/>
        </w:rPr>
        <w:t>d</w:t>
      </w:r>
      <w:r w:rsidRPr="00412D28">
        <w:rPr>
          <w:rFonts w:ascii="Times New Roman" w:hAnsi="Times New Roman" w:cs="Times New Roman"/>
          <w:bCs/>
          <w:sz w:val="24"/>
          <w:szCs w:val="24"/>
          <w:lang w:val="id-ID"/>
        </w:rPr>
        <w:t>apun bagian-bagian tertentu dalam penulisan skripsi yang saya kutip dari hasil karya orang lain telah dituliskan sumbernya secara jelas sesuai degan norma,kaidah, dan etika penulisan.</w:t>
      </w:r>
    </w:p>
    <w:p w:rsidR="00231906" w:rsidRPr="00412D28" w:rsidRDefault="00231906" w:rsidP="001F0356">
      <w:pPr>
        <w:spacing w:line="360" w:lineRule="auto"/>
        <w:jc w:val="both"/>
        <w:rPr>
          <w:rFonts w:ascii="Times New Roman" w:hAnsi="Times New Roman" w:cs="Times New Roman"/>
          <w:bCs/>
          <w:sz w:val="24"/>
          <w:szCs w:val="24"/>
        </w:rPr>
      </w:pPr>
      <w:r w:rsidRPr="00412D28">
        <w:rPr>
          <w:rFonts w:ascii="Times New Roman" w:hAnsi="Times New Roman" w:cs="Times New Roman"/>
          <w:bCs/>
          <w:sz w:val="24"/>
          <w:szCs w:val="24"/>
          <w:lang w:val="id-ID"/>
        </w:rPr>
        <w:t>Apabila di kemudian hari ditemukan seluruh atau sebagian skripsi ini bukan hasil karya sendiri atau adanya plagiat dalam bagian-bagian tertentu, saya bersedia menerima sanksi pencabutan gelar akademik yang saya sandang dan sanksi-sanksi lainnya sesuai de</w:t>
      </w:r>
      <w:r w:rsidRPr="00412D28">
        <w:rPr>
          <w:rFonts w:ascii="Times New Roman" w:hAnsi="Times New Roman" w:cs="Times New Roman"/>
          <w:bCs/>
          <w:sz w:val="24"/>
          <w:szCs w:val="24"/>
        </w:rPr>
        <w:t>ng</w:t>
      </w:r>
      <w:r w:rsidRPr="00412D28">
        <w:rPr>
          <w:rFonts w:ascii="Times New Roman" w:hAnsi="Times New Roman" w:cs="Times New Roman"/>
          <w:bCs/>
          <w:sz w:val="24"/>
          <w:szCs w:val="24"/>
          <w:lang w:val="id-ID"/>
        </w:rPr>
        <w:t>an peraturan perundangan yang berlaku.</w:t>
      </w:r>
    </w:p>
    <w:p w:rsidR="00EA1405" w:rsidRPr="00412D28" w:rsidRDefault="00EA1405" w:rsidP="00231906">
      <w:pPr>
        <w:spacing w:line="360" w:lineRule="auto"/>
        <w:jc w:val="both"/>
        <w:rPr>
          <w:rFonts w:ascii="Times New Roman" w:hAnsi="Times New Roman" w:cs="Times New Roman"/>
          <w:bCs/>
          <w:sz w:val="24"/>
          <w:szCs w:val="24"/>
        </w:rPr>
      </w:pPr>
    </w:p>
    <w:p w:rsidR="00EA1405" w:rsidRPr="00412D28" w:rsidRDefault="00EA1405" w:rsidP="00231906">
      <w:pPr>
        <w:spacing w:line="360" w:lineRule="auto"/>
        <w:jc w:val="both"/>
        <w:rPr>
          <w:rFonts w:ascii="Times New Roman" w:hAnsi="Times New Roman" w:cs="Times New Roman"/>
          <w:bCs/>
          <w:sz w:val="24"/>
          <w:szCs w:val="24"/>
        </w:rPr>
      </w:pPr>
    </w:p>
    <w:p w:rsidR="0066584A" w:rsidRPr="00412D28" w:rsidRDefault="00BC525B" w:rsidP="0066584A">
      <w:pPr>
        <w:spacing w:before="120" w:after="0" w:line="360" w:lineRule="auto"/>
        <w:ind w:left="5670"/>
        <w:jc w:val="both"/>
        <w:rPr>
          <w:rFonts w:ascii="Times New Roman" w:hAnsi="Times New Roman" w:cs="Times New Roman"/>
          <w:sz w:val="24"/>
          <w:szCs w:val="24"/>
        </w:rPr>
      </w:pPr>
      <w:r w:rsidRPr="0026091C">
        <w:rPr>
          <w:rFonts w:ascii="Times New Roman" w:hAnsi="Times New Roman" w:cs="Times New Roman"/>
          <w:sz w:val="24"/>
          <w:szCs w:val="24"/>
          <w:highlight w:val="yellow"/>
        </w:rPr>
        <w:t>Selong, 26</w:t>
      </w:r>
      <w:r w:rsidR="00F074CA" w:rsidRPr="0026091C">
        <w:rPr>
          <w:rFonts w:ascii="Times New Roman" w:hAnsi="Times New Roman" w:cs="Times New Roman"/>
          <w:sz w:val="24"/>
          <w:szCs w:val="24"/>
          <w:highlight w:val="yellow"/>
        </w:rPr>
        <w:t xml:space="preserve"> Juli</w:t>
      </w:r>
      <w:r w:rsidR="0066584A" w:rsidRPr="0026091C">
        <w:rPr>
          <w:rFonts w:ascii="Times New Roman" w:hAnsi="Times New Roman" w:cs="Times New Roman"/>
          <w:sz w:val="24"/>
          <w:szCs w:val="24"/>
          <w:highlight w:val="yellow"/>
        </w:rPr>
        <w:t xml:space="preserve"> 2022</w:t>
      </w:r>
    </w:p>
    <w:p w:rsidR="0066584A" w:rsidRPr="00412D28" w:rsidRDefault="0066584A" w:rsidP="0066584A">
      <w:pPr>
        <w:spacing w:before="480" w:after="0" w:line="240" w:lineRule="auto"/>
        <w:ind w:left="5812"/>
        <w:jc w:val="both"/>
        <w:rPr>
          <w:rFonts w:ascii="Times New Roman" w:hAnsi="Times New Roman" w:cs="Times New Roman"/>
          <w:sz w:val="24"/>
          <w:szCs w:val="24"/>
        </w:rPr>
      </w:pPr>
    </w:p>
    <w:p w:rsidR="0066584A" w:rsidRPr="00412D28" w:rsidRDefault="0047741E" w:rsidP="0066584A">
      <w:pPr>
        <w:spacing w:before="480" w:after="0" w:line="240" w:lineRule="auto"/>
        <w:ind w:left="5670"/>
        <w:rPr>
          <w:rFonts w:ascii="Times New Roman" w:hAnsi="Times New Roman" w:cs="Times New Roman"/>
          <w:noProof/>
          <w:sz w:val="24"/>
          <w:szCs w:val="24"/>
        </w:rPr>
      </w:pPr>
      <w:r>
        <w:rPr>
          <w:rFonts w:ascii="Times New Roman" w:hAnsi="Times New Roman" w:cs="Times New Roman"/>
          <w:noProof/>
          <w:sz w:val="24"/>
          <w:szCs w:val="24"/>
        </w:rPr>
        <w:t>Nahrul Khayattullah</w:t>
      </w:r>
    </w:p>
    <w:p w:rsidR="0066584A" w:rsidRPr="00412D28" w:rsidRDefault="0026091C" w:rsidP="0066584A">
      <w:pPr>
        <w:spacing w:after="0" w:line="360" w:lineRule="auto"/>
        <w:ind w:left="5670"/>
        <w:rPr>
          <w:rFonts w:ascii="Times New Roman" w:hAnsi="Times New Roman" w:cs="Times New Roman"/>
          <w:noProof/>
          <w:sz w:val="24"/>
          <w:szCs w:val="24"/>
        </w:rPr>
      </w:pPr>
      <w:r>
        <w:rPr>
          <w:rFonts w:ascii="Times New Roman" w:hAnsi="Times New Roman" w:cs="Times New Roman"/>
          <w:noProof/>
          <w:sz w:val="24"/>
          <w:szCs w:val="24"/>
        </w:rPr>
        <w:t>180202113</w:t>
      </w:r>
    </w:p>
    <w:p w:rsidR="00EA1405" w:rsidRPr="00412D28" w:rsidRDefault="00EA1405" w:rsidP="00231906"/>
    <w:p w:rsidR="00EA1405" w:rsidRPr="00412D28" w:rsidRDefault="00EA1405" w:rsidP="00231906">
      <w:pPr>
        <w:sectPr w:rsidR="00EA1405" w:rsidRPr="00412D28" w:rsidSect="00827099">
          <w:headerReference w:type="default" r:id="rId11"/>
          <w:pgSz w:w="11906" w:h="16838" w:code="9"/>
          <w:pgMar w:top="2268" w:right="1701" w:bottom="1701" w:left="2268" w:header="709" w:footer="709" w:gutter="0"/>
          <w:pgNumType w:fmt="lowerRoman"/>
          <w:cols w:space="708"/>
          <w:docGrid w:linePitch="360"/>
        </w:sectPr>
      </w:pPr>
    </w:p>
    <w:p w:rsidR="00827099" w:rsidRPr="00412D28" w:rsidRDefault="00827099" w:rsidP="00231906">
      <w:pPr>
        <w:pStyle w:val="Heading1"/>
        <w:spacing w:before="0" w:line="360" w:lineRule="auto"/>
        <w:jc w:val="center"/>
        <w:rPr>
          <w:rFonts w:ascii="Times New Roman" w:hAnsi="Times New Roman" w:cs="Times New Roman"/>
          <w:b/>
          <w:color w:val="auto"/>
          <w:sz w:val="24"/>
          <w:szCs w:val="24"/>
        </w:rPr>
      </w:pPr>
      <w:bookmarkStart w:id="2" w:name="_Toc109486010"/>
      <w:r w:rsidRPr="00412D28">
        <w:rPr>
          <w:rFonts w:ascii="Times New Roman" w:hAnsi="Times New Roman" w:cs="Times New Roman"/>
          <w:b/>
          <w:color w:val="auto"/>
          <w:sz w:val="24"/>
          <w:szCs w:val="24"/>
        </w:rPr>
        <w:lastRenderedPageBreak/>
        <w:t>HALAMAN PERSETUJUAN</w:t>
      </w:r>
      <w:bookmarkEnd w:id="2"/>
    </w:p>
    <w:p w:rsidR="00827099" w:rsidRPr="00412D28" w:rsidRDefault="00827099" w:rsidP="007D259D">
      <w:pPr>
        <w:spacing w:after="120" w:line="360" w:lineRule="auto"/>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EE002F" w:rsidRPr="00412D28" w:rsidRDefault="0026091C" w:rsidP="00EE002F">
      <w:pPr>
        <w:spacing w:after="200"/>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26091C" w:rsidP="007D259D">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AHRUL KHAYATTULLAH</w:t>
      </w:r>
    </w:p>
    <w:p w:rsidR="00827099" w:rsidRPr="00412D28" w:rsidRDefault="00A01674" w:rsidP="007D259D">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NIM. 1802</w:t>
      </w:r>
      <w:r w:rsidR="00EE002F" w:rsidRPr="00412D28">
        <w:rPr>
          <w:rFonts w:ascii="Times New Roman" w:hAnsi="Times New Roman" w:cs="Times New Roman"/>
          <w:sz w:val="24"/>
          <w:szCs w:val="24"/>
        </w:rPr>
        <w:t>0</w:t>
      </w:r>
      <w:r w:rsidR="0026091C">
        <w:rPr>
          <w:rFonts w:ascii="Times New Roman" w:hAnsi="Times New Roman" w:cs="Times New Roman"/>
          <w:sz w:val="24"/>
          <w:szCs w:val="24"/>
        </w:rPr>
        <w:t>2113</w:t>
      </w: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01446C" w:rsidP="007D259D">
      <w:pPr>
        <w:spacing w:after="120" w:line="360" w:lineRule="auto"/>
        <w:jc w:val="center"/>
        <w:rPr>
          <w:rFonts w:ascii="Times New Roman" w:hAnsi="Times New Roman" w:cs="Times New Roman"/>
          <w:noProof/>
          <w:sz w:val="24"/>
          <w:szCs w:val="24"/>
          <w:lang w:val="en-ID"/>
        </w:rPr>
      </w:pPr>
      <w:r w:rsidRPr="0026091C">
        <w:rPr>
          <w:rFonts w:ascii="Times New Roman" w:hAnsi="Times New Roman" w:cs="Times New Roman"/>
          <w:noProof/>
          <w:sz w:val="24"/>
          <w:szCs w:val="24"/>
          <w:highlight w:val="yellow"/>
          <w:lang w:val="en-ID"/>
        </w:rPr>
        <w:t>Selong,</w:t>
      </w:r>
      <w:r w:rsidR="00BC525B" w:rsidRPr="0026091C">
        <w:rPr>
          <w:rFonts w:ascii="Times New Roman" w:hAnsi="Times New Roman" w:cs="Times New Roman"/>
          <w:noProof/>
          <w:sz w:val="24"/>
          <w:szCs w:val="24"/>
          <w:highlight w:val="yellow"/>
          <w:lang w:val="en-ID"/>
        </w:rPr>
        <w:t xml:space="preserve"> 26</w:t>
      </w:r>
      <w:r w:rsidR="004642B4" w:rsidRPr="0026091C">
        <w:rPr>
          <w:rFonts w:ascii="Times New Roman" w:hAnsi="Times New Roman" w:cs="Times New Roman"/>
          <w:noProof/>
          <w:sz w:val="24"/>
          <w:szCs w:val="24"/>
          <w:highlight w:val="yellow"/>
          <w:lang w:val="en-ID"/>
        </w:rPr>
        <w:t xml:space="preserve"> </w:t>
      </w:r>
      <w:r w:rsidR="001B49B0" w:rsidRPr="0026091C">
        <w:rPr>
          <w:rFonts w:ascii="Times New Roman" w:hAnsi="Times New Roman" w:cs="Times New Roman"/>
          <w:noProof/>
          <w:sz w:val="24"/>
          <w:szCs w:val="24"/>
          <w:highlight w:val="yellow"/>
          <w:lang w:val="en-ID"/>
        </w:rPr>
        <w:t>Juli</w:t>
      </w:r>
      <w:r w:rsidR="00544A94" w:rsidRPr="0026091C">
        <w:rPr>
          <w:rFonts w:ascii="Times New Roman" w:hAnsi="Times New Roman" w:cs="Times New Roman"/>
          <w:noProof/>
          <w:sz w:val="24"/>
          <w:szCs w:val="24"/>
          <w:highlight w:val="yellow"/>
          <w:lang w:val="en-ID"/>
        </w:rPr>
        <w:t xml:space="preserve"> 2022</w:t>
      </w:r>
    </w:p>
    <w:p w:rsidR="00827099" w:rsidRPr="00412D28" w:rsidRDefault="00827099" w:rsidP="007D259D">
      <w:pPr>
        <w:spacing w:after="0" w:line="360" w:lineRule="auto"/>
        <w:jc w:val="center"/>
        <w:rPr>
          <w:rFonts w:ascii="Times New Roman" w:hAnsi="Times New Roman" w:cs="Times New Roman"/>
          <w:b/>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3969"/>
      </w:tblGrid>
      <w:tr w:rsidR="00790B66" w:rsidRPr="00412D28" w:rsidTr="00004A2F">
        <w:trPr>
          <w:trHeight w:val="2725"/>
        </w:trPr>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1</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EE002F"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sidRPr="00412D28">
              <w:rPr>
                <w:rFonts w:ascii="Times New Roman" w:hAnsi="Times New Roman" w:cs="Times New Roman"/>
                <w:sz w:val="24"/>
                <w:szCs w:val="24"/>
              </w:rPr>
              <w:t>Baiq Andriska Candra P., M.Kom</w:t>
            </w:r>
            <w:r w:rsidR="00827099" w:rsidRPr="00412D28">
              <w:rPr>
                <w:rFonts w:ascii="Times New Roman" w:hAnsi="Times New Roman" w:cs="Times New Roman"/>
                <w:sz w:val="24"/>
                <w:szCs w:val="24"/>
              </w:rPr>
              <w:t>)</w:t>
            </w:r>
          </w:p>
          <w:p w:rsidR="00827099" w:rsidRPr="00412D28" w:rsidRDefault="00004A2F" w:rsidP="00EE002F">
            <w:pPr>
              <w:spacing w:line="360" w:lineRule="auto"/>
              <w:ind w:left="142"/>
              <w:jc w:val="center"/>
              <w:rPr>
                <w:rFonts w:ascii="Times New Roman" w:hAnsi="Times New Roman" w:cs="Times New Roman"/>
                <w:sz w:val="24"/>
                <w:szCs w:val="24"/>
              </w:rPr>
            </w:pPr>
            <w:r w:rsidRPr="00412D28">
              <w:rPr>
                <w:rFonts w:ascii="Times New Roman" w:hAnsi="Times New Roman" w:cs="Times New Roman"/>
                <w:sz w:val="24"/>
                <w:szCs w:val="24"/>
              </w:rPr>
              <w:t xml:space="preserve">NIDN. </w:t>
            </w:r>
            <w:r w:rsidR="0026091C" w:rsidRPr="00412D28">
              <w:rPr>
                <w:rFonts w:ascii="Times New Roman" w:hAnsi="Times New Roman" w:cs="Times New Roman"/>
                <w:sz w:val="24"/>
                <w:szCs w:val="24"/>
              </w:rPr>
              <w:t>0809088502</w:t>
            </w:r>
          </w:p>
        </w:tc>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2</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3762E6"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Pr>
                <w:rFonts w:ascii="Times New Roman" w:hAnsi="Times New Roman" w:cs="Times New Roman"/>
                <w:sz w:val="24"/>
                <w:szCs w:val="24"/>
              </w:rPr>
              <w:t>Muhammad Wasil,SE. M.Kom</w:t>
            </w:r>
            <w:r w:rsidR="00827099" w:rsidRPr="00412D28">
              <w:rPr>
                <w:rFonts w:ascii="Times New Roman" w:hAnsi="Times New Roman" w:cs="Times New Roman"/>
                <w:sz w:val="24"/>
                <w:szCs w:val="24"/>
              </w:rPr>
              <w:t>)</w:t>
            </w:r>
          </w:p>
          <w:p w:rsidR="00827099" w:rsidRPr="00412D28" w:rsidRDefault="003762E6" w:rsidP="0026091C">
            <w:pPr>
              <w:spacing w:line="360" w:lineRule="auto"/>
              <w:ind w:left="322"/>
              <w:jc w:val="center"/>
              <w:rPr>
                <w:rFonts w:ascii="Times New Roman" w:hAnsi="Times New Roman" w:cs="Times New Roman"/>
                <w:sz w:val="24"/>
                <w:szCs w:val="24"/>
              </w:rPr>
            </w:pPr>
            <w:r w:rsidRPr="00412D28">
              <w:rPr>
                <w:rFonts w:ascii="Times New Roman" w:hAnsi="Times New Roman" w:cs="Times New Roman"/>
                <w:sz w:val="24"/>
                <w:szCs w:val="24"/>
              </w:rPr>
              <w:t>NIDN.</w:t>
            </w:r>
            <w:r w:rsidR="0026091C">
              <w:rPr>
                <w:rFonts w:ascii="Times New Roman" w:hAnsi="Times New Roman" w:cs="Times New Roman"/>
                <w:sz w:val="24"/>
                <w:szCs w:val="24"/>
              </w:rPr>
              <w:t>0821097201</w:t>
            </w:r>
          </w:p>
        </w:tc>
      </w:tr>
      <w:tr w:rsidR="00790B66" w:rsidRPr="00412D28" w:rsidTr="00004A2F">
        <w:tc>
          <w:tcPr>
            <w:tcW w:w="7938" w:type="dxa"/>
            <w:gridSpan w:val="2"/>
          </w:tcPr>
          <w:p w:rsidR="0059483F" w:rsidRDefault="0059483F"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Mengetahui,</w:t>
            </w:r>
          </w:p>
          <w:p w:rsidR="00827099" w:rsidRPr="00412D28" w:rsidRDefault="00596ABB"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Koordinator Program Studi Teknik Informatika</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B5324">
            <w:pPr>
              <w:jc w:val="center"/>
              <w:rPr>
                <w:rFonts w:ascii="Times New Roman" w:hAnsi="Times New Roman" w:cs="Times New Roman"/>
                <w:sz w:val="24"/>
                <w:szCs w:val="24"/>
              </w:rPr>
            </w:pPr>
          </w:p>
          <w:p w:rsidR="00827099" w:rsidRPr="00412D28" w:rsidRDefault="00827099" w:rsidP="00EB5324">
            <w:pPr>
              <w:jc w:val="center"/>
              <w:rPr>
                <w:rFonts w:ascii="Times New Roman" w:hAnsi="Times New Roman" w:cs="Times New Roman"/>
                <w:sz w:val="24"/>
                <w:szCs w:val="24"/>
              </w:rPr>
            </w:pPr>
            <w:r w:rsidRPr="00412D28">
              <w:rPr>
                <w:rFonts w:ascii="Times New Roman" w:hAnsi="Times New Roman" w:cs="Times New Roman"/>
                <w:sz w:val="24"/>
                <w:szCs w:val="24"/>
              </w:rPr>
              <w:t>(Aris Sudianto, M.Kom)</w:t>
            </w:r>
          </w:p>
          <w:p w:rsidR="00827099" w:rsidRPr="00412D28" w:rsidRDefault="00827099" w:rsidP="007D259D">
            <w:pPr>
              <w:spacing w:line="360" w:lineRule="auto"/>
              <w:ind w:left="2735"/>
              <w:jc w:val="both"/>
              <w:rPr>
                <w:rFonts w:ascii="Times New Roman" w:hAnsi="Times New Roman" w:cs="Times New Roman"/>
                <w:sz w:val="24"/>
                <w:szCs w:val="24"/>
              </w:rPr>
            </w:pPr>
            <w:r w:rsidRPr="00412D28">
              <w:rPr>
                <w:rFonts w:ascii="Times New Roman" w:hAnsi="Times New Roman" w:cs="Times New Roman"/>
                <w:sz w:val="24"/>
                <w:szCs w:val="24"/>
              </w:rPr>
              <w:t>NIDN. 0811068602</w:t>
            </w:r>
          </w:p>
        </w:tc>
      </w:tr>
    </w:tbl>
    <w:p w:rsidR="00E863CF" w:rsidRPr="00412D28" w:rsidRDefault="00E863CF" w:rsidP="00827099">
      <w:pPr>
        <w:spacing w:after="200"/>
        <w:jc w:val="center"/>
        <w:rPr>
          <w:rFonts w:ascii="Times New Roman" w:hAnsi="Times New Roman" w:cs="Times New Roman"/>
          <w:b/>
          <w:sz w:val="24"/>
          <w:szCs w:val="24"/>
        </w:rPr>
        <w:sectPr w:rsidR="00E863CF" w:rsidRPr="00412D28" w:rsidSect="00827099">
          <w:pgSz w:w="11906" w:h="16838" w:code="9"/>
          <w:pgMar w:top="2268" w:right="1701" w:bottom="1701" w:left="2268" w:header="709" w:footer="709" w:gutter="0"/>
          <w:pgNumType w:fmt="lowerRoman"/>
          <w:cols w:space="708"/>
          <w:docGrid w:linePitch="360"/>
        </w:sectPr>
      </w:pPr>
    </w:p>
    <w:p w:rsidR="00BD4CB2" w:rsidRPr="0026091C" w:rsidRDefault="00BD4CB2" w:rsidP="00BD4CB2">
      <w:pPr>
        <w:pStyle w:val="Heading1"/>
        <w:spacing w:line="360" w:lineRule="auto"/>
        <w:jc w:val="center"/>
        <w:rPr>
          <w:rFonts w:ascii="Times New Roman" w:hAnsi="Times New Roman" w:cs="Times New Roman"/>
          <w:b/>
          <w:color w:val="auto"/>
          <w:sz w:val="24"/>
          <w:szCs w:val="24"/>
          <w:highlight w:val="yellow"/>
        </w:rPr>
      </w:pPr>
      <w:bookmarkStart w:id="3" w:name="_Toc109486011"/>
      <w:r w:rsidRPr="0026091C">
        <w:rPr>
          <w:rFonts w:ascii="Times New Roman" w:hAnsi="Times New Roman" w:cs="Times New Roman"/>
          <w:b/>
          <w:color w:val="auto"/>
          <w:sz w:val="24"/>
          <w:szCs w:val="24"/>
          <w:highlight w:val="yellow"/>
        </w:rPr>
        <w:lastRenderedPageBreak/>
        <w:t>HALAMAN PENGESAHAN</w:t>
      </w:r>
      <w:bookmarkEnd w:id="3"/>
    </w:p>
    <w:p w:rsidR="00BD4CB2" w:rsidRPr="0026091C" w:rsidRDefault="00BD4CB2" w:rsidP="00BD4CB2">
      <w:pPr>
        <w:rPr>
          <w:highlight w:val="yellow"/>
        </w:rPr>
      </w:pPr>
    </w:p>
    <w:p w:rsidR="00BD4CB2" w:rsidRPr="0026091C" w:rsidRDefault="00BD4CB2" w:rsidP="00BD4CB2">
      <w:pPr>
        <w:spacing w:before="120" w:after="120" w:line="360" w:lineRule="auto"/>
        <w:jc w:val="center"/>
        <w:rPr>
          <w:rFonts w:ascii="Times New Roman" w:hAnsi="Times New Roman" w:cs="Times New Roman"/>
          <w:b/>
          <w:sz w:val="24"/>
          <w:szCs w:val="24"/>
          <w:highlight w:val="yellow"/>
        </w:rPr>
      </w:pPr>
      <w:r w:rsidRPr="0026091C">
        <w:rPr>
          <w:rFonts w:ascii="Times New Roman" w:hAnsi="Times New Roman" w:cs="Times New Roman"/>
          <w:b/>
          <w:sz w:val="24"/>
          <w:szCs w:val="24"/>
          <w:highlight w:val="yellow"/>
        </w:rPr>
        <w:t>SISTEM INFORMASI PENJUALAN PADA TOKO FINAYA SHOP BERBASIS WEB</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ANDI KURNIA</w:t>
      </w: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NIM. 180202065</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Skripsi ini dipertanggung</w:t>
      </w:r>
      <w:r w:rsidR="009A085C" w:rsidRPr="0026091C">
        <w:rPr>
          <w:rFonts w:asciiTheme="majorBidi" w:hAnsiTheme="majorBidi" w:cstheme="majorBidi"/>
          <w:noProof/>
          <w:sz w:val="24"/>
          <w:szCs w:val="24"/>
          <w:highlight w:val="yellow"/>
        </w:rPr>
        <w:t xml:space="preserve"> </w:t>
      </w:r>
      <w:r w:rsidRPr="0026091C">
        <w:rPr>
          <w:rFonts w:asciiTheme="majorBidi" w:hAnsiTheme="majorBidi" w:cstheme="majorBidi"/>
          <w:noProof/>
          <w:sz w:val="24"/>
          <w:szCs w:val="24"/>
          <w:highlight w:val="yellow"/>
          <w:lang w:val="id-ID"/>
        </w:rPr>
        <w:t xml:space="preserve">jawabkan di depan Dewan Penguji Skripsi </w:t>
      </w: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Fakultas Teknik Universitas Hamzanwadi</w:t>
      </w:r>
    </w:p>
    <w:p w:rsidR="00BD4CB2" w:rsidRPr="0026091C" w:rsidRDefault="00BD4CB2" w:rsidP="00BD4CB2">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da tanggal</w:t>
      </w:r>
      <w:r w:rsidR="00BC525B" w:rsidRPr="0026091C">
        <w:rPr>
          <w:rFonts w:asciiTheme="majorBidi" w:hAnsiTheme="majorBidi" w:cstheme="majorBidi"/>
          <w:noProof/>
          <w:sz w:val="24"/>
          <w:szCs w:val="24"/>
          <w:highlight w:val="yellow"/>
        </w:rPr>
        <w:t xml:space="preserve"> 26</w:t>
      </w:r>
      <w:r w:rsidR="00AC4769" w:rsidRPr="0026091C">
        <w:rPr>
          <w:rFonts w:asciiTheme="majorBidi" w:hAnsiTheme="majorBidi" w:cstheme="majorBidi"/>
          <w:noProof/>
          <w:sz w:val="24"/>
          <w:szCs w:val="24"/>
          <w:highlight w:val="yellow"/>
        </w:rPr>
        <w:t xml:space="preserve"> Juli</w:t>
      </w:r>
      <w:r w:rsidRPr="0026091C">
        <w:rPr>
          <w:rFonts w:asciiTheme="majorBidi" w:hAnsiTheme="majorBidi" w:cstheme="majorBidi"/>
          <w:noProof/>
          <w:sz w:val="24"/>
          <w:szCs w:val="24"/>
          <w:highlight w:val="yellow"/>
        </w:rPr>
        <w:t xml:space="preserve"> </w:t>
      </w:r>
      <w:r w:rsidR="003D4EEF" w:rsidRPr="0026091C">
        <w:rPr>
          <w:rFonts w:asciiTheme="majorBidi" w:hAnsiTheme="majorBidi" w:cstheme="majorBidi"/>
          <w:noProof/>
          <w:sz w:val="24"/>
          <w:szCs w:val="24"/>
          <w:highlight w:val="yellow"/>
          <w:lang w:val="id-ID"/>
        </w:rPr>
        <w:t>202</w:t>
      </w:r>
      <w:r w:rsidR="003D4EEF" w:rsidRPr="0026091C">
        <w:rPr>
          <w:rFonts w:asciiTheme="majorBidi" w:hAnsiTheme="majorBidi" w:cstheme="majorBidi"/>
          <w:noProof/>
          <w:sz w:val="24"/>
          <w:szCs w:val="24"/>
          <w:highlight w:val="yellow"/>
        </w:rPr>
        <w:t>2</w:t>
      </w:r>
    </w:p>
    <w:p w:rsidR="00BD4CB2" w:rsidRPr="0026091C" w:rsidRDefault="00BD4CB2" w:rsidP="00BD4CB2">
      <w:pPr>
        <w:jc w:val="center"/>
        <w:rPr>
          <w:rFonts w:asciiTheme="majorBidi" w:hAnsiTheme="majorBidi" w:cstheme="majorBidi"/>
          <w:noProof/>
          <w:sz w:val="24"/>
          <w:szCs w:val="24"/>
          <w:highlight w:val="yellow"/>
          <w:lang w:val="id-ID"/>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WAN PENGUJ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5"/>
        <w:gridCol w:w="2516"/>
        <w:gridCol w:w="2516"/>
      </w:tblGrid>
      <w:tr w:rsidR="00BD4CB2" w:rsidRPr="0026091C" w:rsidTr="002C553F">
        <w:trPr>
          <w:trHeight w:val="121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Ketua Penguji</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7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Anggota</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87649">
            <w:pP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99"/>
          <w:jc w:val="center"/>
        </w:trPr>
        <w:tc>
          <w:tcPr>
            <w:tcW w:w="2895" w:type="dxa"/>
          </w:tcPr>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Pendamping</w:t>
            </w: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NIDN.</w:t>
            </w:r>
            <w:r w:rsidRPr="0026091C">
              <w:rPr>
                <w:rFonts w:asciiTheme="majorBidi" w:hAnsiTheme="majorBidi" w:cstheme="majorBidi"/>
                <w:noProof/>
                <w:sz w:val="24"/>
                <w:szCs w:val="24"/>
                <w:highlight w:val="yellow"/>
              </w:rPr>
              <w:t xml:space="preserve"> </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bl>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287649" w:rsidRPr="0026091C" w:rsidRDefault="00BD4CB2" w:rsidP="00BD4CB2">
      <w:pPr>
        <w:tabs>
          <w:tab w:val="left" w:pos="1515"/>
        </w:tabs>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ncor,</w:t>
      </w:r>
      <w:r w:rsidR="00BC525B" w:rsidRPr="0026091C">
        <w:rPr>
          <w:rFonts w:asciiTheme="majorBidi" w:hAnsiTheme="majorBidi" w:cstheme="majorBidi"/>
          <w:noProof/>
          <w:sz w:val="24"/>
          <w:szCs w:val="24"/>
          <w:highlight w:val="yellow"/>
        </w:rPr>
        <w:t xml:space="preserve"> 26</w:t>
      </w:r>
      <w:r w:rsidR="003F04B2" w:rsidRPr="0026091C">
        <w:rPr>
          <w:rFonts w:asciiTheme="majorBidi" w:hAnsiTheme="majorBidi" w:cstheme="majorBidi"/>
          <w:noProof/>
          <w:sz w:val="24"/>
          <w:szCs w:val="24"/>
          <w:highlight w:val="yellow"/>
        </w:rPr>
        <w:t xml:space="preserve"> Juli</w:t>
      </w:r>
      <w:r w:rsidR="00287649" w:rsidRPr="0026091C">
        <w:rPr>
          <w:rFonts w:asciiTheme="majorBidi" w:hAnsiTheme="majorBidi" w:cstheme="majorBidi"/>
          <w:noProof/>
          <w:sz w:val="24"/>
          <w:szCs w:val="24"/>
          <w:highlight w:val="yellow"/>
        </w:rPr>
        <w:t xml:space="preserve"> 2022</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 xml:space="preserve">Mengetahui dan Mengesahkan </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kan,</w:t>
      </w:r>
      <w:r w:rsidRPr="0026091C">
        <w:rPr>
          <w:rFonts w:asciiTheme="majorBidi" w:hAnsiTheme="majorBidi" w:cstheme="majorBidi"/>
          <w:noProof/>
          <w:sz w:val="24"/>
          <w:szCs w:val="28"/>
          <w:highlight w:val="yellow"/>
        </w:rPr>
        <w:t xml:space="preserve"> </w:t>
      </w:r>
    </w:p>
    <w:p w:rsidR="00BD4CB2" w:rsidRPr="0026091C" w:rsidRDefault="00BD4CB2" w:rsidP="00BD4CB2">
      <w:pPr>
        <w:tabs>
          <w:tab w:val="left" w:pos="1515"/>
        </w:tabs>
        <w:jc w:val="center"/>
        <w:rPr>
          <w:rFonts w:asciiTheme="majorBidi" w:hAnsiTheme="majorBidi" w:cstheme="majorBidi"/>
          <w:noProof/>
          <w:sz w:val="24"/>
          <w:szCs w:val="24"/>
          <w:highlight w:val="yellow"/>
        </w:rPr>
      </w:pP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BD4CB2" w:rsidRPr="00412D28" w:rsidRDefault="00BD4CB2" w:rsidP="00447E37">
      <w:pPr>
        <w:tabs>
          <w:tab w:val="left" w:pos="1515"/>
        </w:tabs>
        <w:jc w:val="center"/>
        <w:rPr>
          <w:rFonts w:asciiTheme="majorBidi" w:hAnsiTheme="majorBidi" w:cstheme="majorBidi"/>
          <w:noProof/>
          <w:sz w:val="24"/>
          <w:szCs w:val="24"/>
        </w:rPr>
      </w:pPr>
      <w:r w:rsidRPr="0026091C">
        <w:rPr>
          <w:rFonts w:asciiTheme="majorBidi" w:hAnsiTheme="majorBidi" w:cstheme="majorBidi"/>
          <w:noProof/>
          <w:sz w:val="24"/>
          <w:szCs w:val="24"/>
          <w:highlight w:val="yellow"/>
          <w:lang w:val="id-ID"/>
        </w:rPr>
        <w:t>(H. Muhammad Djamaluddin, BE. M.Kom)</w:t>
      </w:r>
    </w:p>
    <w:p w:rsidR="00E863CF" w:rsidRPr="00412D28" w:rsidRDefault="00E863CF" w:rsidP="005033B7">
      <w:pPr>
        <w:pStyle w:val="Heading1"/>
        <w:spacing w:before="0" w:line="360" w:lineRule="auto"/>
        <w:jc w:val="center"/>
        <w:rPr>
          <w:rFonts w:ascii="Times New Roman" w:hAnsi="Times New Roman" w:cs="Times New Roman"/>
          <w:b/>
          <w:color w:val="auto"/>
          <w:sz w:val="24"/>
          <w:szCs w:val="24"/>
        </w:rPr>
      </w:pPr>
      <w:bookmarkStart w:id="4" w:name="_Toc109486012"/>
      <w:r w:rsidRPr="00412D28">
        <w:rPr>
          <w:rFonts w:ascii="Times New Roman" w:hAnsi="Times New Roman" w:cs="Times New Roman"/>
          <w:b/>
          <w:color w:val="auto"/>
          <w:sz w:val="24"/>
          <w:szCs w:val="24"/>
        </w:rPr>
        <w:lastRenderedPageBreak/>
        <w:t>ABSTRAK</w:t>
      </w:r>
      <w:bookmarkEnd w:id="4"/>
    </w:p>
    <w:p w:rsidR="00B4698C" w:rsidRPr="0026091C" w:rsidRDefault="00A369CB" w:rsidP="00276750">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Perkembangan teknologi informasi berjalan sangat pesat</w:t>
      </w:r>
      <w:r w:rsidR="007842BC" w:rsidRPr="0026091C">
        <w:rPr>
          <w:rFonts w:ascii="Times New Roman" w:hAnsi="Times New Roman" w:cs="Times New Roman"/>
          <w:noProof/>
          <w:sz w:val="24"/>
          <w:highlight w:val="yellow"/>
          <w:lang w:val="en-ID"/>
        </w:rPr>
        <w:t xml:space="preserve">, banyak  perusahaan atau bisnis online dalam bidang </w:t>
      </w:r>
      <w:r w:rsidR="007842BC"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berlomba-lomba dalam </w:t>
      </w:r>
      <w:r w:rsidRPr="0026091C">
        <w:rPr>
          <w:rFonts w:ascii="Times New Roman" w:hAnsi="Times New Roman" w:cs="Times New Roman"/>
          <w:noProof/>
          <w:sz w:val="24"/>
          <w:highlight w:val="yellow"/>
          <w:lang w:val="en-ID"/>
        </w:rPr>
        <w:t xml:space="preserve">memasarkan produk-produknya </w:t>
      </w:r>
      <w:r w:rsidR="00C32830" w:rsidRPr="0026091C">
        <w:rPr>
          <w:rFonts w:ascii="Times New Roman" w:hAnsi="Times New Roman" w:cs="Times New Roman"/>
          <w:noProof/>
          <w:sz w:val="24"/>
          <w:highlight w:val="yellow"/>
          <w:lang w:val="en-ID"/>
        </w:rPr>
        <w:t xml:space="preserve">menggunakan fasilitas internet seperti </w:t>
      </w:r>
      <w:r w:rsidR="00C32830" w:rsidRPr="0026091C">
        <w:rPr>
          <w:rFonts w:ascii="Times New Roman" w:hAnsi="Times New Roman" w:cs="Times New Roman"/>
          <w:i/>
          <w:noProof/>
          <w:sz w:val="24"/>
          <w:highlight w:val="yellow"/>
          <w:lang w:val="en-ID"/>
        </w:rPr>
        <w:t>website</w:t>
      </w:r>
      <w:r w:rsidR="00C32830" w:rsidRPr="0026091C">
        <w:rPr>
          <w:rFonts w:ascii="Times New Roman" w:hAnsi="Times New Roman" w:cs="Times New Roman"/>
          <w:noProof/>
          <w:sz w:val="24"/>
          <w:highlight w:val="yellow"/>
          <w:lang w:val="en-ID"/>
        </w:rPr>
        <w:t xml:space="preserve">. Finaya Shop merupakan toko yang bergerak dibidang usaha penjualan </w:t>
      </w:r>
      <w:r w:rsidR="00C32830"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yang bertempat di Desa Sakra</w:t>
      </w:r>
      <w:r w:rsidR="00DD4548" w:rsidRPr="0026091C">
        <w:rPr>
          <w:rFonts w:ascii="Times New Roman" w:hAnsi="Times New Roman" w:cs="Times New Roman"/>
          <w:noProof/>
          <w:sz w:val="24"/>
          <w:highlight w:val="yellow"/>
          <w:lang w:val="en-ID"/>
        </w:rPr>
        <w:t xml:space="preserve"> Lombok Timur</w:t>
      </w:r>
      <w:r w:rsidR="00C32830" w:rsidRPr="0026091C">
        <w:rPr>
          <w:rFonts w:ascii="Times New Roman" w:hAnsi="Times New Roman" w:cs="Times New Roman"/>
          <w:noProof/>
          <w:sz w:val="24"/>
          <w:highlight w:val="yellow"/>
          <w:lang w:val="en-ID"/>
        </w:rPr>
        <w:t xml:space="preserve">. </w:t>
      </w:r>
      <w:r w:rsidR="00D56DBA" w:rsidRPr="0026091C">
        <w:rPr>
          <w:rFonts w:ascii="Times New Roman" w:hAnsi="Times New Roman" w:cs="Times New Roman"/>
          <w:noProof/>
          <w:sz w:val="24"/>
          <w:highlight w:val="yellow"/>
          <w:lang w:val="en-ID"/>
        </w:rPr>
        <w:t>Saat ini</w:t>
      </w:r>
      <w:r w:rsidR="008D7F51" w:rsidRPr="0026091C">
        <w:rPr>
          <w:rFonts w:ascii="Times New Roman" w:hAnsi="Times New Roman" w:cs="Times New Roman"/>
          <w:noProof/>
          <w:sz w:val="24"/>
          <w:highlight w:val="yellow"/>
          <w:lang w:val="en-ID"/>
        </w:rPr>
        <w:t xml:space="preserve"> metode pe</w:t>
      </w:r>
      <w:r w:rsidR="00967C26" w:rsidRPr="0026091C">
        <w:rPr>
          <w:rFonts w:ascii="Times New Roman" w:hAnsi="Times New Roman" w:cs="Times New Roman"/>
          <w:noProof/>
          <w:sz w:val="24"/>
          <w:highlight w:val="yellow"/>
          <w:lang w:val="en-ID"/>
        </w:rPr>
        <w:t xml:space="preserve">masaran yang digunakan </w:t>
      </w:r>
      <w:r w:rsidR="008D7F51" w:rsidRPr="0026091C">
        <w:rPr>
          <w:rFonts w:ascii="Times New Roman" w:hAnsi="Times New Roman" w:cs="Times New Roman"/>
          <w:noProof/>
          <w:sz w:val="24"/>
          <w:highlight w:val="yellow"/>
          <w:lang w:val="en-ID"/>
        </w:rPr>
        <w:t>ol</w:t>
      </w:r>
      <w:r w:rsidR="00276750" w:rsidRPr="0026091C">
        <w:rPr>
          <w:rFonts w:ascii="Times New Roman" w:hAnsi="Times New Roman" w:cs="Times New Roman"/>
          <w:noProof/>
          <w:sz w:val="24"/>
          <w:highlight w:val="yellow"/>
          <w:lang w:val="en-ID"/>
        </w:rPr>
        <w:t xml:space="preserve">eh Finaya Shop </w:t>
      </w:r>
      <w:r w:rsidR="008D7F51" w:rsidRPr="0026091C">
        <w:rPr>
          <w:rFonts w:ascii="Times New Roman" w:hAnsi="Times New Roman" w:cs="Times New Roman"/>
          <w:noProof/>
          <w:sz w:val="24"/>
          <w:highlight w:val="yellow"/>
          <w:lang w:val="en-ID"/>
        </w:rPr>
        <w:t>menggunakan metode secara manual,</w:t>
      </w:r>
      <w:r w:rsidR="00276750" w:rsidRPr="0026091C">
        <w:rPr>
          <w:rFonts w:ascii="Times New Roman" w:hAnsi="Times New Roman" w:cs="Times New Roman"/>
          <w:noProof/>
          <w:sz w:val="24"/>
          <w:highlight w:val="yellow"/>
          <w:lang w:val="en-ID"/>
        </w:rPr>
        <w:t xml:space="preserve"> </w:t>
      </w:r>
      <w:r w:rsidR="008D7F51" w:rsidRPr="0026091C">
        <w:rPr>
          <w:rFonts w:ascii="Times New Roman" w:hAnsi="Times New Roman" w:cs="Times New Roman"/>
          <w:noProof/>
          <w:sz w:val="24"/>
          <w:highlight w:val="yellow"/>
          <w:lang w:val="en-ID"/>
        </w:rPr>
        <w:t>maksudanya adalah dimana ko</w:t>
      </w:r>
      <w:r w:rsidR="000147EF" w:rsidRPr="0026091C">
        <w:rPr>
          <w:rFonts w:ascii="Times New Roman" w:hAnsi="Times New Roman" w:cs="Times New Roman"/>
          <w:noProof/>
          <w:sz w:val="24"/>
          <w:highlight w:val="yellow"/>
          <w:lang w:val="en-ID"/>
        </w:rPr>
        <w:t>n</w:t>
      </w:r>
      <w:r w:rsidR="008D7F51" w:rsidRPr="0026091C">
        <w:rPr>
          <w:rFonts w:ascii="Times New Roman" w:hAnsi="Times New Roman" w:cs="Times New Roman"/>
          <w:noProof/>
          <w:sz w:val="24"/>
          <w:highlight w:val="yellow"/>
          <w:lang w:val="en-ID"/>
        </w:rPr>
        <w:t xml:space="preserve">sumen mendatangi </w:t>
      </w:r>
      <w:r w:rsidR="00276750" w:rsidRPr="0026091C">
        <w:rPr>
          <w:rFonts w:ascii="Times New Roman" w:hAnsi="Times New Roman" w:cs="Times New Roman"/>
          <w:noProof/>
          <w:sz w:val="24"/>
          <w:highlight w:val="yellow"/>
          <w:lang w:val="en-ID"/>
        </w:rPr>
        <w:t>t</w:t>
      </w:r>
      <w:r w:rsidR="00D56DBA" w:rsidRPr="0026091C">
        <w:rPr>
          <w:rFonts w:ascii="Times New Roman" w:hAnsi="Times New Roman" w:cs="Times New Roman"/>
          <w:noProof/>
          <w:sz w:val="24"/>
          <w:highlight w:val="yellow"/>
          <w:lang w:val="en-ID"/>
        </w:rPr>
        <w:t xml:space="preserve">oko Finaya Shop untuk memilih dan membeli produk yang telah disediakan. Selama ini untuk media promosi yang dilakukan oleh pemilik Toko Finaya Shop sudah cukup baik, yaitu menggunakan </w:t>
      </w:r>
      <w:r w:rsidR="00D56DBA" w:rsidRPr="0026091C">
        <w:rPr>
          <w:rFonts w:ascii="Times New Roman" w:hAnsi="Times New Roman" w:cs="Times New Roman"/>
          <w:i/>
          <w:noProof/>
          <w:sz w:val="24"/>
          <w:highlight w:val="yellow"/>
          <w:lang w:val="en-ID"/>
        </w:rPr>
        <w:t>Instagram</w:t>
      </w:r>
      <w:r w:rsidR="00D56DBA" w:rsidRPr="0026091C">
        <w:rPr>
          <w:rFonts w:ascii="Times New Roman" w:hAnsi="Times New Roman" w:cs="Times New Roman"/>
          <w:noProof/>
          <w:sz w:val="24"/>
          <w:highlight w:val="yellow"/>
          <w:lang w:val="en-ID"/>
        </w:rPr>
        <w:t>,</w:t>
      </w:r>
      <w:r w:rsidR="00D56DBA" w:rsidRPr="0026091C">
        <w:rPr>
          <w:rFonts w:ascii="Times New Roman" w:hAnsi="Times New Roman" w:cs="Times New Roman"/>
          <w:i/>
          <w:noProof/>
          <w:sz w:val="24"/>
          <w:highlight w:val="yellow"/>
          <w:lang w:val="en-ID"/>
        </w:rPr>
        <w:t xml:space="preserve"> Facebook</w:t>
      </w:r>
      <w:r w:rsidR="00D56DBA" w:rsidRPr="0026091C">
        <w:rPr>
          <w:rFonts w:ascii="Times New Roman" w:hAnsi="Times New Roman" w:cs="Times New Roman"/>
          <w:noProof/>
          <w:sz w:val="24"/>
          <w:highlight w:val="yellow"/>
          <w:lang w:val="en-ID"/>
        </w:rPr>
        <w:t xml:space="preserve">, dan </w:t>
      </w:r>
      <w:r w:rsidR="00D56DBA" w:rsidRPr="0026091C">
        <w:rPr>
          <w:rFonts w:ascii="Times New Roman" w:hAnsi="Times New Roman" w:cs="Times New Roman"/>
          <w:i/>
          <w:noProof/>
          <w:sz w:val="24"/>
          <w:highlight w:val="yellow"/>
          <w:lang w:val="en-ID"/>
        </w:rPr>
        <w:t>WhatsApp</w:t>
      </w:r>
      <w:r w:rsidR="00D56DBA" w:rsidRPr="0026091C">
        <w:rPr>
          <w:rFonts w:ascii="Times New Roman" w:hAnsi="Times New Roman" w:cs="Times New Roman"/>
          <w:noProof/>
          <w:sz w:val="24"/>
          <w:highlight w:val="yellow"/>
          <w:lang w:val="en-ID"/>
        </w:rPr>
        <w:t>. Dari media sosial tersebut terkadang pembeli melakukan pemesanan barang yang selanjutny</w:t>
      </w:r>
      <w:r w:rsidR="00CB78D9" w:rsidRPr="0026091C">
        <w:rPr>
          <w:rFonts w:ascii="Times New Roman" w:hAnsi="Times New Roman" w:cs="Times New Roman"/>
          <w:noProof/>
          <w:sz w:val="24"/>
          <w:highlight w:val="yellow"/>
          <w:lang w:val="en-ID"/>
        </w:rPr>
        <w:t>a bisa diantarkan oleh pemilik t</w:t>
      </w:r>
      <w:r w:rsidR="00D56DBA" w:rsidRPr="0026091C">
        <w:rPr>
          <w:rFonts w:ascii="Times New Roman" w:hAnsi="Times New Roman" w:cs="Times New Roman"/>
          <w:noProof/>
          <w:sz w:val="24"/>
          <w:highlight w:val="yellow"/>
          <w:lang w:val="en-ID"/>
        </w:rPr>
        <w:t xml:space="preserve">oko dengan metode </w:t>
      </w:r>
      <w:r w:rsidR="00D56DBA" w:rsidRPr="0026091C">
        <w:rPr>
          <w:rFonts w:ascii="Times New Roman" w:hAnsi="Times New Roman" w:cs="Times New Roman"/>
          <w:i/>
          <w:noProof/>
          <w:sz w:val="24"/>
          <w:highlight w:val="yellow"/>
          <w:lang w:val="en-ID"/>
        </w:rPr>
        <w:t>Cash On Delivery (COD)</w:t>
      </w:r>
      <w:r w:rsidR="00672469" w:rsidRPr="0026091C">
        <w:rPr>
          <w:rFonts w:ascii="Times New Roman" w:hAnsi="Times New Roman" w:cs="Times New Roman"/>
          <w:i/>
          <w:noProof/>
          <w:sz w:val="24"/>
          <w:highlight w:val="yellow"/>
          <w:lang w:val="en-ID"/>
        </w:rPr>
        <w:t xml:space="preserve">, </w:t>
      </w:r>
      <w:r w:rsidR="00672469" w:rsidRPr="0026091C">
        <w:rPr>
          <w:rFonts w:ascii="Times New Roman" w:hAnsi="Times New Roman" w:cs="Times New Roman"/>
          <w:noProof/>
          <w:sz w:val="24"/>
          <w:highlight w:val="yellow"/>
          <w:lang w:val="en-ID"/>
        </w:rPr>
        <w:t>namun terkad</w:t>
      </w:r>
      <w:r w:rsidR="00F9321D" w:rsidRPr="0026091C">
        <w:rPr>
          <w:rFonts w:ascii="Times New Roman" w:hAnsi="Times New Roman" w:cs="Times New Roman"/>
          <w:noProof/>
          <w:sz w:val="24"/>
          <w:highlight w:val="yellow"/>
          <w:lang w:val="en-ID"/>
        </w:rPr>
        <w:t>ang pihak t</w:t>
      </w:r>
      <w:r w:rsidR="00672469" w:rsidRPr="0026091C">
        <w:rPr>
          <w:rFonts w:ascii="Times New Roman" w:hAnsi="Times New Roman" w:cs="Times New Roman"/>
          <w:noProof/>
          <w:sz w:val="24"/>
          <w:highlight w:val="yellow"/>
          <w:lang w:val="en-ID"/>
        </w:rPr>
        <w:t>oko harus menyewa kurir untuk melakukan pengiriman barang dalam jangkaun jauh. Dengan ini sangat perlu adanya</w:t>
      </w:r>
      <w:r w:rsidR="005033B7" w:rsidRPr="0026091C">
        <w:rPr>
          <w:rFonts w:ascii="Times New Roman" w:hAnsi="Times New Roman" w:cs="Times New Roman"/>
          <w:noProof/>
          <w:sz w:val="24"/>
          <w:highlight w:val="yellow"/>
          <w:lang w:val="en-ID"/>
        </w:rPr>
        <w:t xml:space="preserve"> inovasi baru dan kemudahan dalam proses promosi serta pelayanan secara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dalam bentuk</w:t>
      </w:r>
      <w:r w:rsidR="00FB7A83" w:rsidRPr="0026091C">
        <w:rPr>
          <w:rFonts w:ascii="Times New Roman" w:hAnsi="Times New Roman" w:cs="Times New Roman"/>
          <w:noProof/>
          <w:sz w:val="24"/>
          <w:highlight w:val="yellow"/>
          <w:lang w:val="en-ID"/>
        </w:rPr>
        <w:t xml:space="preserve"> sistem informasi</w:t>
      </w:r>
      <w:r w:rsidR="005033B7" w:rsidRPr="0026091C">
        <w:rPr>
          <w:rFonts w:ascii="Times New Roman" w:hAnsi="Times New Roman" w:cs="Times New Roman"/>
          <w:noProof/>
          <w:sz w:val="24"/>
          <w:highlight w:val="yellow"/>
          <w:lang w:val="en-ID"/>
        </w:rPr>
        <w:t>, agar produk-produk tersebut dapat dilihat oleh konsumen dengan cepat tanpa datang ke Toko tersebut.</w:t>
      </w:r>
      <w:r w:rsidR="00672469" w:rsidRPr="0026091C">
        <w:rPr>
          <w:rFonts w:ascii="Times New Roman" w:hAnsi="Times New Roman" w:cs="Times New Roman"/>
          <w:noProof/>
          <w:sz w:val="24"/>
          <w:highlight w:val="yellow"/>
          <w:lang w:val="en-ID"/>
        </w:rPr>
        <w:t xml:space="preserve"> Dengan hal tersebut</w:t>
      </w:r>
      <w:r w:rsidR="005033B7" w:rsidRPr="0026091C">
        <w:rPr>
          <w:rFonts w:ascii="Times New Roman" w:hAnsi="Times New Roman" w:cs="Times New Roman"/>
          <w:noProof/>
          <w:sz w:val="24"/>
          <w:highlight w:val="yellow"/>
          <w:lang w:val="en-ID"/>
        </w:rPr>
        <w:t xml:space="preserve">, </w:t>
      </w:r>
      <w:r w:rsidR="00631A94" w:rsidRPr="0026091C">
        <w:rPr>
          <w:rFonts w:ascii="Times New Roman" w:hAnsi="Times New Roman" w:cs="Times New Roman"/>
          <w:noProof/>
          <w:sz w:val="24"/>
          <w:highlight w:val="yellow"/>
          <w:lang w:val="en-ID"/>
        </w:rPr>
        <w:t>maka dibutuhkan</w:t>
      </w:r>
      <w:r w:rsidR="00D9446F" w:rsidRPr="0026091C">
        <w:rPr>
          <w:rFonts w:ascii="Times New Roman" w:hAnsi="Times New Roman" w:cs="Times New Roman"/>
          <w:noProof/>
          <w:sz w:val="24"/>
          <w:highlight w:val="yellow"/>
          <w:lang w:val="en-ID"/>
        </w:rPr>
        <w:t>n</w:t>
      </w:r>
      <w:r w:rsidR="00631A94" w:rsidRPr="0026091C">
        <w:rPr>
          <w:rFonts w:ascii="Times New Roman" w:hAnsi="Times New Roman" w:cs="Times New Roman"/>
          <w:noProof/>
          <w:sz w:val="24"/>
          <w:highlight w:val="yellow"/>
          <w:lang w:val="en-ID"/>
        </w:rPr>
        <w:t xml:space="preserve">ya </w:t>
      </w:r>
      <w:r w:rsidR="005033B7" w:rsidRPr="0026091C">
        <w:rPr>
          <w:rFonts w:ascii="Times New Roman" w:hAnsi="Times New Roman" w:cs="Times New Roman"/>
          <w:noProof/>
          <w:sz w:val="24"/>
          <w:highlight w:val="yellow"/>
          <w:lang w:val="en-ID"/>
        </w:rPr>
        <w:t xml:space="preserve">pembaharuan sistem lama ke dalam sistem </w:t>
      </w:r>
      <w:r w:rsidR="00672469" w:rsidRPr="0026091C">
        <w:rPr>
          <w:rFonts w:ascii="Times New Roman" w:hAnsi="Times New Roman" w:cs="Times New Roman"/>
          <w:noProof/>
          <w:sz w:val="24"/>
          <w:highlight w:val="yellow"/>
          <w:lang w:val="en-ID"/>
        </w:rPr>
        <w:t xml:space="preserve">yang baru yaitu dengan membangun </w:t>
      </w:r>
      <w:r w:rsidR="005033B7" w:rsidRPr="0026091C">
        <w:rPr>
          <w:rFonts w:ascii="Times New Roman" w:hAnsi="Times New Roman" w:cs="Times New Roman"/>
          <w:noProof/>
          <w:sz w:val="24"/>
          <w:highlight w:val="yellow"/>
          <w:lang w:val="en-ID"/>
        </w:rPr>
        <w:t xml:space="preserve">sistem informasi penjualan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yang</w:t>
      </w:r>
      <w:r w:rsidR="005033B7" w:rsidRPr="0026091C">
        <w:rPr>
          <w:rFonts w:ascii="Times New Roman" w:hAnsi="Times New Roman" w:cs="Times New Roman"/>
          <w:i/>
          <w:noProof/>
          <w:sz w:val="24"/>
          <w:highlight w:val="yellow"/>
          <w:lang w:val="en-ID"/>
        </w:rPr>
        <w:t xml:space="preserve"> </w:t>
      </w:r>
      <w:r w:rsidR="005033B7" w:rsidRPr="0026091C">
        <w:rPr>
          <w:rFonts w:ascii="Times New Roman" w:hAnsi="Times New Roman" w:cs="Times New Roman"/>
          <w:noProof/>
          <w:sz w:val="24"/>
          <w:highlight w:val="yellow"/>
          <w:lang w:val="en-ID"/>
        </w:rPr>
        <w:t xml:space="preserve">dibuat menggunakan </w:t>
      </w:r>
      <w:r w:rsidR="005033B7" w:rsidRPr="0026091C">
        <w:rPr>
          <w:rFonts w:ascii="Times New Roman" w:hAnsi="Times New Roman" w:cs="Times New Roman"/>
          <w:i/>
          <w:noProof/>
          <w:sz w:val="24"/>
          <w:highlight w:val="yellow"/>
          <w:lang w:val="en-ID"/>
        </w:rPr>
        <w:t>Framework Codeigniter</w:t>
      </w:r>
      <w:r w:rsidR="005033B7" w:rsidRPr="0026091C">
        <w:rPr>
          <w:rFonts w:ascii="Times New Roman" w:hAnsi="Times New Roman" w:cs="Times New Roman"/>
          <w:noProof/>
          <w:sz w:val="24"/>
          <w:highlight w:val="yellow"/>
          <w:lang w:val="en-ID"/>
        </w:rPr>
        <w:t xml:space="preserve">. Dengan harapan sistem yang akan dibuat dapat </w:t>
      </w:r>
      <w:r w:rsidR="00672469" w:rsidRPr="0026091C">
        <w:rPr>
          <w:rFonts w:ascii="Times New Roman" w:hAnsi="Times New Roman" w:cs="Times New Roman"/>
          <w:noProof/>
          <w:sz w:val="24"/>
          <w:highlight w:val="yellow"/>
          <w:lang w:val="en-ID"/>
        </w:rPr>
        <w:t>mempercepat proses transaksi jual beli agar terlihat lebih profesional dan terpercaya.</w:t>
      </w:r>
    </w:p>
    <w:p w:rsidR="00C32830" w:rsidRPr="00412D28" w:rsidRDefault="00C32830" w:rsidP="0027675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ata Kunci :</w:t>
      </w:r>
      <w:r w:rsidR="00CF6EEC" w:rsidRPr="0026091C">
        <w:rPr>
          <w:rFonts w:ascii="Times New Roman" w:hAnsi="Times New Roman" w:cs="Times New Roman"/>
          <w:noProof/>
          <w:sz w:val="24"/>
          <w:highlight w:val="yellow"/>
          <w:lang w:val="en-ID"/>
        </w:rPr>
        <w:t xml:space="preserve"> </w:t>
      </w:r>
      <w:r w:rsidR="00C16B59" w:rsidRPr="0026091C">
        <w:rPr>
          <w:rFonts w:ascii="Times New Roman" w:hAnsi="Times New Roman" w:cs="Times New Roman"/>
          <w:noProof/>
          <w:sz w:val="24"/>
          <w:highlight w:val="yellow"/>
          <w:lang w:val="en-ID"/>
        </w:rPr>
        <w:t>Internet</w:t>
      </w:r>
      <w:r w:rsidR="00CF6EEC" w:rsidRPr="0026091C">
        <w:rPr>
          <w:rFonts w:ascii="Times New Roman" w:hAnsi="Times New Roman" w:cs="Times New Roman"/>
          <w:noProof/>
          <w:sz w:val="24"/>
          <w:highlight w:val="yellow"/>
          <w:lang w:val="en-ID"/>
        </w:rPr>
        <w:t>, Sistem Informasi Penjualan, Framework Codeigniter</w:t>
      </w:r>
      <w:r w:rsidR="00CF6EEC" w:rsidRPr="00412D28">
        <w:rPr>
          <w:rFonts w:ascii="Times New Roman" w:hAnsi="Times New Roman" w:cs="Times New Roman"/>
          <w:noProof/>
          <w:sz w:val="24"/>
          <w:lang w:val="en-ID"/>
        </w:rPr>
        <w:t xml:space="preserve"> </w:t>
      </w:r>
    </w:p>
    <w:p w:rsidR="00C32830" w:rsidRPr="00412D28" w:rsidRDefault="005033B7" w:rsidP="009A05A6">
      <w:pPr>
        <w:tabs>
          <w:tab w:val="left" w:pos="5143"/>
        </w:tabs>
        <w:spacing w:before="24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ab/>
      </w:r>
    </w:p>
    <w:p w:rsidR="007842BC" w:rsidRPr="00412D28" w:rsidRDefault="007842BC" w:rsidP="007842BC">
      <w:pPr>
        <w:spacing w:before="480" w:line="360" w:lineRule="auto"/>
        <w:jc w:val="both"/>
        <w:rPr>
          <w:rFonts w:ascii="Times New Roman" w:hAnsi="Times New Roman" w:cs="Times New Roman"/>
          <w:sz w:val="24"/>
        </w:rPr>
      </w:pPr>
    </w:p>
    <w:p w:rsidR="007842BC" w:rsidRPr="00412D28" w:rsidRDefault="007842BC" w:rsidP="007842BC"/>
    <w:p w:rsidR="009A05A6" w:rsidRPr="00412D28" w:rsidRDefault="009A05A6" w:rsidP="004D7B7C">
      <w:pPr>
        <w:pStyle w:val="Heading1"/>
        <w:spacing w:before="0" w:line="360" w:lineRule="auto"/>
        <w:jc w:val="center"/>
        <w:rPr>
          <w:rFonts w:ascii="Times New Roman" w:hAnsi="Times New Roman" w:cs="Times New Roman"/>
          <w:b/>
          <w:color w:val="auto"/>
          <w:sz w:val="24"/>
          <w:szCs w:val="24"/>
        </w:rPr>
      </w:pPr>
      <w:bookmarkStart w:id="5" w:name="_Toc70776245"/>
      <w:r w:rsidRPr="00412D28">
        <w:rPr>
          <w:rFonts w:ascii="Times New Roman" w:hAnsi="Times New Roman" w:cs="Times New Roman"/>
          <w:b/>
          <w:color w:val="auto"/>
          <w:sz w:val="24"/>
          <w:szCs w:val="24"/>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6" w:name="_Toc109486013"/>
      <w:r w:rsidRPr="00412D28">
        <w:rPr>
          <w:rFonts w:ascii="Times New Roman" w:hAnsi="Times New Roman" w:cs="Times New Roman"/>
          <w:b/>
          <w:color w:val="auto"/>
          <w:sz w:val="24"/>
          <w:szCs w:val="24"/>
        </w:rPr>
        <w:lastRenderedPageBreak/>
        <w:t>ABSTRACT</w:t>
      </w:r>
      <w:bookmarkEnd w:id="6"/>
    </w:p>
    <w:p w:rsidR="000033F0" w:rsidRPr="0026091C" w:rsidRDefault="000033F0" w:rsidP="005F18CD">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The development of technology is running very rapidly, many or online businesses in the field of fashion or clothing are competing in marketing their products using internet facilities such as websites. Finaya Shop is a shop engaged in the business of selling fashion or clothing located in Sakra Village, East Lombok. Currently, the marketing method used by Finaya Shop uses the manual method, meaning that when consumers come to the Finaya Shop store to select and buy the products that have been provided. So far, the media promotion carried out by the owner of the Finaya Shop Shop is quite good, namely using Instagram, Facebook, and WhatsApp. From this social media, buyers place orders for goods which can then be delivered by the shop owner using the Cash On Delivery (COD) method, but sometimes the store has to hire a courier to deliver goods in the long term. With this, it is very necessary for new innovations and convenience in the promotion process and online services in the form of an information system, so that these products can be seen by consumers quickly without coming to the store. With this, it is necessary to convert the old system into a new system, namely by building an online sales information system created using the Codeigniter Framework. With the hope that the system that will be created can speed up the process of buying and selling transactions to make it look more professional and reliable.</w:t>
      </w:r>
    </w:p>
    <w:p w:rsidR="000033F0" w:rsidRPr="00412D28" w:rsidRDefault="000033F0" w:rsidP="000033F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eywords</w:t>
      </w:r>
      <w:r w:rsidRPr="0026091C">
        <w:rPr>
          <w:rFonts w:ascii="Times New Roman" w:hAnsi="Times New Roman" w:cs="Times New Roman"/>
          <w:noProof/>
          <w:sz w:val="24"/>
          <w:highlight w:val="yellow"/>
          <w:lang w:val="en-ID"/>
        </w:rPr>
        <w:t>: Internet, Sales Information System, CodeIgniter Framework</w:t>
      </w:r>
    </w:p>
    <w:p w:rsidR="00FB2CB6" w:rsidRPr="00412D28" w:rsidRDefault="00FB2CB6" w:rsidP="000033F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7" w:name="_Toc109486014"/>
      <w:r w:rsidRPr="00412D28">
        <w:rPr>
          <w:rFonts w:ascii="Times New Roman" w:hAnsi="Times New Roman" w:cs="Times New Roman"/>
          <w:b/>
          <w:color w:val="auto"/>
          <w:sz w:val="24"/>
          <w:szCs w:val="24"/>
        </w:rPr>
        <w:lastRenderedPageBreak/>
        <w:t>HALAMAN PERSEMBAHAN</w:t>
      </w:r>
      <w:bookmarkEnd w:id="7"/>
    </w:p>
    <w:p w:rsidR="0053255E" w:rsidRPr="0026091C" w:rsidRDefault="0053255E" w:rsidP="0053255E">
      <w:pPr>
        <w:spacing w:before="360" w:line="360" w:lineRule="auto"/>
        <w:jc w:val="both"/>
        <w:rPr>
          <w:rFonts w:asciiTheme="majorBidi" w:hAnsiTheme="majorBidi" w:cstheme="majorBidi"/>
          <w:sz w:val="24"/>
          <w:szCs w:val="24"/>
          <w:highlight w:val="yellow"/>
          <w:lang w:val="id-ID"/>
        </w:rPr>
      </w:pPr>
      <w:r w:rsidRPr="0026091C">
        <w:rPr>
          <w:rFonts w:asciiTheme="majorBidi" w:hAnsiTheme="majorBidi" w:cstheme="majorBidi"/>
          <w:sz w:val="24"/>
          <w:szCs w:val="24"/>
          <w:highlight w:val="yellow"/>
          <w:lang w:val="id-ID"/>
        </w:rPr>
        <w:t>Dengan rasa syukur yang mendalam, dengan telah diselesaikannya Skripsi ini Penulis mempersembahkannya kepada orang yang telah berjasa dalam membantu penyelesaian skripsi ini:</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kasih kepada kedua Orang tua</w:t>
      </w:r>
      <w:r w:rsidRPr="0026091C">
        <w:rPr>
          <w:rFonts w:asciiTheme="majorBidi" w:hAnsiTheme="majorBidi" w:cstheme="majorBidi"/>
          <w:bCs/>
          <w:sz w:val="24"/>
          <w:szCs w:val="28"/>
          <w:highlight w:val="yellow"/>
        </w:rPr>
        <w:t xml:space="preserve"> yang </w:t>
      </w:r>
      <w:r w:rsidRPr="0026091C">
        <w:rPr>
          <w:rFonts w:asciiTheme="majorBidi" w:hAnsiTheme="majorBidi" w:cstheme="majorBidi"/>
          <w:bCs/>
          <w:sz w:val="24"/>
          <w:szCs w:val="28"/>
          <w:highlight w:val="yellow"/>
          <w:lang w:val="id-ID"/>
        </w:rPr>
        <w:t>selalu memberikan motivasi dan dukungan yang baik buat saya, mempercepat langkah dalam menyelesaikan Skripsi ini dengan efektif dan efisien.</w:t>
      </w:r>
    </w:p>
    <w:p w:rsidR="0053255E" w:rsidRPr="0026091C" w:rsidRDefault="00FC55C8"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Terimakasih saya ucapkan kepada</w:t>
      </w:r>
      <w:r w:rsidRPr="0026091C">
        <w:rPr>
          <w:rFonts w:asciiTheme="majorBidi" w:hAnsiTheme="majorBidi" w:cstheme="majorBidi"/>
          <w:bCs/>
          <w:sz w:val="24"/>
          <w:szCs w:val="28"/>
          <w:highlight w:val="yellow"/>
        </w:rPr>
        <w:t xml:space="preserve"> Bapak </w:t>
      </w:r>
      <w:r w:rsidRPr="0026091C">
        <w:rPr>
          <w:rFonts w:ascii="Times New Roman" w:hAnsi="Times New Roman" w:cs="Times New Roman"/>
          <w:sz w:val="24"/>
          <w:szCs w:val="24"/>
          <w:highlight w:val="yellow"/>
        </w:rPr>
        <w:t>Aris Sudianto, M.Kom</w:t>
      </w:r>
      <w:r w:rsidRPr="0026091C">
        <w:rPr>
          <w:rFonts w:asciiTheme="majorBidi" w:hAnsiTheme="majorBidi" w:cstheme="majorBidi"/>
          <w:bCs/>
          <w:sz w:val="24"/>
          <w:szCs w:val="28"/>
          <w:highlight w:val="yellow"/>
        </w:rPr>
        <w:t xml:space="preserve"> sebagai Dosen </w:t>
      </w:r>
      <w:r w:rsidR="0053255E" w:rsidRPr="0026091C">
        <w:rPr>
          <w:rFonts w:asciiTheme="majorBidi" w:hAnsiTheme="majorBidi" w:cstheme="majorBidi"/>
          <w:bCs/>
          <w:sz w:val="24"/>
          <w:szCs w:val="28"/>
          <w:highlight w:val="yellow"/>
          <w:lang w:val="id-ID"/>
        </w:rPr>
        <w:t>Pembimbing I dan</w:t>
      </w:r>
      <w:r w:rsidRPr="0026091C">
        <w:rPr>
          <w:rFonts w:asciiTheme="majorBidi" w:hAnsiTheme="majorBidi" w:cstheme="majorBidi"/>
          <w:bCs/>
          <w:sz w:val="24"/>
          <w:szCs w:val="28"/>
          <w:highlight w:val="yellow"/>
        </w:rPr>
        <w:t xml:space="preserve"> Ibu </w:t>
      </w:r>
      <w:r w:rsidRPr="0026091C">
        <w:rPr>
          <w:rFonts w:ascii="Times New Roman" w:hAnsi="Times New Roman" w:cs="Times New Roman"/>
          <w:sz w:val="24"/>
          <w:szCs w:val="24"/>
          <w:highlight w:val="yellow"/>
        </w:rPr>
        <w:t>Baiq Andriska Candra P., M.Kom sebagai Dosen Pembimbin</w:t>
      </w:r>
      <w:r w:rsidR="0053255E" w:rsidRPr="0026091C">
        <w:rPr>
          <w:rFonts w:asciiTheme="majorBidi" w:hAnsiTheme="majorBidi" w:cstheme="majorBidi"/>
          <w:bCs/>
          <w:sz w:val="24"/>
          <w:szCs w:val="28"/>
          <w:highlight w:val="yellow"/>
          <w:lang w:val="id-ID"/>
        </w:rPr>
        <w:t xml:space="preserve"> II yang telah</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 xml:space="preserve">memberikan saran dan bimbingan sehingga skripsi ini dapat diselesaikan </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dengan sebaik mungkin.</w:t>
      </w:r>
    </w:p>
    <w:p w:rsidR="00EC1DE0" w:rsidRPr="0026091C" w:rsidRDefault="00EC1DE0"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rPr>
        <w:t>Seluruh Dosen Fakultas Teknik Universitas Hamzanwadi yang telah banyak membantu dan memberikan ilmu pengetahuan dalam proses akadmik maupun non-akadem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sz w:val="24"/>
          <w:szCs w:val="24"/>
          <w:highlight w:val="yellow"/>
          <w:lang w:val="id-ID"/>
        </w:rPr>
        <w:t>Terimakasih kepada teman-teman</w:t>
      </w:r>
      <w:r w:rsidRPr="0026091C">
        <w:rPr>
          <w:rFonts w:asciiTheme="majorBidi" w:hAnsiTheme="majorBidi" w:cstheme="majorBidi"/>
          <w:sz w:val="24"/>
          <w:szCs w:val="24"/>
          <w:highlight w:val="yellow"/>
        </w:rPr>
        <w:t xml:space="preserve"> </w:t>
      </w:r>
      <w:r w:rsidRPr="0026091C">
        <w:rPr>
          <w:rFonts w:asciiTheme="majorBidi" w:hAnsiTheme="majorBidi" w:cstheme="majorBidi"/>
          <w:sz w:val="24"/>
          <w:szCs w:val="24"/>
          <w:highlight w:val="yellow"/>
          <w:lang w:val="id-ID"/>
        </w:rPr>
        <w:t xml:space="preserve">Teknik </w:t>
      </w:r>
      <w:r w:rsidRPr="0026091C">
        <w:rPr>
          <w:rFonts w:asciiTheme="majorBidi" w:hAnsiTheme="majorBidi" w:cstheme="majorBidi"/>
          <w:sz w:val="24"/>
          <w:szCs w:val="24"/>
          <w:highlight w:val="yellow"/>
        </w:rPr>
        <w:t>Informatika</w:t>
      </w:r>
      <w:r w:rsidRPr="0026091C">
        <w:rPr>
          <w:rFonts w:asciiTheme="majorBidi" w:hAnsiTheme="majorBidi" w:cstheme="majorBidi"/>
          <w:sz w:val="24"/>
          <w:szCs w:val="24"/>
          <w:highlight w:val="yellow"/>
          <w:lang w:val="id-ID"/>
        </w:rPr>
        <w:t xml:space="preserve"> yang selalu menyemangati sehingga skripsi ini bisa saya selesaikan dengan ba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 kasih kepada teman-teman kuliah seangkatan, adik kelas, kakak kelas pada Fakultas Teknik Universitas Hamzanwadi, maupun teman-taman dari Fakultas dan Universitas lain yang telah banyak memberikan masukan, semangat, dan arahan sehingga dapat menyelesaikan Skripsi ini.</w:t>
      </w:r>
    </w:p>
    <w:p w:rsidR="0053255E" w:rsidRPr="00412D28" w:rsidRDefault="0053255E" w:rsidP="0053255E"/>
    <w:p w:rsidR="00FB2CB6" w:rsidRPr="00412D28" w:rsidRDefault="00FB2CB6" w:rsidP="0053255E">
      <w:r w:rsidRPr="00412D28">
        <w:br w:type="page"/>
      </w:r>
    </w:p>
    <w:p w:rsidR="00340BBA" w:rsidRDefault="00F278EE" w:rsidP="004D7B7C">
      <w:pPr>
        <w:pStyle w:val="Heading1"/>
        <w:spacing w:before="0" w:line="360" w:lineRule="auto"/>
        <w:jc w:val="center"/>
        <w:rPr>
          <w:rFonts w:ascii="Times New Roman" w:hAnsi="Times New Roman" w:cs="Times New Roman"/>
          <w:b/>
          <w:color w:val="auto"/>
          <w:sz w:val="24"/>
          <w:szCs w:val="24"/>
        </w:rPr>
      </w:pPr>
      <w:bookmarkStart w:id="8" w:name="_Toc109486015"/>
      <w:r w:rsidRPr="00412D28">
        <w:rPr>
          <w:rFonts w:ascii="Times New Roman" w:hAnsi="Times New Roman" w:cs="Times New Roman"/>
          <w:b/>
          <w:color w:val="auto"/>
          <w:sz w:val="24"/>
          <w:szCs w:val="24"/>
        </w:rPr>
        <w:lastRenderedPageBreak/>
        <w:t>MOTTO</w:t>
      </w:r>
      <w:bookmarkEnd w:id="8"/>
    </w:p>
    <w:p w:rsidR="006965A1" w:rsidRPr="006D0D10" w:rsidRDefault="006965A1" w:rsidP="006965A1"/>
    <w:p w:rsidR="006965A1" w:rsidRPr="0026091C" w:rsidRDefault="00931CAC"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w:t>
      </w:r>
      <w:r w:rsidR="000F16A0" w:rsidRPr="0026091C">
        <w:rPr>
          <w:rFonts w:ascii="Times New Roman" w:hAnsi="Times New Roman" w:cs="Times New Roman"/>
          <w:i/>
          <w:sz w:val="24"/>
          <w:highlight w:val="yellow"/>
        </w:rPr>
        <w:t>Jangan menunda peke</w:t>
      </w:r>
      <w:r w:rsidR="00BC57B8" w:rsidRPr="0026091C">
        <w:rPr>
          <w:rFonts w:ascii="Times New Roman" w:hAnsi="Times New Roman" w:cs="Times New Roman"/>
          <w:i/>
          <w:sz w:val="24"/>
          <w:highlight w:val="yellow"/>
        </w:rPr>
        <w:t xml:space="preserve">rjaan sampai besok jika hari </w:t>
      </w:r>
      <w:r w:rsidR="000F16A0" w:rsidRPr="0026091C">
        <w:rPr>
          <w:rFonts w:ascii="Times New Roman" w:hAnsi="Times New Roman" w:cs="Times New Roman"/>
          <w:i/>
          <w:sz w:val="24"/>
          <w:highlight w:val="yellow"/>
        </w:rPr>
        <w:t>dapat diselesaikan maka tuntaskanlah</w:t>
      </w:r>
      <w:r w:rsidRPr="0026091C">
        <w:rPr>
          <w:rFonts w:ascii="Times New Roman" w:hAnsi="Times New Roman" w:cs="Times New Roman"/>
          <w:i/>
          <w:sz w:val="24"/>
          <w:highlight w:val="yellow"/>
        </w:rPr>
        <w:t>”</w:t>
      </w:r>
    </w:p>
    <w:p w:rsidR="006D0D10" w:rsidRPr="0026091C" w:rsidRDefault="006D0D1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Andi Kurnia)</w:t>
      </w:r>
    </w:p>
    <w:p w:rsidR="005C7500" w:rsidRPr="0026091C" w:rsidRDefault="006D0D10"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S</w:t>
      </w:r>
      <w:r w:rsidR="008F7F4C" w:rsidRPr="0026091C">
        <w:rPr>
          <w:rFonts w:ascii="Times New Roman" w:hAnsi="Times New Roman" w:cs="Times New Roman"/>
          <w:i/>
          <w:sz w:val="24"/>
          <w:highlight w:val="yellow"/>
        </w:rPr>
        <w:t>eseorang yang berani membuang satu jam waktunya tidak mengetahui nilai dari kehidupan”</w:t>
      </w:r>
    </w:p>
    <w:p w:rsidR="000F16A0" w:rsidRPr="0026091C" w:rsidRDefault="000F16A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Charles Darwin)</w:t>
      </w:r>
    </w:p>
    <w:p w:rsidR="006D0D10" w:rsidRDefault="006D0D10" w:rsidP="006D0D10">
      <w:pPr>
        <w:spacing w:line="360" w:lineRule="auto"/>
        <w:jc w:val="center"/>
        <w:rPr>
          <w:rFonts w:ascii="Times New Roman" w:hAnsi="Times New Roman" w:cs="Times New Roman"/>
          <w:sz w:val="24"/>
        </w:rPr>
      </w:pPr>
      <w:r w:rsidRPr="0026091C">
        <w:rPr>
          <w:rFonts w:ascii="Times New Roman" w:hAnsi="Times New Roman" w:cs="Times New Roman"/>
          <w:i/>
          <w:sz w:val="24"/>
          <w:highlight w:val="yellow"/>
        </w:rPr>
        <w:t>“Karena sesungguhnya sesudah kesulitan itu ada kemudahan. Sesungguhnya sesudah kesulitan itu ada kemudahan”</w:t>
      </w:r>
    </w:p>
    <w:p w:rsidR="004773C8" w:rsidRPr="004773C8" w:rsidRDefault="004773C8" w:rsidP="006D0D10">
      <w:pPr>
        <w:spacing w:line="360" w:lineRule="auto"/>
        <w:jc w:val="center"/>
        <w:rPr>
          <w:rFonts w:ascii="Times New Roman" w:hAnsi="Times New Roman" w:cs="Times New Roman"/>
          <w:i/>
          <w:sz w:val="24"/>
        </w:rPr>
      </w:pPr>
      <w:r w:rsidRPr="004773C8">
        <w:rPr>
          <w:rFonts w:ascii="Times New Roman" w:hAnsi="Times New Roman" w:cs="Times New Roman"/>
          <w:i/>
          <w:sz w:val="24"/>
        </w:rPr>
        <w:t>(Q.S. Al-Insyirah: 5-6)</w:t>
      </w:r>
    </w:p>
    <w:p w:rsidR="006D0D10" w:rsidRPr="006D0D10" w:rsidRDefault="006D0D10" w:rsidP="006D0D10">
      <w:pPr>
        <w:spacing w:line="360" w:lineRule="auto"/>
        <w:rPr>
          <w:rFonts w:ascii="Times New Roman" w:hAnsi="Times New Roman" w:cs="Times New Roman"/>
          <w:sz w:val="24"/>
        </w:rPr>
      </w:pPr>
    </w:p>
    <w:p w:rsidR="00F278EE" w:rsidRPr="00412D28" w:rsidRDefault="00F278EE" w:rsidP="00340BBA">
      <w:pPr>
        <w:pStyle w:val="Heading1"/>
        <w:spacing w:before="0" w:line="360" w:lineRule="auto"/>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5A4998" w:rsidRPr="00412D28" w:rsidRDefault="005A4998" w:rsidP="004D7B7C">
      <w:pPr>
        <w:pStyle w:val="Heading1"/>
        <w:spacing w:before="0" w:line="360" w:lineRule="auto"/>
        <w:jc w:val="center"/>
        <w:rPr>
          <w:rFonts w:ascii="Times New Roman" w:hAnsi="Times New Roman" w:cs="Times New Roman"/>
          <w:b/>
          <w:color w:val="auto"/>
          <w:sz w:val="24"/>
          <w:szCs w:val="24"/>
        </w:rPr>
      </w:pPr>
      <w:bookmarkStart w:id="9" w:name="_Toc109486016"/>
      <w:r w:rsidRPr="00412D28">
        <w:rPr>
          <w:rFonts w:ascii="Times New Roman" w:hAnsi="Times New Roman" w:cs="Times New Roman"/>
          <w:b/>
          <w:color w:val="auto"/>
          <w:sz w:val="24"/>
          <w:szCs w:val="24"/>
        </w:rPr>
        <w:lastRenderedPageBreak/>
        <w:t>KATA PENGANTAR</w:t>
      </w:r>
      <w:bookmarkEnd w:id="5"/>
      <w:bookmarkEnd w:id="9"/>
    </w:p>
    <w:p w:rsidR="005A4998" w:rsidRPr="0026091C" w:rsidRDefault="005A4998" w:rsidP="003A3311">
      <w:pPr>
        <w:spacing w:before="480" w:after="120" w:line="360" w:lineRule="auto"/>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uji dan syukur kepada Tuhan yang Maha Esa atas segala rahmat dan karunia-Nya, sehingga penul</w:t>
      </w:r>
      <w:r w:rsidR="00C25DDD" w:rsidRPr="0026091C">
        <w:rPr>
          <w:rFonts w:ascii="Times New Roman" w:hAnsi="Times New Roman" w:cs="Times New Roman"/>
          <w:noProof/>
          <w:sz w:val="24"/>
          <w:szCs w:val="24"/>
          <w:highlight w:val="yellow"/>
        </w:rPr>
        <w:t xml:space="preserve">is dapat menyelesaikan penyusuan </w:t>
      </w:r>
      <w:r w:rsidRPr="0026091C">
        <w:rPr>
          <w:rFonts w:ascii="Times New Roman" w:hAnsi="Times New Roman" w:cs="Times New Roman"/>
          <w:noProof/>
          <w:sz w:val="24"/>
          <w:szCs w:val="24"/>
          <w:highlight w:val="yellow"/>
        </w:rPr>
        <w:t xml:space="preserve">skripsi dengan judul </w:t>
      </w:r>
      <w:r w:rsidR="00A74F38" w:rsidRPr="0026091C">
        <w:rPr>
          <w:rFonts w:ascii="Times New Roman" w:hAnsi="Times New Roman" w:cs="Times New Roman"/>
          <w:noProof/>
          <w:sz w:val="24"/>
          <w:szCs w:val="24"/>
          <w:highlight w:val="yellow"/>
        </w:rPr>
        <w:t>“</w:t>
      </w:r>
      <w:r w:rsidR="00A74F38" w:rsidRPr="0026091C">
        <w:rPr>
          <w:rFonts w:ascii="Times New Roman" w:hAnsi="Times New Roman" w:cs="Times New Roman"/>
          <w:b/>
          <w:noProof/>
          <w:sz w:val="24"/>
          <w:szCs w:val="24"/>
          <w:highlight w:val="yellow"/>
        </w:rPr>
        <w:t>SISTEM INFORMASI PENJUALAN PADA TOKO FINAYA SHOP BERBASIS WEB</w:t>
      </w:r>
      <w:r w:rsidR="00A74F38" w:rsidRPr="0026091C">
        <w:rPr>
          <w:rFonts w:ascii="Times New Roman" w:hAnsi="Times New Roman" w:cs="Times New Roman"/>
          <w:noProof/>
          <w:sz w:val="24"/>
          <w:szCs w:val="24"/>
          <w:highlight w:val="yellow"/>
        </w:rPr>
        <w:t>”</w:t>
      </w:r>
      <w:r w:rsidR="00E5675A" w:rsidRPr="0026091C">
        <w:rPr>
          <w:rFonts w:ascii="Times New Roman" w:hAnsi="Times New Roman" w:cs="Times New Roman"/>
          <w:noProof/>
          <w:sz w:val="24"/>
          <w:szCs w:val="24"/>
          <w:highlight w:val="yellow"/>
        </w:rPr>
        <w:t>.</w:t>
      </w:r>
      <w:r w:rsidR="000C4A2C" w:rsidRPr="0026091C">
        <w:rPr>
          <w:rFonts w:ascii="Times New Roman" w:hAnsi="Times New Roman" w:cs="Times New Roman"/>
          <w:noProof/>
          <w:sz w:val="24"/>
          <w:szCs w:val="24"/>
          <w:highlight w:val="yellow"/>
        </w:rPr>
        <w:t xml:space="preserve"> </w:t>
      </w:r>
      <w:r w:rsidR="00C25DDD" w:rsidRPr="0026091C">
        <w:rPr>
          <w:rFonts w:ascii="Times New Roman" w:hAnsi="Times New Roman" w:cs="Times New Roman"/>
          <w:noProof/>
          <w:sz w:val="24"/>
          <w:szCs w:val="24"/>
          <w:highlight w:val="yellow"/>
        </w:rPr>
        <w:t>Penulis menyadari bahwa tanpa bimbingan, bantuan d</w:t>
      </w:r>
      <w:r w:rsidR="00055847" w:rsidRPr="0026091C">
        <w:rPr>
          <w:rFonts w:ascii="Times New Roman" w:hAnsi="Times New Roman" w:cs="Times New Roman"/>
          <w:noProof/>
          <w:sz w:val="24"/>
          <w:szCs w:val="24"/>
          <w:highlight w:val="yellow"/>
        </w:rPr>
        <w:t xml:space="preserve">an dukungan dari berbagai pihak, skripsi ini tidak akan dapat diselesaikan tepat pada waktunya, Penulis mengucapkan terima kasih sebesar-besarnya </w:t>
      </w:r>
      <w:r w:rsidRPr="0026091C">
        <w:rPr>
          <w:rFonts w:ascii="Times New Roman" w:hAnsi="Times New Roman" w:cs="Times New Roman"/>
          <w:noProof/>
          <w:sz w:val="24"/>
          <w:szCs w:val="24"/>
          <w:highlight w:val="yellow"/>
        </w:rPr>
        <w:t>kepada :</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Ibu Dr. Ir. Hj. Sit</w:t>
      </w:r>
      <w:r w:rsidR="00853FB1" w:rsidRPr="0026091C">
        <w:rPr>
          <w:rFonts w:ascii="Times New Roman" w:hAnsi="Times New Roman" w:cs="Times New Roman"/>
          <w:noProof/>
          <w:sz w:val="24"/>
          <w:szCs w:val="24"/>
          <w:highlight w:val="yellow"/>
        </w:rPr>
        <w:t>t</w:t>
      </w:r>
      <w:r w:rsidRPr="0026091C">
        <w:rPr>
          <w:rFonts w:ascii="Times New Roman" w:hAnsi="Times New Roman" w:cs="Times New Roman"/>
          <w:noProof/>
          <w:sz w:val="24"/>
          <w:szCs w:val="24"/>
          <w:highlight w:val="yellow"/>
        </w:rPr>
        <w:t>i Rohmi Djalilah, M.Pd., selaku Rektor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H. Muhammad Djamaluddin, BE. M.Kom., selaku Dekan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Aris Sudianto, M.Kom., selaku Koordinator Program Studi Teknik Informatika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Bapak </w:t>
      </w:r>
      <w:r w:rsidR="00167F02" w:rsidRPr="0026091C">
        <w:rPr>
          <w:rFonts w:ascii="Times New Roman" w:hAnsi="Times New Roman" w:cs="Times New Roman"/>
          <w:noProof/>
          <w:sz w:val="24"/>
          <w:szCs w:val="24"/>
          <w:highlight w:val="yellow"/>
        </w:rPr>
        <w:t>Aris Sudianto, M.Kom.</w:t>
      </w:r>
      <w:r w:rsidRPr="0026091C">
        <w:rPr>
          <w:rFonts w:ascii="Times New Roman" w:hAnsi="Times New Roman" w:cs="Times New Roman"/>
          <w:noProof/>
          <w:sz w:val="24"/>
          <w:szCs w:val="24"/>
          <w:highlight w:val="yellow"/>
        </w:rPr>
        <w:t xml:space="preserve"> da</w:t>
      </w:r>
      <w:r w:rsidR="00167F02" w:rsidRPr="0026091C">
        <w:rPr>
          <w:rFonts w:ascii="Times New Roman" w:hAnsi="Times New Roman" w:cs="Times New Roman"/>
          <w:noProof/>
          <w:sz w:val="24"/>
          <w:szCs w:val="24"/>
          <w:highlight w:val="yellow"/>
        </w:rPr>
        <w:t>n Ibu</w:t>
      </w:r>
      <w:r w:rsidRPr="0026091C">
        <w:rPr>
          <w:rFonts w:ascii="Times New Roman" w:hAnsi="Times New Roman" w:cs="Times New Roman"/>
          <w:noProof/>
          <w:sz w:val="24"/>
          <w:szCs w:val="24"/>
          <w:highlight w:val="yellow"/>
        </w:rPr>
        <w:t xml:space="preserve"> </w:t>
      </w:r>
      <w:r w:rsidR="003762E6" w:rsidRPr="0026091C">
        <w:rPr>
          <w:rFonts w:ascii="Times New Roman" w:hAnsi="Times New Roman" w:cs="Times New Roman"/>
          <w:noProof/>
          <w:sz w:val="24"/>
          <w:szCs w:val="24"/>
          <w:highlight w:val="yellow"/>
        </w:rPr>
        <w:t>Baiq Andriska Candra P</w:t>
      </w:r>
      <w:r w:rsidR="008C5F74" w:rsidRPr="0026091C">
        <w:rPr>
          <w:rFonts w:ascii="Times New Roman" w:hAnsi="Times New Roman" w:cs="Times New Roman"/>
          <w:noProof/>
          <w:sz w:val="24"/>
          <w:szCs w:val="24"/>
          <w:highlight w:val="yellow"/>
        </w:rPr>
        <w:t>ermana</w:t>
      </w:r>
      <w:r w:rsidR="003762E6" w:rsidRPr="0026091C">
        <w:rPr>
          <w:rFonts w:ascii="Times New Roman" w:hAnsi="Times New Roman" w:cs="Times New Roman"/>
          <w:noProof/>
          <w:sz w:val="24"/>
          <w:szCs w:val="24"/>
          <w:highlight w:val="yellow"/>
        </w:rPr>
        <w:t>.</w:t>
      </w:r>
      <w:r w:rsidR="00167F02" w:rsidRPr="0026091C">
        <w:rPr>
          <w:rFonts w:ascii="Times New Roman" w:hAnsi="Times New Roman" w:cs="Times New Roman"/>
          <w:noProof/>
          <w:sz w:val="24"/>
          <w:szCs w:val="24"/>
          <w:highlight w:val="yellow"/>
        </w:rPr>
        <w:t>, M.Kom</w:t>
      </w:r>
      <w:r w:rsidRPr="0026091C">
        <w:rPr>
          <w:rFonts w:ascii="Times New Roman" w:hAnsi="Times New Roman" w:cs="Times New Roman"/>
          <w:noProof/>
          <w:sz w:val="24"/>
          <w:szCs w:val="24"/>
          <w:highlight w:val="yellow"/>
        </w:rPr>
        <w:t>., selaku dosen pembimbing skripsi yang telah memberikan bimbingan dan masukan kepada penulis.</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ihak lain yang tidak dapat penulis sebutkan satu persatu yang telah memberikan dukungan, do’a, dan motivasi kepada penulis dalam menyusun proposal skripsi ini.</w:t>
      </w:r>
    </w:p>
    <w:p w:rsidR="005A4998" w:rsidRPr="0026091C" w:rsidRDefault="00582E1D" w:rsidP="005A4998">
      <w:pPr>
        <w:spacing w:after="0" w:line="360" w:lineRule="auto"/>
        <w:ind w:left="6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Penulis menyadari bahwa </w:t>
      </w:r>
      <w:r w:rsidR="005A4998" w:rsidRPr="0026091C">
        <w:rPr>
          <w:rFonts w:ascii="Times New Roman" w:hAnsi="Times New Roman" w:cs="Times New Roman"/>
          <w:noProof/>
          <w:sz w:val="24"/>
          <w:szCs w:val="24"/>
          <w:highlight w:val="yellow"/>
        </w:rPr>
        <w:t>skripsi ini masih terdapat kekurangan dalam penyusunannya. Oleh karena itu kritik dan saran dari pembaca sangat diharapkan.</w:t>
      </w:r>
    </w:p>
    <w:p w:rsidR="00A90348" w:rsidRPr="0026091C" w:rsidRDefault="00A90348" w:rsidP="005A4998">
      <w:pPr>
        <w:spacing w:after="0" w:line="360" w:lineRule="auto"/>
        <w:ind w:left="66"/>
        <w:jc w:val="both"/>
        <w:rPr>
          <w:rFonts w:ascii="Times New Roman" w:hAnsi="Times New Roman" w:cs="Times New Roman"/>
          <w:sz w:val="24"/>
          <w:szCs w:val="24"/>
          <w:highlight w:val="yellow"/>
        </w:rPr>
      </w:pPr>
    </w:p>
    <w:p w:rsidR="00A34D57" w:rsidRPr="0026091C" w:rsidRDefault="00A34D57" w:rsidP="00167F02">
      <w:pPr>
        <w:spacing w:before="120" w:after="0" w:line="360" w:lineRule="auto"/>
        <w:ind w:left="5670"/>
        <w:jc w:val="both"/>
        <w:rPr>
          <w:rFonts w:ascii="Times New Roman" w:hAnsi="Times New Roman" w:cs="Times New Roman"/>
          <w:sz w:val="24"/>
          <w:szCs w:val="24"/>
          <w:highlight w:val="yellow"/>
        </w:rPr>
      </w:pPr>
    </w:p>
    <w:p w:rsidR="005A4998" w:rsidRPr="0026091C" w:rsidRDefault="00BC525B" w:rsidP="00167F02">
      <w:pPr>
        <w:spacing w:before="120" w:after="0" w:line="360" w:lineRule="auto"/>
        <w:ind w:left="5670"/>
        <w:jc w:val="both"/>
        <w:rPr>
          <w:rFonts w:ascii="Times New Roman" w:hAnsi="Times New Roman" w:cs="Times New Roman"/>
          <w:sz w:val="24"/>
          <w:szCs w:val="24"/>
          <w:highlight w:val="yellow"/>
        </w:rPr>
      </w:pPr>
      <w:r w:rsidRPr="0026091C">
        <w:rPr>
          <w:rFonts w:ascii="Times New Roman" w:hAnsi="Times New Roman" w:cs="Times New Roman"/>
          <w:sz w:val="24"/>
          <w:szCs w:val="24"/>
          <w:highlight w:val="yellow"/>
        </w:rPr>
        <w:t>Selong, 26</w:t>
      </w:r>
      <w:r w:rsidR="00447231" w:rsidRPr="0026091C">
        <w:rPr>
          <w:rFonts w:ascii="Times New Roman" w:hAnsi="Times New Roman" w:cs="Times New Roman"/>
          <w:sz w:val="24"/>
          <w:szCs w:val="24"/>
          <w:highlight w:val="yellow"/>
        </w:rPr>
        <w:t xml:space="preserve"> </w:t>
      </w:r>
      <w:r w:rsidR="008868D3" w:rsidRPr="0026091C">
        <w:rPr>
          <w:rFonts w:ascii="Times New Roman" w:hAnsi="Times New Roman" w:cs="Times New Roman"/>
          <w:sz w:val="24"/>
          <w:szCs w:val="24"/>
          <w:highlight w:val="yellow"/>
        </w:rPr>
        <w:t>Juli</w:t>
      </w:r>
      <w:r w:rsidR="00B94613" w:rsidRPr="0026091C">
        <w:rPr>
          <w:rFonts w:ascii="Times New Roman" w:hAnsi="Times New Roman" w:cs="Times New Roman"/>
          <w:sz w:val="24"/>
          <w:szCs w:val="24"/>
          <w:highlight w:val="yellow"/>
        </w:rPr>
        <w:t xml:space="preserve"> </w:t>
      </w:r>
      <w:r w:rsidR="00167F02" w:rsidRPr="0026091C">
        <w:rPr>
          <w:rFonts w:ascii="Times New Roman" w:hAnsi="Times New Roman" w:cs="Times New Roman"/>
          <w:sz w:val="24"/>
          <w:szCs w:val="24"/>
          <w:highlight w:val="yellow"/>
        </w:rPr>
        <w:t>2022</w:t>
      </w:r>
    </w:p>
    <w:p w:rsidR="0042389C" w:rsidRPr="0026091C" w:rsidRDefault="0042389C" w:rsidP="00A45346">
      <w:pPr>
        <w:spacing w:before="480" w:after="0" w:line="240" w:lineRule="auto"/>
        <w:ind w:left="5812"/>
        <w:jc w:val="both"/>
        <w:rPr>
          <w:rFonts w:ascii="Times New Roman" w:hAnsi="Times New Roman" w:cs="Times New Roman"/>
          <w:sz w:val="24"/>
          <w:szCs w:val="24"/>
          <w:highlight w:val="yellow"/>
        </w:rPr>
      </w:pPr>
    </w:p>
    <w:p w:rsidR="005A4998" w:rsidRPr="0026091C" w:rsidRDefault="00804620" w:rsidP="002C0258">
      <w:pPr>
        <w:spacing w:before="480" w:after="0" w:line="240" w:lineRule="auto"/>
        <w:ind w:left="5670"/>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Andi </w:t>
      </w:r>
      <w:r w:rsidR="00167F02" w:rsidRPr="0026091C">
        <w:rPr>
          <w:rFonts w:ascii="Times New Roman" w:hAnsi="Times New Roman" w:cs="Times New Roman"/>
          <w:noProof/>
          <w:sz w:val="24"/>
          <w:szCs w:val="24"/>
          <w:highlight w:val="yellow"/>
        </w:rPr>
        <w:t>Kurnia</w:t>
      </w:r>
    </w:p>
    <w:p w:rsidR="005A4998" w:rsidRPr="00412D28" w:rsidRDefault="00167F02" w:rsidP="002C0258">
      <w:pPr>
        <w:spacing w:after="0" w:line="360" w:lineRule="auto"/>
        <w:ind w:left="5670"/>
        <w:rPr>
          <w:rFonts w:ascii="Times New Roman" w:hAnsi="Times New Roman" w:cs="Times New Roman"/>
          <w:noProof/>
          <w:sz w:val="24"/>
          <w:szCs w:val="24"/>
        </w:rPr>
      </w:pPr>
      <w:r w:rsidRPr="0026091C">
        <w:rPr>
          <w:rFonts w:ascii="Times New Roman" w:hAnsi="Times New Roman" w:cs="Times New Roman"/>
          <w:noProof/>
          <w:sz w:val="24"/>
          <w:szCs w:val="24"/>
          <w:highlight w:val="yellow"/>
        </w:rPr>
        <w:t>18</w:t>
      </w:r>
      <w:r w:rsidR="004D7B7C" w:rsidRPr="0026091C">
        <w:rPr>
          <w:rFonts w:ascii="Times New Roman" w:hAnsi="Times New Roman" w:cs="Times New Roman"/>
          <w:noProof/>
          <w:sz w:val="24"/>
          <w:szCs w:val="24"/>
          <w:highlight w:val="yellow"/>
        </w:rPr>
        <w:t>0</w:t>
      </w:r>
      <w:r w:rsidRPr="0026091C">
        <w:rPr>
          <w:rFonts w:ascii="Times New Roman" w:hAnsi="Times New Roman" w:cs="Times New Roman"/>
          <w:noProof/>
          <w:sz w:val="24"/>
          <w:szCs w:val="24"/>
          <w:highlight w:val="yellow"/>
        </w:rPr>
        <w:t>202065</w:t>
      </w:r>
    </w:p>
    <w:p w:rsidR="00266FB5" w:rsidRPr="00412D28" w:rsidRDefault="00266FB5" w:rsidP="009B0C7F">
      <w:pPr>
        <w:spacing w:after="120" w:line="360" w:lineRule="auto"/>
        <w:jc w:val="both"/>
        <w:rPr>
          <w:rFonts w:ascii="Times New Roman" w:hAnsi="Times New Roman" w:cs="Times New Roman"/>
          <w:sz w:val="24"/>
          <w:szCs w:val="24"/>
        </w:rPr>
        <w:sectPr w:rsidR="00266FB5" w:rsidRPr="00412D28" w:rsidSect="00827099">
          <w:pgSz w:w="11906" w:h="16838" w:code="9"/>
          <w:pgMar w:top="2268" w:right="1701" w:bottom="1701" w:left="2268" w:header="709" w:footer="709" w:gutter="0"/>
          <w:pgNumType w:fmt="lowerRoman"/>
          <w:cols w:space="708"/>
          <w:docGrid w:linePitch="360"/>
        </w:sectPr>
      </w:pPr>
    </w:p>
    <w:p w:rsidR="00C14D50" w:rsidRPr="00412D28" w:rsidRDefault="00C14D50" w:rsidP="00BE601E">
      <w:pPr>
        <w:pStyle w:val="Heading1"/>
        <w:spacing w:before="0" w:after="120" w:line="360" w:lineRule="auto"/>
        <w:jc w:val="center"/>
        <w:rPr>
          <w:rFonts w:ascii="Times New Roman" w:hAnsi="Times New Roman" w:cs="Times New Roman"/>
          <w:color w:val="auto"/>
          <w:sz w:val="24"/>
          <w:szCs w:val="24"/>
        </w:rPr>
      </w:pPr>
      <w:bookmarkStart w:id="10" w:name="_Toc109486017"/>
      <w:r w:rsidRPr="00412D28">
        <w:rPr>
          <w:rFonts w:ascii="Times New Roman" w:hAnsi="Times New Roman" w:cs="Times New Roman"/>
          <w:b/>
          <w:color w:val="auto"/>
          <w:sz w:val="24"/>
          <w:szCs w:val="24"/>
        </w:rPr>
        <w:lastRenderedPageBreak/>
        <w:t>DAFTAR ISI</w:t>
      </w:r>
      <w:bookmarkEnd w:id="10"/>
    </w:p>
    <w:sdt>
      <w:sdtPr>
        <w:rPr>
          <w:rFonts w:ascii="Times New Roman" w:eastAsiaTheme="minorHAnsi" w:hAnsi="Times New Roman" w:cs="Times New Roman"/>
          <w:color w:val="auto"/>
          <w:sz w:val="24"/>
          <w:szCs w:val="24"/>
        </w:rPr>
        <w:id w:val="130373046"/>
        <w:docPartObj>
          <w:docPartGallery w:val="Table of Contents"/>
          <w:docPartUnique/>
        </w:docPartObj>
      </w:sdtPr>
      <w:sdtEndPr>
        <w:rPr>
          <w:bCs/>
          <w:noProof/>
        </w:rPr>
      </w:sdtEndPr>
      <w:sdtContent>
        <w:p w:rsidR="00F76796" w:rsidRPr="00C1549C" w:rsidRDefault="00F76796" w:rsidP="006070F3">
          <w:pPr>
            <w:pStyle w:val="TOCHeading"/>
            <w:spacing w:before="0" w:line="360" w:lineRule="auto"/>
            <w:rPr>
              <w:rFonts w:ascii="Times New Roman" w:hAnsi="Times New Roman" w:cs="Times New Roman"/>
              <w:color w:val="auto"/>
              <w:sz w:val="24"/>
              <w:szCs w:val="24"/>
            </w:rPr>
          </w:pPr>
        </w:p>
        <w:p w:rsidR="006070F3" w:rsidRPr="006070F3" w:rsidRDefault="00F76796" w:rsidP="006070F3">
          <w:pPr>
            <w:pStyle w:val="TOC1"/>
            <w:rPr>
              <w:rFonts w:ascii="Times New Roman" w:eastAsiaTheme="minorEastAsia" w:hAnsi="Times New Roman" w:cs="Times New Roman"/>
              <w:noProof/>
              <w:sz w:val="24"/>
              <w:szCs w:val="24"/>
            </w:rPr>
          </w:pPr>
          <w:r w:rsidRPr="00C1549C">
            <w:rPr>
              <w:rFonts w:ascii="Times New Roman" w:hAnsi="Times New Roman" w:cs="Times New Roman"/>
              <w:sz w:val="24"/>
              <w:szCs w:val="24"/>
            </w:rPr>
            <w:fldChar w:fldCharType="begin"/>
          </w:r>
          <w:r w:rsidRPr="00C1549C">
            <w:rPr>
              <w:rFonts w:ascii="Times New Roman" w:hAnsi="Times New Roman" w:cs="Times New Roman"/>
              <w:sz w:val="24"/>
              <w:szCs w:val="24"/>
            </w:rPr>
            <w:instrText xml:space="preserve"> TOC \o "1-3" \h \z \u </w:instrText>
          </w:r>
          <w:r w:rsidRPr="00C1549C">
            <w:rPr>
              <w:rFonts w:ascii="Times New Roman" w:hAnsi="Times New Roman" w:cs="Times New Roman"/>
              <w:sz w:val="24"/>
              <w:szCs w:val="24"/>
            </w:rPr>
            <w:fldChar w:fldCharType="separate"/>
          </w:r>
          <w:hyperlink w:anchor="_Toc109486008" w:history="1">
            <w:r w:rsidR="006070F3" w:rsidRPr="006070F3">
              <w:rPr>
                <w:rStyle w:val="Hyperlink"/>
                <w:rFonts w:ascii="Times New Roman" w:hAnsi="Times New Roman" w:cs="Times New Roman"/>
                <w:noProof/>
                <w:sz w:val="24"/>
                <w:szCs w:val="24"/>
              </w:rPr>
              <w:t>SKRIP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i</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09" w:history="1">
            <w:r w:rsidR="006070F3" w:rsidRPr="006070F3">
              <w:rPr>
                <w:rStyle w:val="Hyperlink"/>
                <w:rFonts w:ascii="Times New Roman" w:hAnsi="Times New Roman" w:cs="Times New Roman"/>
                <w:noProof/>
                <w:sz w:val="24"/>
                <w:szCs w:val="24"/>
              </w:rPr>
              <w:t>HALAMAN PERNYATA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ii</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0" w:history="1">
            <w:r w:rsidR="006070F3" w:rsidRPr="006070F3">
              <w:rPr>
                <w:rStyle w:val="Hyperlink"/>
                <w:rFonts w:ascii="Times New Roman" w:hAnsi="Times New Roman" w:cs="Times New Roman"/>
                <w:noProof/>
                <w:sz w:val="24"/>
                <w:szCs w:val="24"/>
              </w:rPr>
              <w:t>HALAMAN PERSETUJ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iii</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1" w:history="1">
            <w:r w:rsidR="006070F3" w:rsidRPr="006070F3">
              <w:rPr>
                <w:rStyle w:val="Hyperlink"/>
                <w:rFonts w:ascii="Times New Roman" w:hAnsi="Times New Roman" w:cs="Times New Roman"/>
                <w:noProof/>
                <w:sz w:val="24"/>
                <w:szCs w:val="24"/>
              </w:rPr>
              <w:t>HALAMAN PENGES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iv</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2" w:history="1">
            <w:r w:rsidR="006070F3" w:rsidRPr="006070F3">
              <w:rPr>
                <w:rStyle w:val="Hyperlink"/>
                <w:rFonts w:ascii="Times New Roman" w:hAnsi="Times New Roman" w:cs="Times New Roman"/>
                <w:noProof/>
                <w:sz w:val="24"/>
                <w:szCs w:val="24"/>
              </w:rPr>
              <w:t>ABSTRA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v</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3" w:history="1">
            <w:r w:rsidR="006070F3" w:rsidRPr="006070F3">
              <w:rPr>
                <w:rStyle w:val="Hyperlink"/>
                <w:rFonts w:ascii="Times New Roman" w:hAnsi="Times New Roman" w:cs="Times New Roman"/>
                <w:noProof/>
                <w:sz w:val="24"/>
                <w:szCs w:val="24"/>
              </w:rPr>
              <w:t>ABSTRAC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vi</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4" w:history="1">
            <w:r w:rsidR="006070F3" w:rsidRPr="006070F3">
              <w:rPr>
                <w:rStyle w:val="Hyperlink"/>
                <w:rFonts w:ascii="Times New Roman" w:hAnsi="Times New Roman" w:cs="Times New Roman"/>
                <w:noProof/>
                <w:sz w:val="24"/>
                <w:szCs w:val="24"/>
              </w:rPr>
              <w:t>HALAMAN PERSEMB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vii</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5" w:history="1">
            <w:r w:rsidR="006070F3" w:rsidRPr="006070F3">
              <w:rPr>
                <w:rStyle w:val="Hyperlink"/>
                <w:rFonts w:ascii="Times New Roman" w:hAnsi="Times New Roman" w:cs="Times New Roman"/>
                <w:noProof/>
                <w:sz w:val="24"/>
                <w:szCs w:val="24"/>
              </w:rPr>
              <w:t>MOTTO</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viii</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6" w:history="1">
            <w:r w:rsidR="006070F3" w:rsidRPr="006070F3">
              <w:rPr>
                <w:rStyle w:val="Hyperlink"/>
                <w:rFonts w:ascii="Times New Roman" w:hAnsi="Times New Roman" w:cs="Times New Roman"/>
                <w:noProof/>
                <w:sz w:val="24"/>
                <w:szCs w:val="24"/>
              </w:rPr>
              <w:t>KATA PENGANT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ix</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7" w:history="1">
            <w:r w:rsidR="006070F3" w:rsidRPr="006070F3">
              <w:rPr>
                <w:rStyle w:val="Hyperlink"/>
                <w:rFonts w:ascii="Times New Roman" w:hAnsi="Times New Roman" w:cs="Times New Roman"/>
                <w:noProof/>
                <w:sz w:val="24"/>
                <w:szCs w:val="24"/>
              </w:rPr>
              <w:t>DAFTAR I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x</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8" w:history="1">
            <w:r w:rsidR="006070F3" w:rsidRPr="006070F3">
              <w:rPr>
                <w:rStyle w:val="Hyperlink"/>
                <w:rFonts w:ascii="Times New Roman" w:hAnsi="Times New Roman" w:cs="Times New Roman"/>
                <w:noProof/>
                <w:sz w:val="24"/>
                <w:szCs w:val="24"/>
              </w:rPr>
              <w:t>DAFTAR GAMB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xiii</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19" w:history="1">
            <w:r w:rsidR="006070F3" w:rsidRPr="006070F3">
              <w:rPr>
                <w:rStyle w:val="Hyperlink"/>
                <w:rFonts w:ascii="Times New Roman" w:hAnsi="Times New Roman" w:cs="Times New Roman"/>
                <w:noProof/>
                <w:sz w:val="24"/>
                <w:szCs w:val="24"/>
              </w:rPr>
              <w:t>DAFTAR TABE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xv</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20" w:history="1">
            <w:r w:rsidR="006070F3" w:rsidRPr="006070F3">
              <w:rPr>
                <w:rStyle w:val="Hyperlink"/>
                <w:rFonts w:ascii="Times New Roman" w:hAnsi="Times New Roman" w:cs="Times New Roman"/>
                <w:noProof/>
                <w:sz w:val="24"/>
                <w:szCs w:val="24"/>
              </w:rPr>
              <w:t>BAB I PENDAHUL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1" w:history="1">
            <w:r w:rsidR="006070F3" w:rsidRPr="006070F3">
              <w:rPr>
                <w:rStyle w:val="Hyperlink"/>
                <w:rFonts w:ascii="Times New Roman" w:hAnsi="Times New Roman" w:cs="Times New Roman"/>
                <w:noProof/>
                <w:sz w:val="24"/>
                <w:szCs w:val="24"/>
              </w:rPr>
              <w:t>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tar Belakang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2" w:history="1">
            <w:r w:rsidR="006070F3" w:rsidRPr="006070F3">
              <w:rPr>
                <w:rStyle w:val="Hyperlink"/>
                <w:rFonts w:ascii="Times New Roman" w:hAnsi="Times New Roman" w:cs="Times New Roman"/>
                <w:noProof/>
                <w:sz w:val="24"/>
                <w:szCs w:val="24"/>
              </w:rPr>
              <w:t>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Rumu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3" w:history="1">
            <w:r w:rsidR="006070F3" w:rsidRPr="006070F3">
              <w:rPr>
                <w:rStyle w:val="Hyperlink"/>
                <w:rFonts w:ascii="Times New Roman" w:hAnsi="Times New Roman" w:cs="Times New Roman"/>
                <w:noProof/>
                <w:sz w:val="24"/>
                <w:szCs w:val="24"/>
              </w:rPr>
              <w:t>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ata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4" w:history="1">
            <w:r w:rsidR="006070F3" w:rsidRPr="006070F3">
              <w:rPr>
                <w:rStyle w:val="Hyperlink"/>
                <w:rFonts w:ascii="Times New Roman" w:hAnsi="Times New Roman" w:cs="Times New Roman"/>
                <w:noProof/>
                <w:sz w:val="24"/>
                <w:szCs w:val="24"/>
              </w:rPr>
              <w:t>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dan 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5" w:history="1">
            <w:r w:rsidR="006070F3" w:rsidRPr="006070F3">
              <w:rPr>
                <w:rStyle w:val="Hyperlink"/>
                <w:rFonts w:ascii="Times New Roman" w:hAnsi="Times New Roman" w:cs="Times New Roman"/>
                <w:noProof/>
                <w:sz w:val="24"/>
                <w:szCs w:val="24"/>
              </w:rPr>
              <w:t>1.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6" w:history="1">
            <w:r w:rsidR="006070F3" w:rsidRPr="006070F3">
              <w:rPr>
                <w:rStyle w:val="Hyperlink"/>
                <w:rFonts w:ascii="Times New Roman" w:hAnsi="Times New Roman" w:cs="Times New Roman"/>
                <w:noProof/>
                <w:sz w:val="24"/>
                <w:szCs w:val="24"/>
              </w:rPr>
              <w:t>1.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7" w:history="1">
            <w:r w:rsidR="006070F3" w:rsidRPr="006070F3">
              <w:rPr>
                <w:rStyle w:val="Hyperlink"/>
                <w:rFonts w:ascii="Times New Roman" w:hAnsi="Times New Roman" w:cs="Times New Roman"/>
                <w:noProof/>
                <w:sz w:val="24"/>
                <w:szCs w:val="24"/>
              </w:rPr>
              <w:t>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tode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8" w:history="1">
            <w:r w:rsidR="006070F3" w:rsidRPr="006070F3">
              <w:rPr>
                <w:rStyle w:val="Hyperlink"/>
                <w:rFonts w:ascii="Times New Roman" w:hAnsi="Times New Roman" w:cs="Times New Roman"/>
                <w:noProof/>
                <w:sz w:val="24"/>
                <w:szCs w:val="24"/>
              </w:rPr>
              <w:t>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atika Penuli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29" w:history="1">
            <w:r w:rsidR="006070F3" w:rsidRPr="006070F3">
              <w:rPr>
                <w:rStyle w:val="Hyperlink"/>
                <w:rFonts w:ascii="Times New Roman" w:hAnsi="Times New Roman" w:cs="Times New Roman"/>
                <w:noProof/>
                <w:sz w:val="24"/>
                <w:szCs w:val="24"/>
              </w:rPr>
              <w:t>BAB II TINJAUAN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0" w:history="1">
            <w:r w:rsidR="006070F3" w:rsidRPr="006070F3">
              <w:rPr>
                <w:rStyle w:val="Hyperlink"/>
                <w:rFonts w:ascii="Times New Roman" w:hAnsi="Times New Roman" w:cs="Times New Roman"/>
                <w:noProof/>
                <w:sz w:val="24"/>
                <w:szCs w:val="24"/>
              </w:rPr>
              <w:t>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elitian Terkai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1" w:history="1">
            <w:r w:rsidR="006070F3" w:rsidRPr="006070F3">
              <w:rPr>
                <w:rStyle w:val="Hyperlink"/>
                <w:rFonts w:ascii="Times New Roman" w:hAnsi="Times New Roman" w:cs="Times New Roman"/>
                <w:noProof/>
                <w:sz w:val="24"/>
                <w:szCs w:val="24"/>
              </w:rPr>
              <w:t>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ndasan Te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2" w:history="1">
            <w:r w:rsidR="006070F3" w:rsidRPr="006070F3">
              <w:rPr>
                <w:rStyle w:val="Hyperlink"/>
                <w:rFonts w:ascii="Times New Roman" w:hAnsi="Times New Roman" w:cs="Times New Roman"/>
                <w:noProof/>
                <w:sz w:val="24"/>
                <w:szCs w:val="24"/>
              </w:rPr>
              <w:t>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2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3" w:history="1">
            <w:r w:rsidR="006070F3" w:rsidRPr="006070F3">
              <w:rPr>
                <w:rStyle w:val="Hyperlink"/>
                <w:rFonts w:ascii="Times New Roman" w:hAnsi="Times New Roman" w:cs="Times New Roman"/>
                <w:noProof/>
                <w:sz w:val="24"/>
                <w:szCs w:val="24"/>
              </w:rPr>
              <w:t>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3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4" w:history="1">
            <w:r w:rsidR="006070F3" w:rsidRPr="006070F3">
              <w:rPr>
                <w:rStyle w:val="Hyperlink"/>
                <w:rFonts w:ascii="Times New Roman" w:hAnsi="Times New Roman" w:cs="Times New Roman"/>
                <w:noProof/>
                <w:sz w:val="24"/>
                <w:szCs w:val="24"/>
              </w:rPr>
              <w:t>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4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5" w:history="1">
            <w:r w:rsidR="006070F3" w:rsidRPr="006070F3">
              <w:rPr>
                <w:rStyle w:val="Hyperlink"/>
                <w:rFonts w:ascii="Times New Roman" w:hAnsi="Times New Roman" w:cs="Times New Roman"/>
                <w:noProof/>
                <w:sz w:val="24"/>
                <w:szCs w:val="24"/>
              </w:rPr>
              <w:t>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5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6" w:history="1">
            <w:r w:rsidR="006070F3" w:rsidRPr="006070F3">
              <w:rPr>
                <w:rStyle w:val="Hyperlink"/>
                <w:rFonts w:ascii="Times New Roman" w:hAnsi="Times New Roman" w:cs="Times New Roman"/>
                <w:noProof/>
                <w:sz w:val="24"/>
                <w:szCs w:val="24"/>
              </w:rPr>
              <w:t>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6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7" w:history="1">
            <w:r w:rsidR="006070F3" w:rsidRPr="006070F3">
              <w:rPr>
                <w:rStyle w:val="Hyperlink"/>
                <w:rFonts w:ascii="Times New Roman" w:hAnsi="Times New Roman" w:cs="Times New Roman"/>
                <w:noProof/>
                <w:sz w:val="24"/>
                <w:szCs w:val="24"/>
              </w:rPr>
              <w:t>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Web</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7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8" w:history="1">
            <w:r w:rsidR="006070F3" w:rsidRPr="006070F3">
              <w:rPr>
                <w:rStyle w:val="Hyperlink"/>
                <w:rFonts w:ascii="Times New Roman" w:hAnsi="Times New Roman" w:cs="Times New Roman"/>
                <w:noProof/>
                <w:sz w:val="24"/>
                <w:szCs w:val="24"/>
              </w:rPr>
              <w:t>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HTML ( Hypertext Markup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9" w:history="1">
            <w:r w:rsidR="006070F3" w:rsidRPr="006070F3">
              <w:rPr>
                <w:rStyle w:val="Hyperlink"/>
                <w:rFonts w:ascii="Times New Roman" w:hAnsi="Times New Roman" w:cs="Times New Roman"/>
                <w:noProof/>
                <w:sz w:val="24"/>
                <w:szCs w:val="24"/>
              </w:rPr>
              <w:t>8.</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HP (Hypertext Preprocesso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9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40" w:history="1">
            <w:r w:rsidR="006070F3" w:rsidRPr="006070F3">
              <w:rPr>
                <w:rStyle w:val="Hyperlink"/>
                <w:rFonts w:ascii="Times New Roman" w:hAnsi="Times New Roman" w:cs="Times New Roman"/>
                <w:noProof/>
                <w:sz w:val="24"/>
                <w:szCs w:val="24"/>
              </w:rPr>
              <w:t>9.</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0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1" w:history="1">
            <w:r w:rsidR="006070F3" w:rsidRPr="006070F3">
              <w:rPr>
                <w:rStyle w:val="Hyperlink"/>
                <w:rFonts w:ascii="Times New Roman" w:hAnsi="Times New Roman" w:cs="Times New Roman"/>
                <w:noProof/>
                <w:sz w:val="24"/>
                <w:szCs w:val="24"/>
              </w:rPr>
              <w:t>10.</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ySQL (My Structure Query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1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2" w:history="1">
            <w:r w:rsidR="006070F3" w:rsidRPr="006070F3">
              <w:rPr>
                <w:rStyle w:val="Hyperlink"/>
                <w:rFonts w:ascii="Times New Roman" w:hAnsi="Times New Roman" w:cs="Times New Roman"/>
                <w:noProof/>
                <w:sz w:val="24"/>
                <w:szCs w:val="24"/>
              </w:rPr>
              <w:t>1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2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3" w:history="1">
            <w:r w:rsidR="006070F3" w:rsidRPr="006070F3">
              <w:rPr>
                <w:rStyle w:val="Hyperlink"/>
                <w:rFonts w:ascii="Times New Roman" w:hAnsi="Times New Roman" w:cs="Times New Roman"/>
                <w:noProof/>
                <w:sz w:val="24"/>
                <w:szCs w:val="24"/>
              </w:rPr>
              <w:t>1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4" w:history="1">
            <w:r w:rsidR="006070F3" w:rsidRPr="006070F3">
              <w:rPr>
                <w:rStyle w:val="Hyperlink"/>
                <w:rFonts w:ascii="Times New Roman" w:hAnsi="Times New Roman" w:cs="Times New Roman"/>
                <w:noProof/>
                <w:sz w:val="24"/>
                <w:szCs w:val="24"/>
              </w:rPr>
              <w:t>1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4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5" w:history="1">
            <w:r w:rsidR="006070F3" w:rsidRPr="006070F3">
              <w:rPr>
                <w:rStyle w:val="Hyperlink"/>
                <w:rFonts w:ascii="Times New Roman" w:hAnsi="Times New Roman" w:cs="Times New Roman"/>
                <w:noProof/>
                <w:sz w:val="24"/>
                <w:szCs w:val="24"/>
              </w:rPr>
              <w:t>1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DLC (System Development Life Cycl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6" w:history="1">
            <w:r w:rsidR="006070F3" w:rsidRPr="006070F3">
              <w:rPr>
                <w:rStyle w:val="Hyperlink"/>
                <w:rFonts w:ascii="Times New Roman" w:hAnsi="Times New Roman" w:cs="Times New Roman"/>
                <w:noProof/>
                <w:sz w:val="24"/>
                <w:szCs w:val="24"/>
              </w:rPr>
              <w:t>1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UML (Unified Modeling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7" w:history="1">
            <w:r w:rsidR="006070F3" w:rsidRPr="006070F3">
              <w:rPr>
                <w:rStyle w:val="Hyperlink"/>
                <w:rFonts w:ascii="Times New Roman" w:hAnsi="Times New Roman" w:cs="Times New Roman"/>
                <w:noProof/>
                <w:sz w:val="24"/>
                <w:szCs w:val="24"/>
              </w:rPr>
              <w:t>1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DAD/DFD (Data Alir Diagram/Data Flow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8" w:history="1">
            <w:r w:rsidR="006070F3" w:rsidRPr="006070F3">
              <w:rPr>
                <w:rStyle w:val="Hyperlink"/>
                <w:rFonts w:ascii="Times New Roman" w:hAnsi="Times New Roman" w:cs="Times New Roman"/>
                <w:noProof/>
                <w:sz w:val="24"/>
                <w:szCs w:val="24"/>
              </w:rPr>
              <w:t>1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49" w:history="1">
            <w:r w:rsidR="006070F3" w:rsidRPr="006070F3">
              <w:rPr>
                <w:rStyle w:val="Hyperlink"/>
                <w:rFonts w:ascii="Times New Roman" w:hAnsi="Times New Roman" w:cs="Times New Roman"/>
                <w:noProof/>
                <w:sz w:val="24"/>
                <w:szCs w:val="24"/>
              </w:rPr>
              <w:t xml:space="preserve">BAB III </w:t>
            </w:r>
            <w:r w:rsidR="006070F3" w:rsidRPr="006070F3">
              <w:rPr>
                <w:rStyle w:val="Hyperlink"/>
                <w:rFonts w:ascii="Times New Roman" w:hAnsi="Times New Roman" w:cs="Times New Roman"/>
                <w:bCs/>
                <w:noProof/>
                <w:sz w:val="24"/>
                <w:szCs w:val="24"/>
              </w:rPr>
              <w:t>ANALISA DAN PERANCANG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0</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0" w:history="1">
            <w:r w:rsidR="006070F3" w:rsidRPr="006070F3">
              <w:rPr>
                <w:rStyle w:val="Hyperlink"/>
                <w:rFonts w:ascii="Times New Roman" w:hAnsi="Times New Roman" w:cs="Times New Roman"/>
                <w:noProof/>
                <w:sz w:val="24"/>
                <w:szCs w:val="24"/>
              </w:rPr>
              <w:t>I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Gambaran Umum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0</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1" w:history="1">
            <w:r w:rsidR="006070F3" w:rsidRPr="006070F3">
              <w:rPr>
                <w:rStyle w:val="Hyperlink"/>
                <w:rFonts w:ascii="Times New Roman" w:hAnsi="Times New Roman" w:cs="Times New Roman"/>
                <w:noProof/>
                <w:sz w:val="24"/>
                <w:szCs w:val="24"/>
              </w:rPr>
              <w:t>I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Kebutu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2" w:history="1">
            <w:r w:rsidR="006070F3" w:rsidRPr="006070F3">
              <w:rPr>
                <w:rStyle w:val="Hyperlink"/>
                <w:rFonts w:ascii="Times New Roman" w:hAnsi="Times New Roman" w:cs="Times New Roman"/>
                <w:noProof/>
                <w:sz w:val="24"/>
                <w:szCs w:val="24"/>
              </w:rPr>
              <w:t>III.2.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Keras (Hard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3" w:history="1">
            <w:r w:rsidR="006070F3" w:rsidRPr="006070F3">
              <w:rPr>
                <w:rStyle w:val="Hyperlink"/>
                <w:rFonts w:ascii="Times New Roman" w:hAnsi="Times New Roman" w:cs="Times New Roman"/>
                <w:noProof/>
                <w:sz w:val="24"/>
                <w:szCs w:val="24"/>
              </w:rPr>
              <w:t>III.2.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Lunak (Sof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4" w:history="1">
            <w:r w:rsidR="006070F3" w:rsidRPr="006070F3">
              <w:rPr>
                <w:rStyle w:val="Hyperlink"/>
                <w:rFonts w:ascii="Times New Roman" w:hAnsi="Times New Roman" w:cs="Times New Roman"/>
                <w:noProof/>
                <w:sz w:val="24"/>
                <w:szCs w:val="24"/>
              </w:rPr>
              <w:t>III.2.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Brainware (Sumber Daya Manusi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5" w:history="1">
            <w:r w:rsidR="006070F3" w:rsidRPr="006070F3">
              <w:rPr>
                <w:rStyle w:val="Hyperlink"/>
                <w:rFonts w:ascii="Times New Roman" w:hAnsi="Times New Roman" w:cs="Times New Roman"/>
                <w:noProof/>
                <w:sz w:val="24"/>
                <w:szCs w:val="24"/>
              </w:rPr>
              <w:t>II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6" w:history="1">
            <w:r w:rsidR="006070F3" w:rsidRPr="006070F3">
              <w:rPr>
                <w:rStyle w:val="Hyperlink"/>
                <w:rFonts w:ascii="Times New Roman" w:hAnsi="Times New Roman" w:cs="Times New Roman"/>
                <w:noProof/>
                <w:sz w:val="24"/>
                <w:szCs w:val="24"/>
              </w:rPr>
              <w:t>III.3.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7" w:history="1">
            <w:r w:rsidR="006070F3" w:rsidRPr="006070F3">
              <w:rPr>
                <w:rStyle w:val="Hyperlink"/>
                <w:rFonts w:ascii="Times New Roman" w:hAnsi="Times New Roman" w:cs="Times New Roman"/>
                <w:noProof/>
                <w:sz w:val="24"/>
                <w:szCs w:val="24"/>
              </w:rPr>
              <w:t>III.3.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8" w:history="1">
            <w:r w:rsidR="006070F3" w:rsidRPr="006070F3">
              <w:rPr>
                <w:rStyle w:val="Hyperlink"/>
                <w:rFonts w:ascii="Times New Roman" w:hAnsi="Times New Roman" w:cs="Times New Roman"/>
                <w:noProof/>
                <w:sz w:val="24"/>
                <w:szCs w:val="24"/>
              </w:rPr>
              <w:t>II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6</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9" w:history="1">
            <w:r w:rsidR="006070F3" w:rsidRPr="006070F3">
              <w:rPr>
                <w:rStyle w:val="Hyperlink"/>
                <w:rFonts w:ascii="Times New Roman" w:hAnsi="Times New Roman" w:cs="Times New Roman"/>
                <w:noProof/>
                <w:sz w:val="24"/>
                <w:szCs w:val="24"/>
              </w:rPr>
              <w:t>III.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Use Case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6</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0" w:history="1">
            <w:r w:rsidR="006070F3" w:rsidRPr="006070F3">
              <w:rPr>
                <w:rStyle w:val="Hyperlink"/>
                <w:rFonts w:ascii="Times New Roman" w:hAnsi="Times New Roman" w:cs="Times New Roman"/>
                <w:noProof/>
                <w:sz w:val="24"/>
                <w:szCs w:val="24"/>
              </w:rPr>
              <w:t>III.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Activity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1" w:history="1">
            <w:r w:rsidR="006070F3" w:rsidRPr="006070F3">
              <w:rPr>
                <w:rStyle w:val="Hyperlink"/>
                <w:rFonts w:ascii="Times New Roman" w:hAnsi="Times New Roman" w:cs="Times New Roman"/>
                <w:noProof/>
                <w:sz w:val="24"/>
                <w:szCs w:val="24"/>
              </w:rPr>
              <w:t>III.4.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DAD/DFD (Diagram Konteks)</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5</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2" w:history="1">
            <w:r w:rsidR="006070F3" w:rsidRPr="006070F3">
              <w:rPr>
                <w:rStyle w:val="Hyperlink"/>
                <w:rFonts w:ascii="Times New Roman" w:hAnsi="Times New Roman" w:cs="Times New Roman"/>
                <w:noProof/>
                <w:sz w:val="24"/>
                <w:szCs w:val="24"/>
              </w:rPr>
              <w:t>III.4.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3" w:history="1">
            <w:r w:rsidR="006070F3" w:rsidRPr="006070F3">
              <w:rPr>
                <w:rStyle w:val="Hyperlink"/>
                <w:rFonts w:ascii="Times New Roman" w:hAnsi="Times New Roman" w:cs="Times New Roman"/>
                <w:noProof/>
                <w:sz w:val="24"/>
                <w:szCs w:val="24"/>
              </w:rPr>
              <w:t>II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Databas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4" w:history="1">
            <w:r w:rsidR="006070F3" w:rsidRPr="006070F3">
              <w:rPr>
                <w:rStyle w:val="Hyperlink"/>
                <w:rFonts w:ascii="Times New Roman" w:hAnsi="Times New Roman" w:cs="Times New Roman"/>
                <w:noProof/>
                <w:sz w:val="24"/>
                <w:szCs w:val="24"/>
              </w:rPr>
              <w:t>II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Antarmu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65" w:history="1">
            <w:r w:rsidR="006070F3" w:rsidRPr="006070F3">
              <w:rPr>
                <w:rStyle w:val="Hyperlink"/>
                <w:rFonts w:ascii="Times New Roman" w:hAnsi="Times New Roman" w:cs="Times New Roman"/>
                <w:noProof/>
                <w:sz w:val="24"/>
                <w:szCs w:val="24"/>
              </w:rPr>
              <w:t xml:space="preserve">BAB IV </w:t>
            </w:r>
            <w:r w:rsidR="006070F3" w:rsidRPr="006070F3">
              <w:rPr>
                <w:rStyle w:val="Hyperlink"/>
                <w:rFonts w:ascii="Times New Roman" w:hAnsi="Times New Roman" w:cs="Times New Roman"/>
                <w:bCs/>
                <w:noProof/>
                <w:sz w:val="24"/>
                <w:szCs w:val="24"/>
                <w:lang w:val="id-ID"/>
              </w:rPr>
              <w:t>IMPLEMENTASI DAN 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6" w:history="1">
            <w:r w:rsidR="006070F3" w:rsidRPr="006070F3">
              <w:rPr>
                <w:rStyle w:val="Hyperlink"/>
                <w:rFonts w:ascii="Times New Roman" w:hAnsi="Times New Roman" w:cs="Times New Roman"/>
                <w:noProof/>
                <w:sz w:val="24"/>
                <w:szCs w:val="24"/>
              </w:rPr>
              <w:t>I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mplement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7" w:history="1">
            <w:r w:rsidR="006070F3" w:rsidRPr="006070F3">
              <w:rPr>
                <w:rStyle w:val="Hyperlink"/>
                <w:rFonts w:ascii="Times New Roman" w:hAnsi="Times New Roman" w:cs="Times New Roman"/>
                <w:noProof/>
                <w:sz w:val="24"/>
                <w:szCs w:val="24"/>
              </w:rPr>
              <w:t>I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8" w:history="1">
            <w:r w:rsidR="006070F3" w:rsidRPr="006070F3">
              <w:rPr>
                <w:rStyle w:val="Hyperlink"/>
                <w:rFonts w:ascii="Times New Roman" w:hAnsi="Times New Roman" w:cs="Times New Roman"/>
                <w:noProof/>
                <w:sz w:val="24"/>
                <w:szCs w:val="24"/>
              </w:rPr>
              <w:t>IV.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guji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69" w:history="1">
            <w:r w:rsidR="006070F3" w:rsidRPr="006070F3">
              <w:rPr>
                <w:rStyle w:val="Hyperlink"/>
                <w:rFonts w:ascii="Times New Roman" w:hAnsi="Times New Roman" w:cs="Times New Roman"/>
                <w:noProof/>
                <w:sz w:val="24"/>
                <w:szCs w:val="24"/>
              </w:rPr>
              <w:t>BAB V PENUTU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0" w:history="1">
            <w:r w:rsidR="006070F3" w:rsidRPr="006070F3">
              <w:rPr>
                <w:rStyle w:val="Hyperlink"/>
                <w:rFonts w:ascii="Times New Roman" w:hAnsi="Times New Roman" w:cs="Times New Roman"/>
                <w:noProof/>
                <w:sz w:val="24"/>
                <w:szCs w:val="24"/>
              </w:rPr>
              <w:t>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simpu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1" w:history="1">
            <w:r w:rsidR="006070F3" w:rsidRPr="006070F3">
              <w:rPr>
                <w:rStyle w:val="Hyperlink"/>
                <w:rFonts w:ascii="Times New Roman" w:hAnsi="Times New Roman" w:cs="Times New Roman"/>
                <w:noProof/>
                <w:sz w:val="24"/>
                <w:szCs w:val="24"/>
              </w:rPr>
              <w:t>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OC1"/>
            <w:rPr>
              <w:rFonts w:ascii="Times New Roman" w:eastAsiaTheme="minorEastAsia" w:hAnsi="Times New Roman" w:cs="Times New Roman"/>
              <w:noProof/>
              <w:sz w:val="24"/>
              <w:szCs w:val="24"/>
            </w:rPr>
          </w:pPr>
          <w:hyperlink w:anchor="_Toc109486072" w:history="1">
            <w:r w:rsidR="006070F3" w:rsidRPr="006070F3">
              <w:rPr>
                <w:rStyle w:val="Hyperlink"/>
                <w:rFonts w:ascii="Times New Roman" w:hAnsi="Times New Roman" w:cs="Times New Roman"/>
                <w:noProof/>
                <w:sz w:val="24"/>
                <w:szCs w:val="24"/>
              </w:rPr>
              <w:t>DAFTAR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8</w:t>
            </w:r>
            <w:r w:rsidR="006070F3" w:rsidRPr="006070F3">
              <w:rPr>
                <w:rFonts w:ascii="Times New Roman" w:hAnsi="Times New Roman" w:cs="Times New Roman"/>
                <w:noProof/>
                <w:webHidden/>
                <w:sz w:val="24"/>
                <w:szCs w:val="24"/>
              </w:rPr>
              <w:fldChar w:fldCharType="end"/>
            </w:r>
          </w:hyperlink>
        </w:p>
        <w:p w:rsidR="0093136C" w:rsidRPr="00C1549C" w:rsidRDefault="00F76796" w:rsidP="006070F3">
          <w:pPr>
            <w:spacing w:after="0" w:line="360" w:lineRule="auto"/>
            <w:rPr>
              <w:rFonts w:ascii="Times New Roman" w:hAnsi="Times New Roman" w:cs="Times New Roman"/>
              <w:bCs/>
              <w:noProof/>
              <w:sz w:val="24"/>
              <w:szCs w:val="24"/>
            </w:rPr>
          </w:pPr>
          <w:r w:rsidRPr="00C1549C">
            <w:rPr>
              <w:rFonts w:ascii="Times New Roman" w:hAnsi="Times New Roman" w:cs="Times New Roman"/>
              <w:bCs/>
              <w:noProof/>
              <w:sz w:val="24"/>
              <w:szCs w:val="24"/>
            </w:rPr>
            <w:fldChar w:fldCharType="end"/>
          </w:r>
        </w:p>
      </w:sdtContent>
    </w:sdt>
    <w:p w:rsidR="00722609" w:rsidRDefault="00722609" w:rsidP="0093136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F278EE" w:rsidRDefault="00F278EE" w:rsidP="00EF1A20">
      <w:pPr>
        <w:pStyle w:val="Heading1"/>
        <w:spacing w:before="480" w:after="240" w:line="240" w:lineRule="auto"/>
        <w:jc w:val="center"/>
        <w:rPr>
          <w:rFonts w:ascii="Times New Roman" w:hAnsi="Times New Roman" w:cs="Times New Roman"/>
          <w:b/>
          <w:color w:val="auto"/>
          <w:sz w:val="24"/>
          <w:szCs w:val="24"/>
        </w:rPr>
      </w:pPr>
      <w:bookmarkStart w:id="11" w:name="_Toc109486018"/>
      <w:r w:rsidRPr="0054291C">
        <w:rPr>
          <w:rFonts w:ascii="Times New Roman" w:hAnsi="Times New Roman" w:cs="Times New Roman"/>
          <w:b/>
          <w:color w:val="auto"/>
          <w:sz w:val="24"/>
          <w:szCs w:val="24"/>
        </w:rPr>
        <w:lastRenderedPageBreak/>
        <w:t>DAFTAR GAMBAR</w:t>
      </w:r>
      <w:bookmarkEnd w:id="11"/>
    </w:p>
    <w:p w:rsidR="00EA425D" w:rsidRDefault="00EA425D" w:rsidP="00E714C9">
      <w:pPr>
        <w:ind w:firstLine="720"/>
      </w:pPr>
    </w:p>
    <w:p w:rsidR="006070F3" w:rsidRPr="006070F3" w:rsidRDefault="00F4176D" w:rsidP="006070F3">
      <w:pPr>
        <w:pStyle w:val="TableofFigures"/>
        <w:tabs>
          <w:tab w:val="right" w:leader="dot" w:pos="7927"/>
        </w:tabs>
        <w:spacing w:line="360" w:lineRule="auto"/>
        <w:rPr>
          <w:rFonts w:ascii="Times New Roman" w:eastAsiaTheme="minorEastAsia" w:hAnsi="Times New Roman" w:cs="Times New Roman"/>
          <w:noProof/>
          <w:sz w:val="24"/>
          <w:szCs w:val="24"/>
        </w:rPr>
      </w:pPr>
      <w:r w:rsidRPr="006070F3">
        <w:rPr>
          <w:rFonts w:ascii="Times New Roman" w:hAnsi="Times New Roman" w:cs="Times New Roman"/>
          <w:sz w:val="24"/>
          <w:szCs w:val="24"/>
        </w:rPr>
        <w:fldChar w:fldCharType="begin"/>
      </w:r>
      <w:r w:rsidRPr="006070F3">
        <w:rPr>
          <w:rFonts w:ascii="Times New Roman" w:hAnsi="Times New Roman" w:cs="Times New Roman"/>
          <w:sz w:val="24"/>
          <w:szCs w:val="24"/>
        </w:rPr>
        <w:instrText xml:space="preserve"> TOC \h \z \c "Gambar 2." </w:instrText>
      </w:r>
      <w:r w:rsidRPr="006070F3">
        <w:rPr>
          <w:rFonts w:ascii="Times New Roman" w:hAnsi="Times New Roman" w:cs="Times New Roman"/>
          <w:sz w:val="24"/>
          <w:szCs w:val="24"/>
        </w:rPr>
        <w:fldChar w:fldCharType="separate"/>
      </w:r>
      <w:hyperlink w:anchor="_Toc109486091" w:history="1">
        <w:r w:rsidR="006070F3" w:rsidRPr="006070F3">
          <w:rPr>
            <w:rStyle w:val="Hyperlink"/>
            <w:rFonts w:ascii="Times New Roman" w:hAnsi="Times New Roman" w:cs="Times New Roman"/>
            <w:noProof/>
            <w:color w:val="auto"/>
            <w:sz w:val="24"/>
            <w:szCs w:val="24"/>
          </w:rPr>
          <w:t>Gambar 2. 1.Tampilan HTM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1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2" w:history="1">
        <w:r w:rsidR="006070F3" w:rsidRPr="006070F3">
          <w:rPr>
            <w:rStyle w:val="Hyperlink"/>
            <w:rFonts w:ascii="Times New Roman" w:hAnsi="Times New Roman" w:cs="Times New Roman"/>
            <w:noProof/>
            <w:color w:val="auto"/>
            <w:sz w:val="24"/>
            <w:szCs w:val="24"/>
          </w:rPr>
          <w:t>Gambar 2. 2. PH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2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3" w:history="1">
        <w:r w:rsidR="006070F3" w:rsidRPr="006070F3">
          <w:rPr>
            <w:rStyle w:val="Hyperlink"/>
            <w:rFonts w:ascii="Times New Roman" w:hAnsi="Times New Roman" w:cs="Times New Roman"/>
            <w:noProof/>
            <w:color w:val="auto"/>
            <w:sz w:val="24"/>
            <w:szCs w:val="24"/>
          </w:rPr>
          <w:t>Gambar 2. 3. 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3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4" w:history="1">
        <w:r w:rsidR="006070F3" w:rsidRPr="006070F3">
          <w:rPr>
            <w:rStyle w:val="Hyperlink"/>
            <w:rFonts w:ascii="Times New Roman" w:hAnsi="Times New Roman" w:cs="Times New Roman"/>
            <w:noProof/>
            <w:color w:val="auto"/>
            <w:sz w:val="24"/>
            <w:szCs w:val="24"/>
          </w:rPr>
          <w:t>Gambar 2. 4. MySQ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4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5" w:history="1">
        <w:r w:rsidR="006070F3" w:rsidRPr="006070F3">
          <w:rPr>
            <w:rStyle w:val="Hyperlink"/>
            <w:rFonts w:ascii="Times New Roman" w:hAnsi="Times New Roman" w:cs="Times New Roman"/>
            <w:noProof/>
            <w:color w:val="auto"/>
            <w:sz w:val="24"/>
            <w:szCs w:val="24"/>
          </w:rPr>
          <w:t>Gambar 2. 5. 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6" w:history="1">
        <w:r w:rsidR="006070F3" w:rsidRPr="006070F3">
          <w:rPr>
            <w:rStyle w:val="Hyperlink"/>
            <w:rFonts w:ascii="Times New Roman" w:hAnsi="Times New Roman" w:cs="Times New Roman"/>
            <w:noProof/>
            <w:color w:val="auto"/>
            <w:sz w:val="24"/>
            <w:szCs w:val="24"/>
          </w:rPr>
          <w:t>Gambar 2. 6. 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7" w:history="1">
        <w:r w:rsidR="006070F3" w:rsidRPr="006070F3">
          <w:rPr>
            <w:rStyle w:val="Hyperlink"/>
            <w:rFonts w:ascii="Times New Roman" w:hAnsi="Times New Roman" w:cs="Times New Roman"/>
            <w:noProof/>
            <w:color w:val="auto"/>
            <w:sz w:val="24"/>
            <w:szCs w:val="24"/>
          </w:rPr>
          <w:t>Gambar 2. 7. 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7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8" w:history="1">
        <w:r w:rsidR="006070F3" w:rsidRPr="006070F3">
          <w:rPr>
            <w:rStyle w:val="Hyperlink"/>
            <w:rFonts w:ascii="Times New Roman" w:hAnsi="Times New Roman" w:cs="Times New Roman"/>
            <w:noProof/>
            <w:color w:val="auto"/>
            <w:sz w:val="24"/>
            <w:szCs w:val="24"/>
          </w:rPr>
          <w:t>Gambar 2. 8. Konsep MVC pada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8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hAnsi="Times New Roman" w:cs="Times New Roman"/>
          <w:noProof/>
          <w:sz w:val="24"/>
          <w:szCs w:val="24"/>
        </w:rPr>
      </w:pPr>
      <w:hyperlink w:anchor="_Toc109486099" w:history="1">
        <w:r w:rsidR="006070F3" w:rsidRPr="006070F3">
          <w:rPr>
            <w:rStyle w:val="Hyperlink"/>
            <w:rFonts w:ascii="Times New Roman" w:hAnsi="Times New Roman" w:cs="Times New Roman"/>
            <w:noProof/>
            <w:color w:val="auto"/>
            <w:sz w:val="24"/>
            <w:szCs w:val="24"/>
          </w:rPr>
          <w:t>Gambar 2. 9. SDLC Model Waterfal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3." </w:instrText>
      </w:r>
      <w:r w:rsidR="00F4176D" w:rsidRPr="006070F3">
        <w:rPr>
          <w:rFonts w:ascii="Times New Roman" w:hAnsi="Times New Roman" w:cs="Times New Roman"/>
          <w:sz w:val="24"/>
          <w:szCs w:val="24"/>
        </w:rPr>
        <w:fldChar w:fldCharType="separate"/>
      </w:r>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7" w:history="1">
        <w:r w:rsidR="006070F3" w:rsidRPr="006070F3">
          <w:rPr>
            <w:rStyle w:val="Hyperlink"/>
            <w:rFonts w:ascii="Times New Roman" w:hAnsi="Times New Roman" w:cs="Times New Roman"/>
            <w:noProof/>
            <w:color w:val="auto"/>
            <w:sz w:val="24"/>
            <w:szCs w:val="24"/>
          </w:rPr>
          <w:t>Gambar 3. 1.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0</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8" w:history="1">
        <w:r w:rsidR="006070F3" w:rsidRPr="006070F3">
          <w:rPr>
            <w:rStyle w:val="Hyperlink"/>
            <w:rFonts w:ascii="Times New Roman" w:hAnsi="Times New Roman" w:cs="Times New Roman"/>
            <w:noProof/>
            <w:color w:val="auto"/>
            <w:sz w:val="24"/>
            <w:szCs w:val="24"/>
          </w:rPr>
          <w:t>Gambar 3. 2.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9" w:history="1">
        <w:r w:rsidR="006070F3" w:rsidRPr="006070F3">
          <w:rPr>
            <w:rStyle w:val="Hyperlink"/>
            <w:rFonts w:ascii="Times New Roman" w:hAnsi="Times New Roman" w:cs="Times New Roman"/>
            <w:noProof/>
            <w:color w:val="auto"/>
            <w:sz w:val="24"/>
            <w:szCs w:val="24"/>
          </w:rPr>
          <w:t>Gambar 3. 3. 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0" w:history="1">
        <w:r w:rsidR="006070F3" w:rsidRPr="006070F3">
          <w:rPr>
            <w:rStyle w:val="Hyperlink"/>
            <w:rFonts w:ascii="Times New Roman" w:hAnsi="Times New Roman" w:cs="Times New Roman"/>
            <w:noProof/>
            <w:color w:val="auto"/>
            <w:sz w:val="24"/>
            <w:szCs w:val="24"/>
          </w:rPr>
          <w:t>Gambar 3. 4. Use Case Dai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1" w:history="1">
        <w:r w:rsidR="006070F3" w:rsidRPr="006070F3">
          <w:rPr>
            <w:rStyle w:val="Hyperlink"/>
            <w:rFonts w:ascii="Times New Roman" w:hAnsi="Times New Roman" w:cs="Times New Roman"/>
            <w:noProof/>
            <w:color w:val="auto"/>
            <w:sz w:val="24"/>
            <w:szCs w:val="24"/>
          </w:rPr>
          <w:t>Gambar 3. 5. Activity Diagra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2" w:history="1">
        <w:r w:rsidR="006070F3" w:rsidRPr="006070F3">
          <w:rPr>
            <w:rStyle w:val="Hyperlink"/>
            <w:rFonts w:ascii="Times New Roman" w:hAnsi="Times New Roman" w:cs="Times New Roman"/>
            <w:noProof/>
            <w:color w:val="auto"/>
            <w:sz w:val="24"/>
            <w:szCs w:val="24"/>
          </w:rPr>
          <w:t>Gambar 3. 6. Activity Diagram Registrasi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0</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3" w:history="1">
        <w:r w:rsidR="006070F3" w:rsidRPr="006070F3">
          <w:rPr>
            <w:rStyle w:val="Hyperlink"/>
            <w:rFonts w:ascii="Times New Roman" w:hAnsi="Times New Roman" w:cs="Times New Roman"/>
            <w:noProof/>
            <w:color w:val="auto"/>
            <w:sz w:val="24"/>
            <w:szCs w:val="24"/>
          </w:rPr>
          <w:t>Gambar 3. 7. Activity Diagram Login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4" w:history="1">
        <w:r w:rsidR="006070F3" w:rsidRPr="006070F3">
          <w:rPr>
            <w:rStyle w:val="Hyperlink"/>
            <w:rFonts w:ascii="Times New Roman" w:hAnsi="Times New Roman" w:cs="Times New Roman"/>
            <w:noProof/>
            <w:color w:val="auto"/>
            <w:sz w:val="24"/>
            <w:szCs w:val="24"/>
          </w:rPr>
          <w:t>Gambar 3. 8. Activity Diagram Mengelola Data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5" w:history="1">
        <w:r w:rsidR="006070F3" w:rsidRPr="006070F3">
          <w:rPr>
            <w:rStyle w:val="Hyperlink"/>
            <w:rFonts w:ascii="Times New Roman" w:hAnsi="Times New Roman" w:cs="Times New Roman"/>
            <w:noProof/>
            <w:color w:val="auto"/>
            <w:sz w:val="24"/>
            <w:szCs w:val="24"/>
          </w:rPr>
          <w:t>Gambar 3. 9. Activity Diagram Melihat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6" w:history="1">
        <w:r w:rsidR="006070F3" w:rsidRPr="006070F3">
          <w:rPr>
            <w:rStyle w:val="Hyperlink"/>
            <w:rFonts w:ascii="Times New Roman" w:hAnsi="Times New Roman" w:cs="Times New Roman"/>
            <w:noProof/>
            <w:color w:val="auto"/>
            <w:sz w:val="24"/>
            <w:szCs w:val="24"/>
          </w:rPr>
          <w:t>Gambar 3. 10. Activity Diagram Memesan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4</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7" w:history="1">
        <w:r w:rsidR="006070F3" w:rsidRPr="006070F3">
          <w:rPr>
            <w:rStyle w:val="Hyperlink"/>
            <w:rFonts w:ascii="Times New Roman" w:hAnsi="Times New Roman" w:cs="Times New Roman"/>
            <w:noProof/>
            <w:color w:val="auto"/>
            <w:sz w:val="24"/>
            <w:szCs w:val="24"/>
          </w:rPr>
          <w:t>Gambar 3. 11. DAD/DFD Level 1</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6</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8" w:history="1">
        <w:r w:rsidR="006070F3" w:rsidRPr="006070F3">
          <w:rPr>
            <w:rStyle w:val="Hyperlink"/>
            <w:rFonts w:ascii="Times New Roman" w:hAnsi="Times New Roman" w:cs="Times New Roman"/>
            <w:noProof/>
            <w:color w:val="auto"/>
            <w:sz w:val="24"/>
            <w:szCs w:val="24"/>
          </w:rPr>
          <w:t>Gambar 3. 12.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9" w:history="1">
        <w:r w:rsidR="006070F3" w:rsidRPr="006070F3">
          <w:rPr>
            <w:rStyle w:val="Hyperlink"/>
            <w:rFonts w:ascii="Times New Roman" w:hAnsi="Times New Roman" w:cs="Times New Roman"/>
            <w:noProof/>
            <w:color w:val="auto"/>
            <w:sz w:val="24"/>
            <w:szCs w:val="24"/>
          </w:rPr>
          <w:t>Gambar 3. 13. Rancangan Tampilan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0" w:history="1">
        <w:r w:rsidR="006070F3" w:rsidRPr="006070F3">
          <w:rPr>
            <w:rStyle w:val="Hyperlink"/>
            <w:rFonts w:ascii="Times New Roman" w:hAnsi="Times New Roman" w:cs="Times New Roman"/>
            <w:noProof/>
            <w:color w:val="auto"/>
            <w:sz w:val="24"/>
            <w:szCs w:val="24"/>
          </w:rPr>
          <w:t>Gambar 3. 14. Rancangan Tampilan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0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1" w:history="1">
        <w:r w:rsidR="006070F3" w:rsidRPr="006070F3">
          <w:rPr>
            <w:rStyle w:val="Hyperlink"/>
            <w:rFonts w:ascii="Times New Roman" w:hAnsi="Times New Roman" w:cs="Times New Roman"/>
            <w:noProof/>
            <w:color w:val="auto"/>
            <w:sz w:val="24"/>
            <w:szCs w:val="24"/>
          </w:rPr>
          <w:t>Gambar 3. 15. Rancangan Tampilan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2" w:history="1">
        <w:r w:rsidR="006070F3" w:rsidRPr="006070F3">
          <w:rPr>
            <w:rStyle w:val="Hyperlink"/>
            <w:rFonts w:ascii="Times New Roman" w:hAnsi="Times New Roman" w:cs="Times New Roman"/>
            <w:noProof/>
            <w:color w:val="auto"/>
            <w:sz w:val="24"/>
            <w:szCs w:val="24"/>
          </w:rPr>
          <w:t>Gambar 3. 16. Rancangan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3" w:history="1">
        <w:r w:rsidR="006070F3" w:rsidRPr="006070F3">
          <w:rPr>
            <w:rStyle w:val="Hyperlink"/>
            <w:rFonts w:ascii="Times New Roman" w:hAnsi="Times New Roman" w:cs="Times New Roman"/>
            <w:noProof/>
            <w:color w:val="auto"/>
            <w:sz w:val="24"/>
            <w:szCs w:val="24"/>
          </w:rPr>
          <w:t>Gambar 3. 17. Rancangan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3</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4" w:history="1">
        <w:r w:rsidR="006070F3" w:rsidRPr="006070F3">
          <w:rPr>
            <w:rStyle w:val="Hyperlink"/>
            <w:rFonts w:ascii="Times New Roman" w:hAnsi="Times New Roman" w:cs="Times New Roman"/>
            <w:noProof/>
            <w:color w:val="auto"/>
            <w:sz w:val="24"/>
            <w:szCs w:val="24"/>
          </w:rPr>
          <w:t>Gambar 3. 18. Rancangan Tampilan Detail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4</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5" w:history="1">
        <w:r w:rsidR="006070F3" w:rsidRPr="006070F3">
          <w:rPr>
            <w:rStyle w:val="Hyperlink"/>
            <w:rFonts w:ascii="Times New Roman" w:hAnsi="Times New Roman" w:cs="Times New Roman"/>
            <w:noProof/>
            <w:color w:val="auto"/>
            <w:sz w:val="24"/>
            <w:szCs w:val="24"/>
          </w:rPr>
          <w:t>Gambar 3. 19. Rancangan Tampilan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5</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6" w:history="1">
        <w:r w:rsidR="006070F3" w:rsidRPr="006070F3">
          <w:rPr>
            <w:rStyle w:val="Hyperlink"/>
            <w:rFonts w:ascii="Times New Roman" w:hAnsi="Times New Roman" w:cs="Times New Roman"/>
            <w:noProof/>
            <w:color w:val="auto"/>
            <w:sz w:val="24"/>
            <w:szCs w:val="24"/>
          </w:rPr>
          <w:t>Gambar 3. 20. Rancangan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5</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hAnsi="Times New Roman" w:cs="Times New Roman"/>
          <w:noProof/>
          <w:sz w:val="24"/>
          <w:szCs w:val="24"/>
        </w:rPr>
      </w:pPr>
      <w:hyperlink w:anchor="_Toc109486127" w:history="1">
        <w:r w:rsidR="006070F3" w:rsidRPr="006070F3">
          <w:rPr>
            <w:rStyle w:val="Hyperlink"/>
            <w:rFonts w:ascii="Times New Roman" w:hAnsi="Times New Roman" w:cs="Times New Roman"/>
            <w:noProof/>
            <w:color w:val="auto"/>
            <w:sz w:val="24"/>
            <w:szCs w:val="24"/>
          </w:rPr>
          <w:t>Gambar 3. 21. Rancangan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6</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4." </w:instrText>
      </w:r>
      <w:r w:rsidR="00F4176D" w:rsidRPr="006070F3">
        <w:rPr>
          <w:rFonts w:ascii="Times New Roman" w:hAnsi="Times New Roman" w:cs="Times New Roman"/>
          <w:sz w:val="24"/>
          <w:szCs w:val="24"/>
        </w:rPr>
        <w:fldChar w:fldCharType="separate"/>
      </w:r>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8" w:history="1">
        <w:r w:rsidR="006070F3" w:rsidRPr="006070F3">
          <w:rPr>
            <w:rStyle w:val="Hyperlink"/>
            <w:rFonts w:ascii="Times New Roman" w:hAnsi="Times New Roman" w:cs="Times New Roman"/>
            <w:noProof/>
            <w:color w:val="auto"/>
            <w:sz w:val="24"/>
            <w:szCs w:val="24"/>
          </w:rPr>
          <w:t>Gambar 4. 1. Tampilan For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9" w:history="1">
        <w:r w:rsidR="006070F3" w:rsidRPr="006070F3">
          <w:rPr>
            <w:rStyle w:val="Hyperlink"/>
            <w:rFonts w:ascii="Times New Roman" w:hAnsi="Times New Roman" w:cs="Times New Roman"/>
            <w:noProof/>
            <w:color w:val="auto"/>
            <w:sz w:val="24"/>
            <w:szCs w:val="24"/>
          </w:rPr>
          <w:t>Gambar 4. 2. Tampilan Form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0" w:history="1">
        <w:r w:rsidR="006070F3" w:rsidRPr="006070F3">
          <w:rPr>
            <w:rStyle w:val="Hyperlink"/>
            <w:rFonts w:ascii="Times New Roman" w:hAnsi="Times New Roman" w:cs="Times New Roman"/>
            <w:noProof/>
            <w:color w:val="auto"/>
            <w:sz w:val="24"/>
            <w:szCs w:val="24"/>
          </w:rPr>
          <w:t>Gambar 4. 3. Tampilan Form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0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1" w:history="1">
        <w:r w:rsidR="006070F3" w:rsidRPr="006070F3">
          <w:rPr>
            <w:rStyle w:val="Hyperlink"/>
            <w:rFonts w:ascii="Times New Roman" w:hAnsi="Times New Roman" w:cs="Times New Roman"/>
            <w:noProof/>
            <w:color w:val="auto"/>
            <w:sz w:val="24"/>
            <w:szCs w:val="24"/>
          </w:rPr>
          <w:t>Gambar 4. 4.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8</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2" w:history="1">
        <w:r w:rsidR="006070F3" w:rsidRPr="006070F3">
          <w:rPr>
            <w:rStyle w:val="Hyperlink"/>
            <w:rFonts w:ascii="Times New Roman" w:hAnsi="Times New Roman" w:cs="Times New Roman"/>
            <w:noProof/>
            <w:color w:val="auto"/>
            <w:sz w:val="24"/>
            <w:szCs w:val="24"/>
          </w:rPr>
          <w:t>Gambar 4. 5.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9</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3" w:history="1">
        <w:r w:rsidR="006070F3" w:rsidRPr="006070F3">
          <w:rPr>
            <w:rStyle w:val="Hyperlink"/>
            <w:rFonts w:ascii="Times New Roman" w:hAnsi="Times New Roman" w:cs="Times New Roman"/>
            <w:noProof/>
            <w:color w:val="auto"/>
            <w:sz w:val="24"/>
            <w:szCs w:val="24"/>
          </w:rPr>
          <w:t>Gambar 4. 6.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9</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4" w:history="1">
        <w:r w:rsidR="006070F3" w:rsidRPr="006070F3">
          <w:rPr>
            <w:rStyle w:val="Hyperlink"/>
            <w:rFonts w:ascii="Times New Roman" w:hAnsi="Times New Roman" w:cs="Times New Roman"/>
            <w:noProof/>
            <w:color w:val="auto"/>
            <w:sz w:val="24"/>
            <w:szCs w:val="24"/>
          </w:rPr>
          <w:t>Gambar 4. 7. Tampilan Detail Barang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0</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5" w:history="1">
        <w:r w:rsidR="006070F3" w:rsidRPr="006070F3">
          <w:rPr>
            <w:rStyle w:val="Hyperlink"/>
            <w:rFonts w:ascii="Times New Roman" w:hAnsi="Times New Roman" w:cs="Times New Roman"/>
            <w:noProof/>
            <w:color w:val="auto"/>
            <w:sz w:val="24"/>
            <w:szCs w:val="24"/>
          </w:rPr>
          <w:t>Gambar 4. 8. Tampilan Data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6" w:history="1">
        <w:r w:rsidR="006070F3" w:rsidRPr="006070F3">
          <w:rPr>
            <w:rStyle w:val="Hyperlink"/>
            <w:rFonts w:ascii="Times New Roman" w:hAnsi="Times New Roman" w:cs="Times New Roman"/>
            <w:noProof/>
            <w:color w:val="auto"/>
            <w:sz w:val="24"/>
            <w:szCs w:val="24"/>
          </w:rPr>
          <w:t>Gambar 4. 9. Tampilan Data Kateg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6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7" w:history="1">
        <w:r w:rsidR="006070F3" w:rsidRPr="006070F3">
          <w:rPr>
            <w:rStyle w:val="Hyperlink"/>
            <w:rFonts w:ascii="Times New Roman" w:hAnsi="Times New Roman" w:cs="Times New Roman"/>
            <w:noProof/>
            <w:color w:val="auto"/>
            <w:sz w:val="24"/>
            <w:szCs w:val="24"/>
          </w:rPr>
          <w:t>Gambar 4. 10. Tampilan Keranjang Belanja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1</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8" w:history="1">
        <w:r w:rsidR="006070F3" w:rsidRPr="006070F3">
          <w:rPr>
            <w:rStyle w:val="Hyperlink"/>
            <w:rFonts w:ascii="Times New Roman" w:hAnsi="Times New Roman" w:cs="Times New Roman"/>
            <w:noProof/>
            <w:color w:val="auto"/>
            <w:sz w:val="24"/>
            <w:szCs w:val="24"/>
          </w:rPr>
          <w:t>Gambar 4. 11. Tampilan Hasil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8 \h </w:instrText>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9" w:history="1">
        <w:r w:rsidR="006070F3" w:rsidRPr="006070F3">
          <w:rPr>
            <w:rStyle w:val="Hyperlink"/>
            <w:rFonts w:ascii="Times New Roman" w:hAnsi="Times New Roman" w:cs="Times New Roman"/>
            <w:noProof/>
            <w:color w:val="auto"/>
            <w:sz w:val="24"/>
            <w:szCs w:val="24"/>
          </w:rPr>
          <w:t>Gambar 4. 12.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0" w:history="1">
        <w:r w:rsidR="006070F3" w:rsidRPr="006070F3">
          <w:rPr>
            <w:rStyle w:val="Hyperlink"/>
            <w:rFonts w:ascii="Times New Roman" w:hAnsi="Times New Roman" w:cs="Times New Roman"/>
            <w:noProof/>
            <w:color w:val="auto"/>
            <w:sz w:val="24"/>
            <w:szCs w:val="24"/>
          </w:rPr>
          <w:t>Gambar 4. 13. Tampilan Hasil Pesanan Masuk Ke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2</w:t>
        </w:r>
        <w:r w:rsidR="006070F3" w:rsidRPr="006070F3">
          <w:rPr>
            <w:rFonts w:ascii="Times New Roman" w:hAnsi="Times New Roman" w:cs="Times New Roman"/>
            <w:noProof/>
            <w:webHidden/>
            <w:sz w:val="24"/>
            <w:szCs w:val="24"/>
          </w:rPr>
          <w:fldChar w:fldCharType="end"/>
        </w:r>
      </w:hyperlink>
    </w:p>
    <w:p w:rsidR="006070F3" w:rsidRPr="006070F3" w:rsidRDefault="001D35E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1" w:history="1">
        <w:r w:rsidR="006070F3" w:rsidRPr="006070F3">
          <w:rPr>
            <w:rStyle w:val="Hyperlink"/>
            <w:rFonts w:ascii="Times New Roman" w:hAnsi="Times New Roman" w:cs="Times New Roman"/>
            <w:noProof/>
            <w:color w:val="auto"/>
            <w:sz w:val="24"/>
            <w:szCs w:val="24"/>
          </w:rPr>
          <w:t>Gambar 4. 14. Tampilan Laporan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3</w:t>
        </w:r>
        <w:r w:rsidR="006070F3" w:rsidRPr="006070F3">
          <w:rPr>
            <w:rFonts w:ascii="Times New Roman" w:hAnsi="Times New Roman" w:cs="Times New Roman"/>
            <w:noProof/>
            <w:webHidden/>
            <w:sz w:val="24"/>
            <w:szCs w:val="24"/>
          </w:rPr>
          <w:fldChar w:fldCharType="end"/>
        </w:r>
      </w:hyperlink>
    </w:p>
    <w:p w:rsidR="004C32D5" w:rsidRPr="006070F3" w:rsidRDefault="00F4176D" w:rsidP="006070F3">
      <w:pPr>
        <w:spacing w:after="0" w:line="360" w:lineRule="auto"/>
        <w:rPr>
          <w:rFonts w:ascii="Times New Roman" w:hAnsi="Times New Roman" w:cs="Times New Roman"/>
          <w:sz w:val="24"/>
          <w:szCs w:val="24"/>
        </w:rPr>
      </w:pPr>
      <w:r w:rsidRPr="006070F3">
        <w:rPr>
          <w:rFonts w:ascii="Times New Roman" w:hAnsi="Times New Roman" w:cs="Times New Roman"/>
          <w:sz w:val="24"/>
          <w:szCs w:val="24"/>
        </w:rPr>
        <w:fldChar w:fldCharType="end"/>
      </w:r>
    </w:p>
    <w:p w:rsidR="00EF2329" w:rsidRPr="007307ED" w:rsidRDefault="00EF2329" w:rsidP="007307ED">
      <w:pPr>
        <w:pStyle w:val="Heading1"/>
        <w:spacing w:before="0" w:line="360" w:lineRule="auto"/>
        <w:jc w:val="center"/>
        <w:rPr>
          <w:rFonts w:ascii="Times New Roman" w:hAnsi="Times New Roman" w:cs="Times New Roman"/>
          <w:b/>
          <w:color w:val="auto"/>
          <w:sz w:val="24"/>
          <w:szCs w:val="24"/>
        </w:rPr>
      </w:pPr>
      <w:r w:rsidRPr="007307ED">
        <w:rPr>
          <w:rFonts w:ascii="Times New Roman" w:hAnsi="Times New Roman" w:cs="Times New Roman"/>
          <w:b/>
          <w:color w:val="auto"/>
          <w:sz w:val="24"/>
          <w:szCs w:val="24"/>
        </w:rPr>
        <w:br w:type="page"/>
      </w:r>
    </w:p>
    <w:p w:rsidR="00F21D0D" w:rsidRDefault="00C14D50" w:rsidP="00EF1A20">
      <w:pPr>
        <w:pStyle w:val="Heading1"/>
        <w:spacing w:before="480" w:line="240" w:lineRule="auto"/>
        <w:jc w:val="center"/>
        <w:rPr>
          <w:rFonts w:ascii="Times New Roman" w:hAnsi="Times New Roman" w:cs="Times New Roman"/>
          <w:b/>
          <w:color w:val="auto"/>
          <w:sz w:val="24"/>
          <w:szCs w:val="24"/>
        </w:rPr>
      </w:pPr>
      <w:bookmarkStart w:id="12" w:name="_Toc109486019"/>
      <w:r w:rsidRPr="00412D28">
        <w:rPr>
          <w:rFonts w:ascii="Times New Roman" w:hAnsi="Times New Roman" w:cs="Times New Roman"/>
          <w:b/>
          <w:color w:val="auto"/>
          <w:sz w:val="24"/>
          <w:szCs w:val="24"/>
        </w:rPr>
        <w:lastRenderedPageBreak/>
        <w:t>DAFTAR TABEL</w:t>
      </w:r>
      <w:bookmarkEnd w:id="12"/>
    </w:p>
    <w:p w:rsidR="00EF1A20" w:rsidRPr="00483F0C" w:rsidRDefault="00EF1A20" w:rsidP="00483F0C">
      <w:pPr>
        <w:spacing w:line="360" w:lineRule="auto"/>
      </w:pPr>
    </w:p>
    <w:p w:rsidR="00552B7A" w:rsidRPr="00552B7A" w:rsidRDefault="00EF1A20" w:rsidP="00552B7A">
      <w:pPr>
        <w:pStyle w:val="TableofFigures"/>
        <w:tabs>
          <w:tab w:val="right" w:leader="dot" w:pos="7927"/>
        </w:tabs>
        <w:spacing w:line="360" w:lineRule="auto"/>
        <w:rPr>
          <w:rFonts w:ascii="Times New Roman" w:eastAsiaTheme="minorEastAsia" w:hAnsi="Times New Roman" w:cs="Times New Roman"/>
          <w:noProof/>
          <w:sz w:val="24"/>
          <w:szCs w:val="24"/>
        </w:rPr>
      </w:pPr>
      <w:r w:rsidRPr="00552B7A">
        <w:rPr>
          <w:rFonts w:ascii="Times New Roman" w:hAnsi="Times New Roman" w:cs="Times New Roman"/>
          <w:sz w:val="24"/>
          <w:szCs w:val="24"/>
        </w:rPr>
        <w:fldChar w:fldCharType="begin"/>
      </w:r>
      <w:r w:rsidRPr="00552B7A">
        <w:rPr>
          <w:rFonts w:ascii="Times New Roman" w:hAnsi="Times New Roman" w:cs="Times New Roman"/>
          <w:sz w:val="24"/>
          <w:szCs w:val="24"/>
        </w:rPr>
        <w:instrText xml:space="preserve"> TOC \h \z \c "Tabel 2." </w:instrText>
      </w:r>
      <w:r w:rsidRPr="00552B7A">
        <w:rPr>
          <w:rFonts w:ascii="Times New Roman" w:hAnsi="Times New Roman" w:cs="Times New Roman"/>
          <w:sz w:val="24"/>
          <w:szCs w:val="24"/>
        </w:rPr>
        <w:fldChar w:fldCharType="separate"/>
      </w:r>
      <w:hyperlink w:anchor="_Toc109486174" w:history="1">
        <w:r w:rsidR="00552B7A" w:rsidRPr="00552B7A">
          <w:rPr>
            <w:rStyle w:val="Hyperlink"/>
            <w:rFonts w:ascii="Times New Roman" w:hAnsi="Times New Roman" w:cs="Times New Roman"/>
            <w:noProof/>
            <w:color w:val="auto"/>
            <w:sz w:val="24"/>
            <w:szCs w:val="24"/>
          </w:rPr>
          <w:t>Tabel 2. 1. Simbol-Simbol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5</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5" w:history="1">
        <w:r w:rsidR="00552B7A" w:rsidRPr="00552B7A">
          <w:rPr>
            <w:rStyle w:val="Hyperlink"/>
            <w:rFonts w:ascii="Times New Roman" w:hAnsi="Times New Roman" w:cs="Times New Roman"/>
            <w:noProof/>
            <w:color w:val="auto"/>
            <w:sz w:val="24"/>
            <w:szCs w:val="24"/>
          </w:rPr>
          <w:t>Tabel 2. 2. Simbol Diagram Activity</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6</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6" w:history="1">
        <w:r w:rsidR="00552B7A" w:rsidRPr="00552B7A">
          <w:rPr>
            <w:rStyle w:val="Hyperlink"/>
            <w:rFonts w:ascii="Times New Roman" w:hAnsi="Times New Roman" w:cs="Times New Roman"/>
            <w:noProof/>
            <w:color w:val="auto"/>
            <w:sz w:val="24"/>
            <w:szCs w:val="24"/>
          </w:rPr>
          <w:t>Tabel 2. 3. Simbol-Simbol DAD/DFD</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7</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hAnsi="Times New Roman" w:cs="Times New Roman"/>
          <w:noProof/>
          <w:sz w:val="24"/>
          <w:szCs w:val="24"/>
        </w:rPr>
      </w:pPr>
      <w:hyperlink w:anchor="_Toc109486177" w:history="1">
        <w:r w:rsidR="00552B7A" w:rsidRPr="00552B7A">
          <w:rPr>
            <w:rStyle w:val="Hyperlink"/>
            <w:rFonts w:ascii="Times New Roman" w:hAnsi="Times New Roman" w:cs="Times New Roman"/>
            <w:noProof/>
            <w:color w:val="auto"/>
            <w:sz w:val="24"/>
            <w:szCs w:val="24"/>
          </w:rPr>
          <w:t>Tabel 2. 4. Simbol-Simbol ERD (Entity Relationship Diagra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18</w:t>
        </w:r>
        <w:r w:rsidR="00552B7A" w:rsidRPr="00552B7A">
          <w:rPr>
            <w:rFonts w:ascii="Times New Roman" w:hAnsi="Times New Roman" w:cs="Times New Roman"/>
            <w:noProof/>
            <w:webHidden/>
            <w:sz w:val="24"/>
            <w:szCs w:val="24"/>
          </w:rPr>
          <w:fldChar w:fldCharType="end"/>
        </w:r>
      </w:hyperlink>
      <w:r w:rsidR="00EF1A20" w:rsidRPr="00552B7A">
        <w:rPr>
          <w:rFonts w:ascii="Times New Roman" w:hAnsi="Times New Roman" w:cs="Times New Roman"/>
          <w:sz w:val="24"/>
          <w:szCs w:val="24"/>
        </w:rPr>
        <w:fldChar w:fldCharType="end"/>
      </w:r>
      <w:r w:rsidR="00483F0C" w:rsidRPr="00552B7A">
        <w:rPr>
          <w:rFonts w:ascii="Times New Roman" w:hAnsi="Times New Roman" w:cs="Times New Roman"/>
          <w:sz w:val="24"/>
          <w:szCs w:val="24"/>
        </w:rPr>
        <w:fldChar w:fldCharType="begin"/>
      </w:r>
      <w:r w:rsidR="00483F0C" w:rsidRPr="00552B7A">
        <w:rPr>
          <w:rFonts w:ascii="Times New Roman" w:hAnsi="Times New Roman" w:cs="Times New Roman"/>
          <w:sz w:val="24"/>
          <w:szCs w:val="24"/>
        </w:rPr>
        <w:instrText xml:space="preserve"> TOC \h \z \c "Tabel 3." </w:instrText>
      </w:r>
      <w:r w:rsidR="00483F0C" w:rsidRPr="00552B7A">
        <w:rPr>
          <w:rFonts w:ascii="Times New Roman" w:hAnsi="Times New Roman" w:cs="Times New Roman"/>
          <w:sz w:val="24"/>
          <w:szCs w:val="24"/>
        </w:rPr>
        <w:fldChar w:fldCharType="separate"/>
      </w:r>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2" w:history="1">
        <w:r w:rsidR="00552B7A" w:rsidRPr="00552B7A">
          <w:rPr>
            <w:rStyle w:val="Hyperlink"/>
            <w:rFonts w:ascii="Times New Roman" w:hAnsi="Times New Roman" w:cs="Times New Roman"/>
            <w:noProof/>
            <w:color w:val="auto"/>
            <w:sz w:val="24"/>
            <w:szCs w:val="24"/>
          </w:rPr>
          <w:t>Tabel 3. 1. Identifikasi Akto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6</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3" w:history="1">
        <w:r w:rsidR="00552B7A" w:rsidRPr="00552B7A">
          <w:rPr>
            <w:rStyle w:val="Hyperlink"/>
            <w:rFonts w:ascii="Times New Roman" w:hAnsi="Times New Roman" w:cs="Times New Roman"/>
            <w:noProof/>
            <w:color w:val="auto"/>
            <w:sz w:val="24"/>
            <w:szCs w:val="24"/>
          </w:rPr>
          <w:t>Tabel 3. 2. Identifikasi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27</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4" w:history="1">
        <w:r w:rsidR="00552B7A" w:rsidRPr="00552B7A">
          <w:rPr>
            <w:rStyle w:val="Hyperlink"/>
            <w:rFonts w:ascii="Times New Roman" w:hAnsi="Times New Roman" w:cs="Times New Roman"/>
            <w:noProof/>
            <w:color w:val="auto"/>
            <w:sz w:val="24"/>
            <w:szCs w:val="24"/>
          </w:rPr>
          <w:t>Tabel 3. 3. Tabel Use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8</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5" w:history="1">
        <w:r w:rsidR="00552B7A" w:rsidRPr="00552B7A">
          <w:rPr>
            <w:rStyle w:val="Hyperlink"/>
            <w:rFonts w:ascii="Times New Roman" w:hAnsi="Times New Roman" w:cs="Times New Roman"/>
            <w:noProof/>
            <w:color w:val="auto"/>
            <w:sz w:val="24"/>
            <w:szCs w:val="24"/>
          </w:rPr>
          <w:t>Tabel 3. 4. Tabel 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39</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6" w:history="1">
        <w:r w:rsidR="00552B7A" w:rsidRPr="00552B7A">
          <w:rPr>
            <w:rStyle w:val="Hyperlink"/>
            <w:rFonts w:ascii="Times New Roman" w:hAnsi="Times New Roman" w:cs="Times New Roman"/>
            <w:noProof/>
            <w:color w:val="auto"/>
            <w:sz w:val="24"/>
            <w:szCs w:val="24"/>
          </w:rPr>
          <w:t>Tabel 3. 5. Tabel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0</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7" w:history="1">
        <w:r w:rsidR="00552B7A" w:rsidRPr="00552B7A">
          <w:rPr>
            <w:rStyle w:val="Hyperlink"/>
            <w:rFonts w:ascii="Times New Roman" w:hAnsi="Times New Roman" w:cs="Times New Roman"/>
            <w:noProof/>
            <w:color w:val="auto"/>
            <w:sz w:val="24"/>
            <w:szCs w:val="24"/>
          </w:rPr>
          <w:t>Tabel 3. 6. Tabel For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0</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8" w:history="1">
        <w:r w:rsidR="00552B7A" w:rsidRPr="00552B7A">
          <w:rPr>
            <w:rStyle w:val="Hyperlink"/>
            <w:rFonts w:ascii="Times New Roman" w:hAnsi="Times New Roman" w:cs="Times New Roman"/>
            <w:noProof/>
            <w:color w:val="auto"/>
            <w:sz w:val="24"/>
            <w:szCs w:val="24"/>
          </w:rPr>
          <w:t>Tabel 3. 7. Tabel Reken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8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0</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9" w:history="1">
        <w:r w:rsidR="00552B7A" w:rsidRPr="00552B7A">
          <w:rPr>
            <w:rStyle w:val="Hyperlink"/>
            <w:rFonts w:ascii="Times New Roman" w:hAnsi="Times New Roman" w:cs="Times New Roman"/>
            <w:noProof/>
            <w:color w:val="auto"/>
            <w:sz w:val="24"/>
            <w:szCs w:val="24"/>
          </w:rPr>
          <w:t>Tabel 3. 8. Tabel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9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1</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0" w:history="1">
        <w:r w:rsidR="00552B7A" w:rsidRPr="00552B7A">
          <w:rPr>
            <w:rStyle w:val="Hyperlink"/>
            <w:rFonts w:ascii="Times New Roman" w:hAnsi="Times New Roman" w:cs="Times New Roman"/>
            <w:noProof/>
            <w:color w:val="auto"/>
            <w:sz w:val="24"/>
            <w:szCs w:val="24"/>
          </w:rPr>
          <w:t>Tabel 3. 9. Tabel Gamba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0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41</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1" w:history="1">
        <w:r w:rsidR="00552B7A" w:rsidRPr="00552B7A">
          <w:rPr>
            <w:rStyle w:val="Hyperlink"/>
            <w:rFonts w:ascii="Times New Roman" w:hAnsi="Times New Roman" w:cs="Times New Roman"/>
            <w:noProof/>
            <w:color w:val="auto"/>
            <w:sz w:val="24"/>
            <w:szCs w:val="24"/>
          </w:rPr>
          <w:t>Tabel 3. 10. Tabel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1 \h </w:instrText>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2" w:history="1">
        <w:r w:rsidR="00552B7A" w:rsidRPr="00552B7A">
          <w:rPr>
            <w:rStyle w:val="Hyperlink"/>
            <w:rFonts w:ascii="Times New Roman" w:hAnsi="Times New Roman" w:cs="Times New Roman"/>
            <w:noProof/>
            <w:color w:val="auto"/>
            <w:sz w:val="24"/>
            <w:szCs w:val="24"/>
          </w:rPr>
          <w:t>Tabel 3. 11. Tabel Rinci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2 \h </w:instrText>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hAnsi="Times New Roman" w:cs="Times New Roman"/>
          <w:noProof/>
          <w:sz w:val="24"/>
          <w:szCs w:val="24"/>
        </w:rPr>
      </w:pPr>
      <w:hyperlink w:anchor="_Toc109486193" w:history="1">
        <w:r w:rsidR="00552B7A" w:rsidRPr="00552B7A">
          <w:rPr>
            <w:rStyle w:val="Hyperlink"/>
            <w:rFonts w:ascii="Times New Roman" w:hAnsi="Times New Roman" w:cs="Times New Roman"/>
            <w:noProof/>
            <w:color w:val="auto"/>
            <w:sz w:val="24"/>
            <w:szCs w:val="24"/>
          </w:rPr>
          <w:t>Tabel 3. 12. Tabel Sett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3 \h </w:instrText>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552B7A" w:rsidRPr="00552B7A">
          <w:rPr>
            <w:rFonts w:ascii="Times New Roman" w:hAnsi="Times New Roman" w:cs="Times New Roman"/>
            <w:noProof/>
            <w:webHidden/>
            <w:sz w:val="24"/>
            <w:szCs w:val="24"/>
          </w:rPr>
          <w:fldChar w:fldCharType="end"/>
        </w:r>
      </w:hyperlink>
      <w:r w:rsidR="00483F0C" w:rsidRPr="00552B7A">
        <w:rPr>
          <w:rFonts w:ascii="Times New Roman" w:hAnsi="Times New Roman" w:cs="Times New Roman"/>
          <w:sz w:val="24"/>
          <w:szCs w:val="24"/>
        </w:rPr>
        <w:fldChar w:fldCharType="end"/>
      </w:r>
      <w:r w:rsidR="00552B7A" w:rsidRPr="00552B7A">
        <w:rPr>
          <w:rFonts w:ascii="Times New Roman" w:hAnsi="Times New Roman" w:cs="Times New Roman"/>
          <w:sz w:val="24"/>
          <w:szCs w:val="24"/>
        </w:rPr>
        <w:fldChar w:fldCharType="begin"/>
      </w:r>
      <w:r w:rsidR="00552B7A" w:rsidRPr="00552B7A">
        <w:rPr>
          <w:rFonts w:ascii="Times New Roman" w:hAnsi="Times New Roman" w:cs="Times New Roman"/>
          <w:sz w:val="24"/>
          <w:szCs w:val="24"/>
        </w:rPr>
        <w:instrText xml:space="preserve"> TOC \h \z \c "Tabel 4." </w:instrText>
      </w:r>
      <w:r w:rsidR="00552B7A" w:rsidRPr="00552B7A">
        <w:rPr>
          <w:rFonts w:ascii="Times New Roman" w:hAnsi="Times New Roman" w:cs="Times New Roman"/>
          <w:sz w:val="24"/>
          <w:szCs w:val="24"/>
        </w:rPr>
        <w:fldChar w:fldCharType="separate"/>
      </w:r>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1" w:history="1">
        <w:r w:rsidR="00552B7A" w:rsidRPr="00552B7A">
          <w:rPr>
            <w:rStyle w:val="Hyperlink"/>
            <w:rFonts w:ascii="Times New Roman" w:hAnsi="Times New Roman" w:cs="Times New Roman"/>
            <w:noProof/>
            <w:color w:val="auto"/>
            <w:sz w:val="24"/>
            <w:szCs w:val="24"/>
          </w:rPr>
          <w:t>Tabel 4. 1. Pengujian Login Admi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4</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2" w:history="1">
        <w:r w:rsidR="00552B7A" w:rsidRPr="00552B7A">
          <w:rPr>
            <w:rStyle w:val="Hyperlink"/>
            <w:rFonts w:ascii="Times New Roman" w:hAnsi="Times New Roman" w:cs="Times New Roman"/>
            <w:noProof/>
            <w:color w:val="auto"/>
            <w:sz w:val="24"/>
            <w:szCs w:val="24"/>
          </w:rPr>
          <w:t>Tabel 4. 2. Pengujian Registrasi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4</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3" w:history="1">
        <w:r w:rsidR="00552B7A" w:rsidRPr="00552B7A">
          <w:rPr>
            <w:rStyle w:val="Hyperlink"/>
            <w:rFonts w:ascii="Times New Roman" w:hAnsi="Times New Roman" w:cs="Times New Roman"/>
            <w:noProof/>
            <w:color w:val="auto"/>
            <w:sz w:val="24"/>
            <w:szCs w:val="24"/>
          </w:rPr>
          <w:t>Tabel 4. 3. Pengujian Login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4</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4" w:history="1">
        <w:r w:rsidR="00552B7A" w:rsidRPr="00552B7A">
          <w:rPr>
            <w:rStyle w:val="Hyperlink"/>
            <w:rFonts w:ascii="Times New Roman" w:hAnsi="Times New Roman" w:cs="Times New Roman"/>
            <w:noProof/>
            <w:color w:val="auto"/>
            <w:sz w:val="24"/>
            <w:szCs w:val="24"/>
          </w:rPr>
          <w:t>Tabel 4. 4. Pengujian Tambah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5</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5" w:history="1">
        <w:r w:rsidR="00552B7A" w:rsidRPr="00552B7A">
          <w:rPr>
            <w:rStyle w:val="Hyperlink"/>
            <w:rFonts w:ascii="Times New Roman" w:hAnsi="Times New Roman" w:cs="Times New Roman"/>
            <w:noProof/>
            <w:color w:val="auto"/>
            <w:sz w:val="24"/>
            <w:szCs w:val="24"/>
          </w:rPr>
          <w:t>Tabel 4. 5. Pengujian Tambah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5 \h </w:instrText>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b/>
            <w:bCs/>
            <w:noProof/>
            <w:webHidden/>
            <w:sz w:val="24"/>
            <w:szCs w:val="24"/>
          </w:rPr>
          <w:t>Error! Bookmark not defined.</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6" w:history="1">
        <w:r w:rsidR="00552B7A" w:rsidRPr="00552B7A">
          <w:rPr>
            <w:rStyle w:val="Hyperlink"/>
            <w:rFonts w:ascii="Times New Roman" w:hAnsi="Times New Roman" w:cs="Times New Roman"/>
            <w:noProof/>
            <w:color w:val="auto"/>
            <w:sz w:val="24"/>
            <w:szCs w:val="24"/>
          </w:rPr>
          <w:t>Tabel 4. 6. Pengujian Form Car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6</w:t>
        </w:r>
        <w:r w:rsidR="00552B7A" w:rsidRPr="00552B7A">
          <w:rPr>
            <w:rFonts w:ascii="Times New Roman" w:hAnsi="Times New Roman" w:cs="Times New Roman"/>
            <w:noProof/>
            <w:webHidden/>
            <w:sz w:val="24"/>
            <w:szCs w:val="24"/>
          </w:rPr>
          <w:fldChar w:fldCharType="end"/>
        </w:r>
      </w:hyperlink>
    </w:p>
    <w:p w:rsidR="00552B7A" w:rsidRPr="00552B7A" w:rsidRDefault="001D35E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7" w:history="1">
        <w:r w:rsidR="00552B7A" w:rsidRPr="00552B7A">
          <w:rPr>
            <w:rStyle w:val="Hyperlink"/>
            <w:rFonts w:ascii="Times New Roman" w:hAnsi="Times New Roman" w:cs="Times New Roman"/>
            <w:noProof/>
            <w:color w:val="auto"/>
            <w:sz w:val="24"/>
            <w:szCs w:val="24"/>
          </w:rPr>
          <w:t>Tabel 4. 7. Pengujian Form Chackou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DD0659">
          <w:rPr>
            <w:rFonts w:ascii="Times New Roman" w:hAnsi="Times New Roman" w:cs="Times New Roman"/>
            <w:noProof/>
            <w:webHidden/>
            <w:sz w:val="24"/>
            <w:szCs w:val="24"/>
          </w:rPr>
          <w:t>56</w:t>
        </w:r>
        <w:r w:rsidR="00552B7A" w:rsidRPr="00552B7A">
          <w:rPr>
            <w:rFonts w:ascii="Times New Roman" w:hAnsi="Times New Roman" w:cs="Times New Roman"/>
            <w:noProof/>
            <w:webHidden/>
            <w:sz w:val="24"/>
            <w:szCs w:val="24"/>
          </w:rPr>
          <w:fldChar w:fldCharType="end"/>
        </w:r>
      </w:hyperlink>
    </w:p>
    <w:p w:rsidR="00EF1A20" w:rsidRDefault="00552B7A" w:rsidP="00552B7A">
      <w:pPr>
        <w:spacing w:before="480" w:after="240" w:line="360" w:lineRule="auto"/>
      </w:pPr>
      <w:r w:rsidRPr="00552B7A">
        <w:rPr>
          <w:rFonts w:ascii="Times New Roman" w:hAnsi="Times New Roman" w:cs="Times New Roman"/>
          <w:sz w:val="24"/>
          <w:szCs w:val="24"/>
        </w:rPr>
        <w:fldChar w:fldCharType="end"/>
      </w:r>
    </w:p>
    <w:p w:rsidR="00EF1A20" w:rsidRPr="00EF1A20" w:rsidRDefault="00EF1A20" w:rsidP="00EF1A20"/>
    <w:p w:rsidR="00B10091" w:rsidRDefault="00B10091" w:rsidP="00B10091"/>
    <w:p w:rsidR="006113AC" w:rsidRPr="00F00180" w:rsidRDefault="00B10091" w:rsidP="006113AC">
      <w:pPr>
        <w:pStyle w:val="TableofFigures"/>
        <w:tabs>
          <w:tab w:val="right" w:leader="dot" w:pos="7927"/>
        </w:tabs>
        <w:spacing w:line="360" w:lineRule="auto"/>
        <w:rPr>
          <w:rFonts w:ascii="Times New Roman" w:eastAsiaTheme="minorEastAsia" w:hAnsi="Times New Roman" w:cs="Times New Roman"/>
          <w:noProof/>
          <w:sz w:val="24"/>
          <w:szCs w:val="24"/>
        </w:rPr>
      </w:pPr>
      <w:r w:rsidRPr="00F00180">
        <w:rPr>
          <w:rFonts w:ascii="Times New Roman" w:hAnsi="Times New Roman" w:cs="Times New Roman"/>
          <w:sz w:val="24"/>
          <w:szCs w:val="24"/>
        </w:rPr>
        <w:fldChar w:fldCharType="begin"/>
      </w:r>
      <w:r w:rsidRPr="00F00180">
        <w:rPr>
          <w:rFonts w:ascii="Times New Roman" w:hAnsi="Times New Roman" w:cs="Times New Roman"/>
          <w:sz w:val="24"/>
          <w:szCs w:val="24"/>
        </w:rPr>
        <w:instrText xml:space="preserve"> TOC \h \z \c "Tabel 3." </w:instrText>
      </w:r>
      <w:r w:rsidRPr="00F00180">
        <w:rPr>
          <w:rFonts w:ascii="Times New Roman" w:hAnsi="Times New Roman" w:cs="Times New Roman"/>
          <w:sz w:val="24"/>
          <w:szCs w:val="24"/>
        </w:rPr>
        <w:fldChar w:fldCharType="separate"/>
      </w:r>
    </w:p>
    <w:p w:rsidR="00525C4B" w:rsidRPr="00412D28" w:rsidRDefault="00B10091" w:rsidP="00680C6D">
      <w:pPr>
        <w:spacing w:line="360" w:lineRule="auto"/>
        <w:rPr>
          <w:rFonts w:ascii="Times New Roman" w:hAnsi="Times New Roman" w:cs="Times New Roman"/>
          <w:sz w:val="24"/>
          <w:szCs w:val="24"/>
        </w:rPr>
        <w:sectPr w:rsidR="00525C4B" w:rsidRPr="00412D28" w:rsidSect="00827099">
          <w:pgSz w:w="11906" w:h="16838" w:code="9"/>
          <w:pgMar w:top="2268" w:right="1701" w:bottom="1701" w:left="2268" w:header="709" w:footer="709" w:gutter="0"/>
          <w:pgNumType w:fmt="lowerRoman"/>
          <w:cols w:space="708"/>
          <w:docGrid w:linePitch="360"/>
        </w:sectPr>
      </w:pPr>
      <w:r w:rsidRPr="00F00180">
        <w:rPr>
          <w:rFonts w:ascii="Times New Roman" w:hAnsi="Times New Roman" w:cs="Times New Roman"/>
          <w:sz w:val="24"/>
          <w:szCs w:val="24"/>
        </w:rPr>
        <w:fldChar w:fldCharType="end"/>
      </w:r>
    </w:p>
    <w:p w:rsidR="00C14D50" w:rsidRPr="00412D28" w:rsidRDefault="00C14D50" w:rsidP="006562E2">
      <w:pPr>
        <w:pStyle w:val="Heading1"/>
        <w:spacing w:before="0" w:line="360" w:lineRule="auto"/>
        <w:jc w:val="center"/>
        <w:rPr>
          <w:rFonts w:ascii="Times New Roman" w:hAnsi="Times New Roman" w:cs="Times New Roman"/>
          <w:b/>
          <w:color w:val="auto"/>
          <w:sz w:val="24"/>
          <w:szCs w:val="24"/>
        </w:rPr>
      </w:pPr>
      <w:bookmarkStart w:id="13" w:name="_Toc109486020"/>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PENDAHULUAN</w:t>
      </w:r>
      <w:bookmarkEnd w:id="13"/>
    </w:p>
    <w:p w:rsidR="000D1823" w:rsidRPr="00412D28" w:rsidRDefault="00C14D50" w:rsidP="009F6C1E">
      <w:pPr>
        <w:pStyle w:val="Heading2"/>
        <w:numPr>
          <w:ilvl w:val="0"/>
          <w:numId w:val="6"/>
        </w:numPr>
        <w:spacing w:before="480" w:after="120" w:line="360" w:lineRule="auto"/>
        <w:ind w:left="567" w:hanging="567"/>
        <w:rPr>
          <w:rFonts w:ascii="Times New Roman" w:hAnsi="Times New Roman" w:cs="Times New Roman"/>
          <w:b/>
          <w:color w:val="auto"/>
          <w:sz w:val="24"/>
          <w:szCs w:val="24"/>
        </w:rPr>
      </w:pPr>
      <w:bookmarkStart w:id="14" w:name="_Toc109486021"/>
      <w:r w:rsidRPr="00412D28">
        <w:rPr>
          <w:rFonts w:ascii="Times New Roman" w:hAnsi="Times New Roman" w:cs="Times New Roman"/>
          <w:b/>
          <w:color w:val="auto"/>
          <w:sz w:val="24"/>
          <w:szCs w:val="24"/>
        </w:rPr>
        <w:t>Latar Belakang Masalah</w:t>
      </w:r>
      <w:bookmarkEnd w:id="14"/>
    </w:p>
    <w:p w:rsidR="00FB7366" w:rsidRPr="00412D28" w:rsidRDefault="000F1E23" w:rsidP="003A2041">
      <w:pPr>
        <w:spacing w:after="120" w:line="360" w:lineRule="auto"/>
        <w:jc w:val="both"/>
        <w:rPr>
          <w:rFonts w:ascii="Times New Roman" w:hAnsi="Times New Roman" w:cs="Times New Roman"/>
          <w:noProof/>
          <w:sz w:val="24"/>
        </w:rPr>
      </w:pPr>
      <w:r w:rsidRPr="00C71832">
        <w:rPr>
          <w:rFonts w:ascii="Times New Roman" w:hAnsi="Times New Roman" w:cs="Times New Roman"/>
          <w:noProof/>
          <w:sz w:val="24"/>
        </w:rPr>
        <w:t>Perkembangan teknologi informasi di era industri 4.0 berkembang begitu pesat dan sangat banyak memberikan pengaruh terhadap berbagai macam aspek kehidupan baik dari golongan masyrakat menengah ke atas sampai dengan golongan masyarakat menengah ke bawah,tidak heran teknologi menjadi aspek yang sangat dibutuhkan bagi kehidupan sehari-hari dalam mengakses informasi bahkan bertransaksi</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SN":"13616552","abstract":"Website Fakultas Teknik Universitas Hamzanwadi merupakan sebuah media pemberitaan online yang menyediakan informasi seputar Fakultas Teknik Universitas Hamzanwadi secara menyeluruh. Namun, dalam upaya untuk meningkatkan kualitas dalam pengaksesan informasi tersebut, maka website perlu ditingkatkan. Dengan menerapkan teknologi Progressive Web Apps (PWA) diharapkan bisa menjadi solusi bagi permasalahan yang ada. Dengan menerapkan teknologi PWA akan memberikan dampak yang cukup signifikan bagi website Fakultas, bila dibandingkan dengan sebelumnya. Tentu, dengan adanya penerapan teknologi pwa ini proses loading pada website akan jauh lebih ringan, cepat, dan lebih efisiensi waktu serta dalam di buka ketika tidak terhubung ke internet atau ketika ofline.","author":[{"dropping-particle":"","family":"Iwan Aslan, Hariman Bahtiar","given":"Aris Sudianto","non-dropping-particle":"","parse-names":false,"suffix":""}],"container-title":"Informatika dan Teknologi","id":"ITEM-1","issue":"1","issued":{"date-parts":[["2022"]]},"page":"99-107","title":"Pengembangan Website Fakultas Teknik Universitas Hamzanwadi Berbasis Progressive WEB APP (PWA)","type":"article-journal","volume":"5"},"uris":["http://www.mendeley.com/documents/?uuid=fd4cb4e6-bbd8-4c47-bc3a-b718a1abdf4e"]}],"mendeley":{"formattedCitation":"[1]","plainTextFormattedCitation":"[1]","previouslyFormattedCitation":"[1]"},"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1]</w:t>
      </w:r>
      <w:r>
        <w:rPr>
          <w:rFonts w:ascii="Times New Roman" w:hAnsi="Times New Roman" w:cs="Times New Roman"/>
          <w:noProof/>
          <w:sz w:val="24"/>
        </w:rPr>
        <w:fldChar w:fldCharType="end"/>
      </w:r>
      <w:r w:rsidRPr="00C71832">
        <w:rPr>
          <w:rFonts w:ascii="Times New Roman" w:hAnsi="Times New Roman" w:cs="Times New Roman"/>
          <w:noProof/>
          <w:sz w:val="24"/>
        </w:rPr>
        <w:t>. Pesatnya perkembangan di era industri 4.0 tidak hanya berpengaruh pada perkembangan teknologi informasi, namun juga mempengaruhi perkembangan berbagai macam jenis industri kecil maupun besar, salah satunya adalah industri genteng.</w:t>
      </w:r>
      <w:r w:rsidR="00D14292" w:rsidRPr="00412D28">
        <w:rPr>
          <w:rFonts w:ascii="Times New Roman" w:hAnsi="Times New Roman" w:cs="Times New Roman"/>
          <w:noProof/>
          <w:sz w:val="24"/>
        </w:rPr>
        <w:t xml:space="preserve"> </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Seiring dengan majunya ilmu dan teknologi genteng telah memiliki berbagai macam dan bentuk sehingga tidak lagi berasal dari tanah liat semata tetapi berbahan metal, asbes, sampai dengan  plastik yang bisa di jumpai dengan mudah di berbagai toko material bahan bangunan bahkan bisa di temukan pada </w:t>
      </w:r>
      <w:r w:rsidRPr="00C71832">
        <w:rPr>
          <w:rFonts w:ascii="Times New Roman" w:hAnsi="Times New Roman" w:cs="Times New Roman"/>
          <w:i/>
          <w:noProof/>
          <w:sz w:val="24"/>
        </w:rPr>
        <w:t>platform</w:t>
      </w:r>
      <w:r w:rsidRPr="00C71832">
        <w:rPr>
          <w:rFonts w:ascii="Times New Roman" w:hAnsi="Times New Roman" w:cs="Times New Roman"/>
          <w:noProof/>
          <w:sz w:val="24"/>
        </w:rPr>
        <w:t xml:space="preserve"> toko online. Karena hal tersebut usaha genteng tanah liat menjadi kurang disorot dan berpotensi untuk tidak lagi diminati karena hanya bisa dijumpai di daerah terntentu dan hanya bisa di beli dengan mendatangi langsung pabrik genteng tanah liat, misalnya seperti pabrik genteng tanah liat Desa Kalinyar yang menjadi objek lokasi penelitian penulis</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815385660","ISSN":"09596526","PMID":"25246403","abstract":"Kecamatan Jaten merupakan salah satu kecamatan berada di Kabupaten Karanganyar yang terdapat industri genteng. Industri genteng tersebut upaya untuk meningkatkan pendapatan bagi pengusaha dan masyarakat setempat. Penelitian ini mempunyai tujuan antara lain (1) Mengetahui karakteristik pengusaha industri genteng (2) mengetahui faktor-faktor keberlangsungan industri genteng. Metode yang digunakan dalam penelitian ini adalah metode sensus. Populasinya adalah seluruh pengusaha industri genteng dengan jumlah 82 pengusaha. Data yang diperoleh dari penelitian ini dengan metode wawancara. Analisis yang digunakan analisis tabel frekuensi dan analisis tabel silang. Penelitian ini menunjukkan karakteristik pengusaha industri genteng : pengusaha industri genteng sebagian besar berjenis kelamin laki-laki (85,4%), umur pengusaha sebagian besar berusia produktif yang masih mampu untuk bekerja. Pendidikan pengusaha paling banyak lulusan SD (57,3%) karena usaha genteng tidak memerlukan pendidikan yang tinggi tetapi dari kebiasaan dan ketrampilan. Faktor yang mempengaruhi keberlangsungan industri genteng yang paling utama adalah bahan baku. Asal bahan baku yang diperoleh pengusaha rata-rata dari luar kecamatan. Pendapatan pengusaha rata-rata 1.600.000 – 2.000.000 dalam satu kali pembakaran. Pola persebaran industri genteng di daerah penelitian yaitu mengelompok yang diketahui dari peta.","author":[{"dropping-particle":"","family":"Siti Qoeriyah","given":"","non-dropping-particle":"","parse-names":false,"suffix":""}],"id":"ITEM-1","issued":{"date-parts":[["2017"]]},"page":"1-25","title":"Analisis Keberlangsungan Industri Genteng di Kecamatan Jaten Kabupaten Karanganyar Tahun 2017","type":"article-journal"},"uris":["http://www.mendeley.com/documents/?uuid=ae1cbeed-1dd0-4686-a1d8-ecb53bcf8fd9"]}],"mendeley":{"formattedCitation":"[2]","plainTextFormattedCitation":"[2]","previouslyFormattedCitation":"[2]"},"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2]</w:t>
      </w:r>
      <w:r>
        <w:rPr>
          <w:rFonts w:ascii="Times New Roman" w:hAnsi="Times New Roman" w:cs="Times New Roman"/>
          <w:noProof/>
          <w:sz w:val="24"/>
        </w:rPr>
        <w:fldChar w:fldCharType="end"/>
      </w:r>
      <w:r w:rsidRPr="00C71832">
        <w:rPr>
          <w:rFonts w:ascii="Times New Roman" w:hAnsi="Times New Roman" w:cs="Times New Roman"/>
          <w:noProof/>
          <w:sz w:val="24"/>
        </w:rPr>
        <w:t>.</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Dalam memanfaatkan teknologi informasi yang sudah sangat maju dan menjawab perkembangan serta persaingan ekonomi genteng dimasa mendatang juga membantu pemasaran dan kemudahan transaksi penjualan genteng khusunya di Desa Kalianyar, maka salah satu solusi yang dapat di tawarkan adalah dengan membangun sistem dalam bentuk aplikasi yang mudah untuk diakses oleh pembeli, yang dapat digunakan pada semua jenis </w:t>
      </w:r>
      <w:r w:rsidRPr="00C71832">
        <w:rPr>
          <w:rFonts w:ascii="Times New Roman" w:hAnsi="Times New Roman" w:cs="Times New Roman"/>
          <w:i/>
          <w:noProof/>
          <w:sz w:val="24"/>
        </w:rPr>
        <w:t xml:space="preserve">platform </w:t>
      </w:r>
      <w:r w:rsidRPr="00C71832">
        <w:rPr>
          <w:rFonts w:ascii="Times New Roman" w:hAnsi="Times New Roman" w:cs="Times New Roman"/>
          <w:noProof/>
          <w:sz w:val="24"/>
        </w:rPr>
        <w:t>dan bisa digunakan untuk melakukan pemasaran poduk genteng hingga proses transaksinya.</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Untuk mecapai spesifikasi aplikasi yang dibutuhkan salah satu solusi yang paling memungkinkan dan sesuai dengan kebutuhan yang sudah penulis uraikan sebelumnya adalah aplikasi toko genteng online berbasis web dimana kemampuan aplikasi berbasis web berbeda dengan </w:t>
      </w:r>
      <w:r w:rsidRPr="00C71832">
        <w:rPr>
          <w:rFonts w:ascii="Times New Roman" w:hAnsi="Times New Roman" w:cs="Times New Roman"/>
          <w:i/>
          <w:noProof/>
          <w:sz w:val="24"/>
        </w:rPr>
        <w:t>website</w:t>
      </w:r>
      <w:r w:rsidRPr="00C71832">
        <w:rPr>
          <w:rFonts w:ascii="Times New Roman" w:hAnsi="Times New Roman" w:cs="Times New Roman"/>
          <w:noProof/>
          <w:sz w:val="24"/>
        </w:rPr>
        <w:t xml:space="preserve"> pada umunya. Aplikasi berbasis web merupakan aplikasi yang menggunakan teknologi </w:t>
      </w:r>
      <w:r w:rsidRPr="00C71832">
        <w:rPr>
          <w:rFonts w:ascii="Times New Roman" w:hAnsi="Times New Roman" w:cs="Times New Roman"/>
          <w:i/>
          <w:noProof/>
          <w:sz w:val="24"/>
        </w:rPr>
        <w:t xml:space="preserve">single page applications, </w:t>
      </w:r>
      <w:r w:rsidRPr="00C71832">
        <w:rPr>
          <w:rFonts w:ascii="Times New Roman" w:hAnsi="Times New Roman" w:cs="Times New Roman"/>
          <w:noProof/>
          <w:sz w:val="24"/>
        </w:rPr>
        <w:t xml:space="preserve">yaitu teknologi yang menangani pemuatan konten dan menanggapi interaksi pengguna sepenuhnya di browser,teknik </w:t>
      </w:r>
      <w:r w:rsidRPr="00C71832">
        <w:rPr>
          <w:rFonts w:ascii="Times New Roman" w:hAnsi="Times New Roman" w:cs="Times New Roman"/>
          <w:i/>
          <w:noProof/>
          <w:sz w:val="24"/>
        </w:rPr>
        <w:t>rendering</w:t>
      </w:r>
      <w:r w:rsidRPr="00C71832">
        <w:rPr>
          <w:rFonts w:ascii="Times New Roman" w:hAnsi="Times New Roman" w:cs="Times New Roman"/>
          <w:noProof/>
          <w:sz w:val="24"/>
        </w:rPr>
        <w:t xml:space="preserve"> server menggunakan </w:t>
      </w:r>
      <w:r w:rsidRPr="00C71832">
        <w:rPr>
          <w:rFonts w:ascii="Times New Roman" w:hAnsi="Times New Roman" w:cs="Times New Roman"/>
          <w:i/>
          <w:noProof/>
          <w:sz w:val="24"/>
        </w:rPr>
        <w:t>NodeJs</w:t>
      </w:r>
      <w:r w:rsidRPr="00C71832">
        <w:rPr>
          <w:rFonts w:ascii="Times New Roman" w:hAnsi="Times New Roman" w:cs="Times New Roman"/>
          <w:noProof/>
          <w:sz w:val="24"/>
        </w:rPr>
        <w:t xml:space="preserve"> kemudian konten dikirimkan ke </w:t>
      </w:r>
      <w:r w:rsidRPr="00C71832">
        <w:rPr>
          <w:rFonts w:ascii="Times New Roman" w:hAnsi="Times New Roman" w:cs="Times New Roman"/>
          <w:i/>
          <w:noProof/>
          <w:sz w:val="24"/>
        </w:rPr>
        <w:t>browser</w:t>
      </w:r>
      <w:r w:rsidRPr="00C71832">
        <w:rPr>
          <w:rFonts w:ascii="Times New Roman" w:hAnsi="Times New Roman" w:cs="Times New Roman"/>
          <w:noProof/>
          <w:sz w:val="24"/>
        </w:rPr>
        <w:t xml:space="preserve"> dan ditampilkan kepada pengguna menggunakan </w:t>
      </w:r>
      <w:r w:rsidRPr="00C71832">
        <w:rPr>
          <w:rFonts w:ascii="Times New Roman" w:hAnsi="Times New Roman" w:cs="Times New Roman"/>
          <w:i/>
          <w:noProof/>
          <w:sz w:val="24"/>
        </w:rPr>
        <w:t>tools</w:t>
      </w:r>
      <w:r w:rsidRPr="00C71832">
        <w:rPr>
          <w:rFonts w:ascii="Times New Roman" w:hAnsi="Times New Roman" w:cs="Times New Roman"/>
          <w:noProof/>
          <w:sz w:val="24"/>
        </w:rPr>
        <w:t xml:space="preserve"> dari </w:t>
      </w:r>
      <w:r w:rsidRPr="00C71832">
        <w:rPr>
          <w:rFonts w:ascii="Times New Roman" w:hAnsi="Times New Roman" w:cs="Times New Roman"/>
          <w:i/>
          <w:noProof/>
          <w:sz w:val="24"/>
        </w:rPr>
        <w:t xml:space="preserve">library ReactJs </w:t>
      </w:r>
      <w:r w:rsidRPr="00C71832">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333227794","author":[{"dropping-particle":"","family":"Gordon","given":"Elyse Kolker","non-dropping-particle":"","parse-names":false,"suffix":""}],"container-title":"Angewandte Chemie International Edition, 6(11), 951–952.","id":"ITEM-1","issued":{"date-parts":[["2018"]]},"number-of-pages":"1 - 634","publisher":"Manning Publications","publisher-place":"Shelter Island, New York","title":"Isomorphic Web Applications Universal Development with React","type":"book"},"uris":["http://www.mendeley.com/documents/?uuid=e37b1d12-181f-44dc-bc62-27064f30e8f9"]}],"mendeley":{"formattedCitation":"[3]","plainTextFormattedCitation":"[3]","previouslyFormattedCitation":"[3]"},"properties":{"noteIndex":0},"schema":"https://github.com/citation-style-language/schema/raw/master/csl-citation.json"}</w:instrText>
      </w:r>
      <w:r w:rsidRPr="00C71832">
        <w:rPr>
          <w:rFonts w:ascii="Times New Roman" w:hAnsi="Times New Roman" w:cs="Times New Roman"/>
          <w:noProof/>
          <w:sz w:val="24"/>
        </w:rPr>
        <w:fldChar w:fldCharType="separate"/>
      </w:r>
      <w:r w:rsidRPr="00C71832">
        <w:rPr>
          <w:rFonts w:ascii="Times New Roman" w:hAnsi="Times New Roman" w:cs="Times New Roman"/>
          <w:noProof/>
          <w:sz w:val="24"/>
        </w:rPr>
        <w:t>[3]</w:t>
      </w:r>
      <w:r w:rsidRPr="00C71832">
        <w:rPr>
          <w:rFonts w:ascii="Times New Roman" w:hAnsi="Times New Roman" w:cs="Times New Roman"/>
          <w:noProof/>
          <w:sz w:val="24"/>
        </w:rPr>
        <w:fldChar w:fldCharType="end"/>
      </w:r>
      <w:r w:rsidRPr="00C71832">
        <w:rPr>
          <w:rFonts w:ascii="Times New Roman" w:hAnsi="Times New Roman" w:cs="Times New Roman"/>
          <w:noProof/>
          <w:sz w:val="24"/>
        </w:rPr>
        <w:t>. Dengan teknologi tersebut aplikasi berbasis web menjadi berbeda dari sisi kecepatan dan sesuai dengan dukungan kompatibilitas pemrograman modern.</w:t>
      </w:r>
    </w:p>
    <w:p w:rsidR="001E617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Dari permasalahan solusi teknologi hingga luaran yang diperlukan berdasarkan penjelasan yang sudah penulis paparkan aplikasi sistem penjualan yang akan dibuat oleh penulis adalah toko genteng online untuk penjualan dan transaksi secara virtual yang berjudul “</w:t>
      </w:r>
      <w:r w:rsidRPr="00C71832">
        <w:rPr>
          <w:rFonts w:ascii="Times New Roman" w:hAnsi="Times New Roman" w:cs="Times New Roman"/>
          <w:sz w:val="24"/>
          <w:szCs w:val="24"/>
        </w:rPr>
        <w:t>Rancang Bangun Toko Genteng Online Berbasis Web Apps</w:t>
      </w:r>
      <w:r w:rsidRPr="00C71832">
        <w:rPr>
          <w:rFonts w:ascii="Times New Roman" w:hAnsi="Times New Roman" w:cs="Times New Roman"/>
          <w:noProof/>
          <w:sz w:val="24"/>
        </w:rPr>
        <w:t>” dengan harapan dapat membantu pemasaran serta prmosi produk genteng tanah liat khusunya di desa Kalianyar yang menjadi lokasi objek penelitaian.</w:t>
      </w:r>
    </w:p>
    <w:p w:rsidR="000D1823" w:rsidRPr="00412D28" w:rsidRDefault="00C14D50" w:rsidP="001E6176">
      <w:pPr>
        <w:pStyle w:val="Heading2"/>
        <w:numPr>
          <w:ilvl w:val="0"/>
          <w:numId w:val="4"/>
        </w:numPr>
        <w:spacing w:before="360" w:after="120" w:line="360" w:lineRule="auto"/>
        <w:ind w:left="567" w:hanging="567"/>
        <w:rPr>
          <w:rFonts w:ascii="Times New Roman" w:hAnsi="Times New Roman" w:cs="Times New Roman"/>
          <w:b/>
          <w:color w:val="auto"/>
          <w:sz w:val="24"/>
          <w:szCs w:val="24"/>
        </w:rPr>
      </w:pPr>
      <w:bookmarkStart w:id="15" w:name="_Toc109486022"/>
      <w:r w:rsidRPr="00412D28">
        <w:rPr>
          <w:rFonts w:ascii="Times New Roman" w:hAnsi="Times New Roman" w:cs="Times New Roman"/>
          <w:b/>
          <w:color w:val="auto"/>
          <w:sz w:val="24"/>
          <w:szCs w:val="24"/>
        </w:rPr>
        <w:t>Rumusan Masalah</w:t>
      </w:r>
      <w:bookmarkEnd w:id="15"/>
    </w:p>
    <w:p w:rsidR="00A70912" w:rsidRPr="00412D28" w:rsidRDefault="00B56C37" w:rsidP="00F17004">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Berdasarkan uraian latar belakang diatas, rumusan masalah yang dapat diambil  adalah bagaimana membangun aplikasi untuk membatu proses penjulan industri genteng khusunya di Desa Kalianyar.</w:t>
      </w:r>
      <w:r w:rsidR="00A70912" w:rsidRPr="00412D28">
        <w:rPr>
          <w:rFonts w:ascii="Times New Roman" w:hAnsi="Times New Roman" w:cs="Times New Roman"/>
          <w:noProof/>
          <w:sz w:val="24"/>
          <w:lang w:val="en-ID"/>
        </w:rPr>
        <w:t xml:space="preserve"> </w:t>
      </w:r>
    </w:p>
    <w:p w:rsidR="00FB7366" w:rsidRPr="00412D28" w:rsidRDefault="00FB7366" w:rsidP="001E6176">
      <w:pPr>
        <w:pStyle w:val="Heading2"/>
        <w:numPr>
          <w:ilvl w:val="0"/>
          <w:numId w:val="7"/>
        </w:numPr>
        <w:spacing w:before="360" w:after="120" w:line="360" w:lineRule="auto"/>
        <w:ind w:left="540" w:hanging="540"/>
        <w:rPr>
          <w:rFonts w:ascii="Times New Roman" w:hAnsi="Times New Roman" w:cs="Times New Roman"/>
          <w:b/>
          <w:color w:val="auto"/>
          <w:sz w:val="24"/>
          <w:szCs w:val="24"/>
        </w:rPr>
      </w:pPr>
      <w:bookmarkStart w:id="16" w:name="_Toc109486023"/>
      <w:r w:rsidRPr="00412D28">
        <w:rPr>
          <w:rFonts w:ascii="Times New Roman" w:hAnsi="Times New Roman" w:cs="Times New Roman"/>
          <w:b/>
          <w:color w:val="auto"/>
          <w:sz w:val="24"/>
          <w:szCs w:val="24"/>
        </w:rPr>
        <w:t>Batasan Masalah</w:t>
      </w:r>
      <w:bookmarkEnd w:id="16"/>
    </w:p>
    <w:p w:rsidR="00CC722F" w:rsidRDefault="00B56C37" w:rsidP="00CC722F">
      <w:pPr>
        <w:spacing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Untuk menghindari hal-hal yang menyimpang dari judul supaya mendapatkan hasil yang sesuai dengan tujuan dari penelitian,maka batasan dari pembahasan rancang bangun toko genteng online ini adalah sebagai berikut :</w:t>
      </w:r>
    </w:p>
    <w:p w:rsidR="00B56C37" w:rsidRDefault="00B56C37" w:rsidP="00CC722F">
      <w:pPr>
        <w:spacing w:line="360" w:lineRule="auto"/>
        <w:jc w:val="both"/>
        <w:rPr>
          <w:rFonts w:ascii="Times New Roman" w:hAnsi="Times New Roman" w:cs="Times New Roman"/>
          <w:noProof/>
          <w:sz w:val="24"/>
          <w:lang w:val="en-ID"/>
        </w:rPr>
      </w:pPr>
    </w:p>
    <w:p w:rsidR="00B56C37" w:rsidRPr="00412D28" w:rsidRDefault="00B56C37" w:rsidP="00CC722F">
      <w:pPr>
        <w:spacing w:line="360" w:lineRule="auto"/>
        <w:jc w:val="both"/>
        <w:rPr>
          <w:rFonts w:ascii="Times New Roman" w:hAnsi="Times New Roman" w:cs="Times New Roman"/>
          <w:sz w:val="24"/>
        </w:rPr>
      </w:pPr>
    </w:p>
    <w:p w:rsidR="0041436A"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Aplikasi yang dibangun dapat diakses oleh admin sebagai pengelola sistem,dan user sebagai pelanggan.</w:t>
      </w:r>
    </w:p>
    <w:p w:rsidR="001E3A81"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Admin memiliki hak akses mengelola semua halaman admin seperti stok barang, halaman edit atau tambah barang</w:t>
      </w:r>
      <w:r w:rsidR="00CA1A43" w:rsidRPr="00412D28">
        <w:rPr>
          <w:rFonts w:ascii="Times New Roman" w:hAnsi="Times New Roman" w:cs="Times New Roman"/>
          <w:sz w:val="24"/>
        </w:rPr>
        <w:t xml:space="preserve">. </w:t>
      </w:r>
    </w:p>
    <w:p w:rsidR="00CA1A43"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User/Pelanggan</w:t>
      </w:r>
      <w:r w:rsidRPr="00C71832">
        <w:rPr>
          <w:rFonts w:ascii="Times New Roman" w:hAnsi="Times New Roman" w:cs="Times New Roman"/>
          <w:b/>
          <w:noProof/>
          <w:sz w:val="24"/>
          <w:lang w:val="en-ID"/>
        </w:rPr>
        <w:t xml:space="preserve"> </w:t>
      </w:r>
      <w:r w:rsidRPr="00C71832">
        <w:rPr>
          <w:rFonts w:ascii="Times New Roman" w:hAnsi="Times New Roman" w:cs="Times New Roman"/>
          <w:noProof/>
          <w:sz w:val="24"/>
          <w:lang w:val="en-ID"/>
        </w:rPr>
        <w:t xml:space="preserve">diberi hak akses melihat halaman home, melihat produk, detail produk, melihat kategori barang, dan melakukan pemesanan barang melalui </w:t>
      </w:r>
      <w:r w:rsidRPr="00C71832">
        <w:rPr>
          <w:rFonts w:ascii="Times New Roman" w:hAnsi="Times New Roman" w:cs="Times New Roman"/>
          <w:i/>
          <w:noProof/>
          <w:sz w:val="24"/>
          <w:lang w:val="en-ID"/>
        </w:rPr>
        <w:t>website</w:t>
      </w:r>
      <w:r w:rsidR="00F1033E">
        <w:rPr>
          <w:rFonts w:ascii="Times New Roman" w:hAnsi="Times New Roman" w:cs="Times New Roman"/>
          <w:i/>
          <w:noProof/>
          <w:sz w:val="24"/>
          <w:lang w:val="en-ID"/>
        </w:rPr>
        <w:t xml:space="preserve"> </w:t>
      </w:r>
      <w:r w:rsidR="00F1033E">
        <w:rPr>
          <w:rFonts w:ascii="Times New Roman" w:hAnsi="Times New Roman" w:cs="Times New Roman"/>
          <w:noProof/>
          <w:sz w:val="24"/>
          <w:lang w:val="en-ID"/>
        </w:rPr>
        <w:t>dan riwayat transaksi</w:t>
      </w:r>
      <w:r w:rsidR="008F51DB" w:rsidRPr="00412D28">
        <w:rPr>
          <w:rFonts w:ascii="Times New Roman" w:hAnsi="Times New Roman" w:cs="Times New Roman"/>
          <w:sz w:val="24"/>
        </w:rPr>
        <w:t>.</w:t>
      </w:r>
    </w:p>
    <w:p w:rsidR="001D25DF"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 xml:space="preserve">User dapat dibuat dengan cara mendaftarkan diri melalui laman </w:t>
      </w:r>
      <w:r w:rsidRPr="00C71832">
        <w:rPr>
          <w:rFonts w:ascii="Times New Roman" w:hAnsi="Times New Roman" w:cs="Times New Roman"/>
          <w:i/>
          <w:noProof/>
          <w:sz w:val="24"/>
          <w:lang w:val="en-ID"/>
        </w:rPr>
        <w:t>register</w:t>
      </w:r>
      <w:r w:rsidRPr="00C71832">
        <w:rPr>
          <w:rFonts w:ascii="Times New Roman" w:hAnsi="Times New Roman" w:cs="Times New Roman"/>
          <w:noProof/>
          <w:sz w:val="24"/>
          <w:lang w:val="en-ID"/>
        </w:rPr>
        <w:t xml:space="preserve"> akun</w:t>
      </w:r>
      <w:r w:rsidR="00CA1A43" w:rsidRPr="00412D28">
        <w:rPr>
          <w:rFonts w:ascii="Times New Roman" w:hAnsi="Times New Roman" w:cs="Times New Roman"/>
          <w:sz w:val="24"/>
        </w:rPr>
        <w:t>.</w:t>
      </w:r>
    </w:p>
    <w:p w:rsidR="00CA1A43" w:rsidRPr="00B56C37" w:rsidRDefault="00B56C37" w:rsidP="00B56C37">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Transaksi pembayaran dilakukan melalui sistem aplikasi berdasarkan opsi yang sudah disediakan</w:t>
      </w:r>
      <w:r w:rsidR="001D25DF" w:rsidRPr="00B56C37">
        <w:rPr>
          <w:rFonts w:ascii="Times New Roman" w:hAnsi="Times New Roman" w:cs="Times New Roman"/>
          <w:sz w:val="24"/>
        </w:rPr>
        <w:t xml:space="preserve"> </w:t>
      </w:r>
    </w:p>
    <w:p w:rsidR="00C86D10" w:rsidRPr="00412D28" w:rsidRDefault="006E6CFD" w:rsidP="00F73FD8">
      <w:pPr>
        <w:pStyle w:val="Heading2"/>
        <w:numPr>
          <w:ilvl w:val="0"/>
          <w:numId w:val="3"/>
        </w:numPr>
        <w:spacing w:before="360" w:after="120" w:line="360" w:lineRule="auto"/>
        <w:ind w:left="567" w:hanging="567"/>
        <w:rPr>
          <w:rFonts w:ascii="Times New Roman" w:hAnsi="Times New Roman" w:cs="Times New Roman"/>
          <w:b/>
          <w:color w:val="auto"/>
          <w:sz w:val="24"/>
          <w:szCs w:val="24"/>
        </w:rPr>
      </w:pPr>
      <w:bookmarkStart w:id="17" w:name="_Toc109486024"/>
      <w:r w:rsidRPr="00412D28">
        <w:rPr>
          <w:rFonts w:ascii="Times New Roman" w:hAnsi="Times New Roman" w:cs="Times New Roman"/>
          <w:b/>
          <w:color w:val="auto"/>
          <w:sz w:val="24"/>
          <w:szCs w:val="24"/>
        </w:rPr>
        <w:t xml:space="preserve">Tujuan </w:t>
      </w:r>
      <w:r w:rsidR="00FB7366" w:rsidRPr="00412D28">
        <w:rPr>
          <w:rFonts w:ascii="Times New Roman" w:hAnsi="Times New Roman" w:cs="Times New Roman"/>
          <w:b/>
          <w:color w:val="auto"/>
          <w:sz w:val="24"/>
          <w:szCs w:val="24"/>
        </w:rPr>
        <w:t>dan Manfaat Penelitian</w:t>
      </w:r>
      <w:bookmarkEnd w:id="17"/>
    </w:p>
    <w:p w:rsidR="00437ACE" w:rsidRPr="00412D28" w:rsidRDefault="00437ACE" w:rsidP="00F1306D">
      <w:pPr>
        <w:pStyle w:val="Heading3"/>
        <w:numPr>
          <w:ilvl w:val="0"/>
          <w:numId w:val="10"/>
        </w:numPr>
        <w:spacing w:before="120" w:after="120" w:line="360" w:lineRule="auto"/>
        <w:ind w:hanging="720"/>
        <w:rPr>
          <w:rFonts w:ascii="Times New Roman" w:hAnsi="Times New Roman" w:cs="Times New Roman"/>
          <w:b/>
          <w:color w:val="auto"/>
        </w:rPr>
      </w:pPr>
      <w:bookmarkStart w:id="18" w:name="_Toc109486025"/>
      <w:r w:rsidRPr="00412D28">
        <w:rPr>
          <w:rFonts w:ascii="Times New Roman" w:hAnsi="Times New Roman" w:cs="Times New Roman"/>
          <w:b/>
          <w:color w:val="auto"/>
        </w:rPr>
        <w:t>Tujuan penelitian</w:t>
      </w:r>
      <w:bookmarkEnd w:id="18"/>
      <w:r w:rsidRPr="00412D28">
        <w:rPr>
          <w:rFonts w:ascii="Times New Roman" w:hAnsi="Times New Roman" w:cs="Times New Roman"/>
          <w:b/>
          <w:color w:val="auto"/>
        </w:rPr>
        <w:t xml:space="preserve"> </w:t>
      </w:r>
    </w:p>
    <w:p w:rsidR="00B56C37" w:rsidRPr="00C71832" w:rsidRDefault="00B56C37" w:rsidP="00B56C37">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ini memiliki beberapa tujuan yaitu:</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 genteng tanah liat khususnya di desa Kalianyar.</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uat sistem penjualan toko genteng online yang bisa di akses dengan mudah menggunakan perangkat apapun.</w:t>
      </w:r>
    </w:p>
    <w:p w:rsidR="00351843" w:rsidRPr="00412D28" w:rsidRDefault="00B56C37" w:rsidP="00B56C37">
      <w:pPr>
        <w:spacing w:before="120" w:after="120" w:line="360" w:lineRule="auto"/>
        <w:jc w:val="both"/>
        <w:rPr>
          <w:rFonts w:ascii="Times New Roman" w:hAnsi="Times New Roman" w:cs="Times New Roman"/>
          <w:sz w:val="24"/>
        </w:rPr>
      </w:pPr>
      <w:r w:rsidRPr="00C71832">
        <w:rPr>
          <w:rFonts w:ascii="Times New Roman" w:hAnsi="Times New Roman" w:cs="Times New Roman"/>
          <w:noProof/>
          <w:sz w:val="24"/>
          <w:lang w:val="en-ID"/>
        </w:rPr>
        <w:t>Membuat industri genteng tanah liat mampu menyesuikan diri dalam menghadapi perkembangan industri yang semakin modern.</w:t>
      </w:r>
      <w:r w:rsidR="00F17004" w:rsidRPr="00412D28">
        <w:rPr>
          <w:rFonts w:ascii="Times New Roman" w:hAnsi="Times New Roman" w:cs="Times New Roman"/>
          <w:sz w:val="24"/>
        </w:rPr>
        <w:t xml:space="preserve"> </w:t>
      </w:r>
    </w:p>
    <w:p w:rsidR="00F17004" w:rsidRPr="00412D28" w:rsidRDefault="00F17004" w:rsidP="009205D0">
      <w:pPr>
        <w:pStyle w:val="Heading3"/>
        <w:numPr>
          <w:ilvl w:val="0"/>
          <w:numId w:val="11"/>
        </w:numPr>
        <w:spacing w:before="120" w:after="120" w:line="360" w:lineRule="auto"/>
        <w:ind w:hanging="720"/>
        <w:rPr>
          <w:rFonts w:ascii="Times New Roman" w:hAnsi="Times New Roman" w:cs="Times New Roman"/>
          <w:b/>
          <w:color w:val="auto"/>
        </w:rPr>
      </w:pPr>
      <w:bookmarkStart w:id="19" w:name="_Toc109486026"/>
      <w:r w:rsidRPr="00412D28">
        <w:rPr>
          <w:rFonts w:ascii="Times New Roman" w:hAnsi="Times New Roman" w:cs="Times New Roman"/>
          <w:b/>
          <w:color w:val="auto"/>
        </w:rPr>
        <w:t>Manfaat Penelitian</w:t>
      </w:r>
      <w:bookmarkEnd w:id="19"/>
    </w:p>
    <w:p w:rsidR="00D223A0" w:rsidRPr="00C46EFF" w:rsidRDefault="00F17004"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Bagi Penulis</w:t>
      </w:r>
    </w:p>
    <w:p w:rsidR="00AC16D0" w:rsidRPr="00C46EFF" w:rsidRDefault="00F17004"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rPr>
        <w:t>Dapat merealisasikan teori-teori yang di peroleh dalam perkuliahan ke dunia praktek</w:t>
      </w:r>
      <w:r w:rsidR="00AC16D0" w:rsidRPr="00C46EFF">
        <w:rPr>
          <w:rFonts w:ascii="Times New Roman" w:hAnsi="Times New Roman" w:cs="Times New Roman"/>
          <w:sz w:val="24"/>
        </w:rPr>
        <w:t>,</w:t>
      </w:r>
      <w:r w:rsidR="00037151" w:rsidRPr="00C46EFF">
        <w:rPr>
          <w:rFonts w:ascii="Times New Roman" w:hAnsi="Times New Roman" w:cs="Times New Roman"/>
          <w:sz w:val="24"/>
        </w:rPr>
        <w:t xml:space="preserve"> dan mahasiswa dapat membuat suatu </w:t>
      </w:r>
      <w:r w:rsidR="00AC16D0" w:rsidRPr="00C46EFF">
        <w:rPr>
          <w:rFonts w:ascii="Times New Roman" w:hAnsi="Times New Roman" w:cs="Times New Roman"/>
          <w:sz w:val="24"/>
        </w:rPr>
        <w:t>si</w:t>
      </w:r>
      <w:r w:rsidR="00037151" w:rsidRPr="00C46EFF">
        <w:rPr>
          <w:rFonts w:ascii="Times New Roman" w:hAnsi="Times New Roman" w:cs="Times New Roman"/>
          <w:sz w:val="24"/>
        </w:rPr>
        <w:t>stem</w:t>
      </w:r>
      <w:r w:rsidR="00AC16D0" w:rsidRPr="00C46EFF">
        <w:rPr>
          <w:rFonts w:ascii="Times New Roman" w:hAnsi="Times New Roman" w:cs="Times New Roman"/>
          <w:sz w:val="24"/>
        </w:rPr>
        <w:t xml:space="preserve"> yang lebih baik dengan memanfaatkan perkembangan teknologi informasi.</w:t>
      </w:r>
    </w:p>
    <w:p w:rsidR="00D223A0" w:rsidRPr="00C46EFF" w:rsidRDefault="00AC16D0"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 xml:space="preserve">Bagi </w:t>
      </w:r>
      <w:r w:rsidR="00925F2B">
        <w:rPr>
          <w:rFonts w:ascii="Times New Roman" w:hAnsi="Times New Roman" w:cs="Times New Roman"/>
          <w:sz w:val="24"/>
        </w:rPr>
        <w:t>Pengusaha Genteng Desa Kalianyar</w:t>
      </w:r>
    </w:p>
    <w:p w:rsidR="000D3179" w:rsidRDefault="00C46EFF" w:rsidP="00D223A0">
      <w:pPr>
        <w:pStyle w:val="ListParagraph"/>
        <w:spacing w:line="360" w:lineRule="auto"/>
        <w:ind w:left="42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w:t>
      </w:r>
      <w:r>
        <w:rPr>
          <w:rFonts w:ascii="Times New Roman" w:hAnsi="Times New Roman" w:cs="Times New Roman"/>
          <w:noProof/>
          <w:sz w:val="24"/>
          <w:lang w:val="en-ID"/>
        </w:rPr>
        <w:t xml:space="preserve"> untuk m</w:t>
      </w:r>
      <w:r w:rsidRPr="00C71832">
        <w:rPr>
          <w:rFonts w:ascii="Times New Roman" w:hAnsi="Times New Roman" w:cs="Times New Roman"/>
          <w:noProof/>
          <w:sz w:val="24"/>
          <w:lang w:val="en-ID"/>
        </w:rPr>
        <w:t>eningkatkan eksistensi produk dan pengusaha genteng tanah liat khusunya di desa Kalianyar</w:t>
      </w:r>
    </w:p>
    <w:p w:rsidR="00C46EFF" w:rsidRPr="00D223A0" w:rsidRDefault="00C46EFF" w:rsidP="00D223A0">
      <w:pPr>
        <w:pStyle w:val="ListParagraph"/>
        <w:spacing w:line="360" w:lineRule="auto"/>
        <w:ind w:left="426"/>
        <w:jc w:val="both"/>
        <w:rPr>
          <w:rFonts w:ascii="Times New Roman" w:hAnsi="Times New Roman" w:cs="Times New Roman"/>
          <w:sz w:val="24"/>
        </w:rPr>
      </w:pPr>
    </w:p>
    <w:p w:rsidR="00D223A0" w:rsidRPr="00C46EFF" w:rsidRDefault="00962442"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Bagi Peneliti</w:t>
      </w:r>
    </w:p>
    <w:p w:rsidR="00BD4922" w:rsidRPr="00D223A0" w:rsidRDefault="00962442"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szCs w:val="24"/>
        </w:rPr>
        <w:t>Penulis berharap untuk peneliti berikutnya dapat mengembangkan sistem</w:t>
      </w:r>
      <w:r w:rsidR="00594895">
        <w:rPr>
          <w:rFonts w:ascii="Times New Roman" w:hAnsi="Times New Roman" w:cs="Times New Roman"/>
          <w:sz w:val="24"/>
          <w:szCs w:val="24"/>
        </w:rPr>
        <w:t xml:space="preserve"> aplikasi</w:t>
      </w:r>
      <w:r w:rsidRPr="00C46EFF">
        <w:rPr>
          <w:rFonts w:ascii="Times New Roman" w:hAnsi="Times New Roman" w:cs="Times New Roman"/>
          <w:sz w:val="24"/>
          <w:szCs w:val="24"/>
        </w:rPr>
        <w:t xml:space="preserve"> </w:t>
      </w:r>
      <w:r w:rsidR="00594895">
        <w:rPr>
          <w:rFonts w:ascii="Times New Roman" w:hAnsi="Times New Roman" w:cs="Times New Roman"/>
          <w:sz w:val="24"/>
          <w:szCs w:val="24"/>
        </w:rPr>
        <w:t>toko genteng online berbasis</w:t>
      </w:r>
      <w:r w:rsidRPr="00C46EFF">
        <w:rPr>
          <w:rFonts w:ascii="Times New Roman" w:hAnsi="Times New Roman" w:cs="Times New Roman"/>
          <w:i/>
          <w:sz w:val="24"/>
          <w:szCs w:val="24"/>
        </w:rPr>
        <w:t xml:space="preserve"> web</w:t>
      </w:r>
      <w:r w:rsidR="00594895">
        <w:rPr>
          <w:rFonts w:ascii="Times New Roman" w:hAnsi="Times New Roman" w:cs="Times New Roman"/>
          <w:i/>
          <w:sz w:val="24"/>
          <w:szCs w:val="24"/>
        </w:rPr>
        <w:t xml:space="preserve"> apps</w:t>
      </w:r>
      <w:r w:rsidRPr="00C46EFF">
        <w:rPr>
          <w:rFonts w:ascii="Times New Roman" w:hAnsi="Times New Roman" w:cs="Times New Roman"/>
          <w:sz w:val="24"/>
          <w:szCs w:val="24"/>
        </w:rPr>
        <w:t xml:space="preserve"> ini dalam hal segi kelengkapan data, fitur-fitur tambahan, serta sistem-sistem yang perlu diperbarui sehingga kedepannya menjadi lebih baik lagi.</w:t>
      </w:r>
    </w:p>
    <w:p w:rsidR="006871FD" w:rsidRPr="00412D28" w:rsidRDefault="00FB7366" w:rsidP="00F73FD8">
      <w:pPr>
        <w:pStyle w:val="Heading2"/>
        <w:numPr>
          <w:ilvl w:val="0"/>
          <w:numId w:val="5"/>
        </w:numPr>
        <w:spacing w:before="360" w:after="120" w:line="360" w:lineRule="auto"/>
        <w:ind w:left="567" w:hanging="567"/>
        <w:rPr>
          <w:rFonts w:ascii="Times New Roman" w:hAnsi="Times New Roman" w:cs="Times New Roman"/>
          <w:b/>
          <w:color w:val="auto"/>
          <w:sz w:val="24"/>
          <w:szCs w:val="24"/>
        </w:rPr>
      </w:pPr>
      <w:bookmarkStart w:id="20" w:name="_Toc109486027"/>
      <w:r w:rsidRPr="00412D28">
        <w:rPr>
          <w:rFonts w:ascii="Times New Roman" w:hAnsi="Times New Roman" w:cs="Times New Roman"/>
          <w:b/>
          <w:color w:val="auto"/>
          <w:sz w:val="24"/>
          <w:szCs w:val="24"/>
        </w:rPr>
        <w:t>Metode</w:t>
      </w:r>
      <w:r w:rsidR="006871FD" w:rsidRPr="00412D28">
        <w:rPr>
          <w:rFonts w:ascii="Times New Roman" w:hAnsi="Times New Roman" w:cs="Times New Roman"/>
          <w:b/>
          <w:color w:val="auto"/>
          <w:sz w:val="24"/>
          <w:szCs w:val="24"/>
        </w:rPr>
        <w:t xml:space="preserve"> Penelitian</w:t>
      </w:r>
      <w:bookmarkEnd w:id="20"/>
    </w:p>
    <w:p w:rsidR="00D95E16" w:rsidRPr="00412D28" w:rsidRDefault="00D95E16" w:rsidP="00EE4432">
      <w:pPr>
        <w:pStyle w:val="Style195"/>
        <w:spacing w:before="0"/>
        <w:rPr>
          <w:rFonts w:ascii="Times New Roman" w:hAnsi="Times New Roman" w:cs="Times New Roman"/>
        </w:rPr>
      </w:pPr>
      <w:r w:rsidRPr="00412D28">
        <w:t>Adapun</w:t>
      </w:r>
      <w:r w:rsidRPr="00412D28">
        <w:rPr>
          <w:rFonts w:ascii="Times New Roman" w:hAnsi="Times New Roman" w:cs="Times New Roman"/>
        </w:rPr>
        <w:t xml:space="preserve"> metode penelitian yang dapat dilakukan oleh penulis dalam melakukan penelitian ini yaitu</w:t>
      </w:r>
      <w:r w:rsidR="000B3565" w:rsidRPr="00412D28">
        <w:rPr>
          <w:rFonts w:ascii="Times New Roman" w:hAnsi="Times New Roman" w:cs="Times New Roman"/>
        </w:rPr>
        <w:t>:</w:t>
      </w:r>
    </w:p>
    <w:p w:rsidR="00BC611E" w:rsidRDefault="000B3565"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Observasi</w:t>
      </w:r>
    </w:p>
    <w:p w:rsidR="000B3565" w:rsidRPr="00BC611E" w:rsidRDefault="000B3565"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Ob</w:t>
      </w:r>
      <w:r w:rsidR="005D3C4E" w:rsidRPr="00BC611E">
        <w:rPr>
          <w:rFonts w:ascii="Times New Roman" w:hAnsi="Times New Roman" w:cs="Times New Roman"/>
          <w:sz w:val="24"/>
        </w:rPr>
        <w:t>s</w:t>
      </w:r>
      <w:r w:rsidRPr="00BC611E">
        <w:rPr>
          <w:rFonts w:ascii="Times New Roman" w:hAnsi="Times New Roman" w:cs="Times New Roman"/>
          <w:sz w:val="24"/>
        </w:rPr>
        <w:t xml:space="preserve">ervasi </w:t>
      </w:r>
      <w:r w:rsidR="0079694B" w:rsidRPr="00BC611E">
        <w:rPr>
          <w:rFonts w:ascii="Times New Roman" w:hAnsi="Times New Roman" w:cs="Times New Roman"/>
          <w:sz w:val="24"/>
        </w:rPr>
        <w:t xml:space="preserve">yang dilakukan penulis adalah melakukan </w:t>
      </w:r>
      <w:r w:rsidRPr="00BC611E">
        <w:rPr>
          <w:rFonts w:ascii="Times New Roman" w:hAnsi="Times New Roman" w:cs="Times New Roman"/>
          <w:sz w:val="24"/>
        </w:rPr>
        <w:t>pengamatan langsung</w:t>
      </w:r>
      <w:r w:rsidR="0079694B" w:rsidRPr="00BC611E">
        <w:rPr>
          <w:rFonts w:ascii="Times New Roman" w:hAnsi="Times New Roman" w:cs="Times New Roman"/>
          <w:sz w:val="24"/>
        </w:rPr>
        <w:t xml:space="preserve"> sistem yang sedang berjalan saat ini di</w:t>
      </w:r>
      <w:r w:rsidR="00594895">
        <w:rPr>
          <w:rFonts w:ascii="Times New Roman" w:hAnsi="Times New Roman" w:cs="Times New Roman"/>
          <w:sz w:val="24"/>
        </w:rPr>
        <w:t xml:space="preserve"> Desa Kalianyar</w:t>
      </w:r>
      <w:r w:rsidR="005D3C4E" w:rsidRPr="00BC611E">
        <w:rPr>
          <w:rFonts w:ascii="Times New Roman" w:hAnsi="Times New Roman" w:cs="Times New Roman"/>
          <w:sz w:val="24"/>
        </w:rPr>
        <w:t xml:space="preserve">. </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Wawancara </w:t>
      </w:r>
    </w:p>
    <w:p w:rsidR="00743F78"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Teknik pengumpulan data dilakukan dengan cara melakukan wawancara secara langsung dengan narasumber, sehingga ditemukan permasalahan, solusi dan pertimbangan dari hasil wawancara tersebut baik dari sudut pandang kebutuhan, keefektifan dan data yang akan dibutuhkan.</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Studi Pustaka</w:t>
      </w:r>
    </w:p>
    <w:p w:rsidR="004853E2"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Mengumpulkan data dengan mencari informasi melalui buku, jurnal ilmiah, karangan ilmiah, buku referensi, ensiklopedia, dan sumber-sumber lain terpe</w:t>
      </w:r>
      <w:r w:rsidR="001216EF" w:rsidRPr="00BC611E">
        <w:rPr>
          <w:rFonts w:ascii="Times New Roman" w:hAnsi="Times New Roman" w:cs="Times New Roman"/>
          <w:sz w:val="24"/>
        </w:rPr>
        <w:t>r</w:t>
      </w:r>
      <w:r w:rsidRPr="00BC611E">
        <w:rPr>
          <w:rFonts w:ascii="Times New Roman" w:hAnsi="Times New Roman" w:cs="Times New Roman"/>
          <w:sz w:val="24"/>
        </w:rPr>
        <w:t xml:space="preserve">caya baik dalam bentuk tulisan maupun dalam format digital yang bertujuan untuk membentuk sebuah landasan teori. </w:t>
      </w:r>
    </w:p>
    <w:p w:rsidR="007D50A1" w:rsidRDefault="007D50A1" w:rsidP="00311A6B">
      <w:pPr>
        <w:pStyle w:val="Heading2"/>
        <w:numPr>
          <w:ilvl w:val="0"/>
          <w:numId w:val="17"/>
        </w:numPr>
        <w:spacing w:before="360" w:after="120" w:line="360" w:lineRule="auto"/>
        <w:ind w:hanging="720"/>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rsidR="004D3C97" w:rsidRPr="00412D28" w:rsidRDefault="004D3C97" w:rsidP="00A95ABA">
      <w:pPr>
        <w:pStyle w:val="Heading2"/>
        <w:numPr>
          <w:ilvl w:val="0"/>
          <w:numId w:val="56"/>
        </w:numPr>
        <w:spacing w:before="360" w:after="120" w:line="360" w:lineRule="auto"/>
        <w:ind w:left="567" w:hanging="567"/>
        <w:rPr>
          <w:rFonts w:ascii="Times New Roman" w:hAnsi="Times New Roman" w:cs="Times New Roman"/>
          <w:b/>
          <w:color w:val="auto"/>
          <w:sz w:val="24"/>
          <w:szCs w:val="24"/>
        </w:rPr>
      </w:pPr>
      <w:bookmarkStart w:id="21" w:name="_Toc109486028"/>
      <w:r w:rsidRPr="00412D28">
        <w:rPr>
          <w:rFonts w:ascii="Times New Roman" w:hAnsi="Times New Roman" w:cs="Times New Roman"/>
          <w:b/>
          <w:color w:val="auto"/>
          <w:sz w:val="24"/>
          <w:szCs w:val="24"/>
        </w:rPr>
        <w:t>Sistematika Penulisan</w:t>
      </w:r>
      <w:bookmarkEnd w:id="21"/>
    </w:p>
    <w:p w:rsidR="009A6D0E" w:rsidRPr="00412D28" w:rsidRDefault="00EE4432" w:rsidP="00EE443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lang w:val="id-ID"/>
        </w:rPr>
        <w:t>Dalam penulisan skripsi ini, penulis membagi skripsi menjadi enam bab pokok agar mempermudah penulisan dan mudah untuk dipahami. Setiap bab memiliki susb-sub bab yang saling berkaitan, dimana sistematikanya dapat dilihat sebagai berikut:</w:t>
      </w:r>
    </w:p>
    <w:p w:rsidR="004853E2" w:rsidRPr="003930F0" w:rsidRDefault="004853E2" w:rsidP="00F203D4">
      <w:pPr>
        <w:spacing w:after="120" w:line="360" w:lineRule="auto"/>
        <w:jc w:val="both"/>
        <w:rPr>
          <w:rFonts w:asciiTheme="majorBidi" w:hAnsiTheme="majorBidi" w:cstheme="majorBidi"/>
          <w:b/>
          <w:sz w:val="24"/>
          <w:szCs w:val="24"/>
        </w:rPr>
      </w:pPr>
      <w:r w:rsidRPr="003930F0">
        <w:rPr>
          <w:rFonts w:asciiTheme="majorBidi" w:hAnsiTheme="majorBidi" w:cstheme="majorBidi"/>
          <w:b/>
          <w:sz w:val="24"/>
          <w:szCs w:val="24"/>
        </w:rPr>
        <w:t>Bab I</w:t>
      </w:r>
      <w:r w:rsidR="00E02D68" w:rsidRPr="003930F0">
        <w:rPr>
          <w:rFonts w:asciiTheme="majorBidi" w:hAnsiTheme="majorBidi" w:cstheme="majorBidi"/>
          <w:b/>
          <w:sz w:val="24"/>
          <w:szCs w:val="24"/>
        </w:rPr>
        <w:tab/>
      </w:r>
      <w:r w:rsidRPr="003930F0">
        <w:rPr>
          <w:rFonts w:asciiTheme="majorBidi" w:hAnsiTheme="majorBidi" w:cstheme="majorBidi"/>
          <w:b/>
          <w:sz w:val="24"/>
          <w:szCs w:val="24"/>
        </w:rPr>
        <w:t>: Pendahuluan</w:t>
      </w:r>
    </w:p>
    <w:p w:rsidR="004853E2" w:rsidRPr="00412D28" w:rsidRDefault="004853E2"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ain pendahuluan ini berisi tentang latar belakang masalah, rumusan masalah, batasan masalah, tujuan dan manfaat penelitian, metode penelitian, dan sistematka penulisan</w:t>
      </w:r>
      <w:r w:rsidR="00E02D68" w:rsidRPr="00412D28">
        <w:rPr>
          <w:rFonts w:asciiTheme="majorBidi" w:hAnsiTheme="majorBidi" w:cstheme="majorBidi"/>
          <w:sz w:val="24"/>
          <w:szCs w:val="24"/>
        </w:rPr>
        <w:t>.</w:t>
      </w:r>
    </w:p>
    <w:p w:rsidR="00E02D68" w:rsidRPr="003930F0" w:rsidRDefault="00E02D68" w:rsidP="00E02D68">
      <w:pPr>
        <w:tabs>
          <w:tab w:val="left" w:pos="567"/>
        </w:tabs>
        <w:spacing w:after="120" w:line="360" w:lineRule="auto"/>
        <w:jc w:val="both"/>
        <w:rPr>
          <w:rFonts w:asciiTheme="majorBidi" w:hAnsiTheme="majorBidi" w:cstheme="majorBidi"/>
          <w:b/>
          <w:sz w:val="24"/>
          <w:szCs w:val="24"/>
        </w:rPr>
      </w:pPr>
      <w:r w:rsidRPr="003930F0">
        <w:rPr>
          <w:rFonts w:asciiTheme="majorBidi" w:hAnsiTheme="majorBidi" w:cstheme="majorBidi"/>
          <w:b/>
          <w:sz w:val="24"/>
          <w:szCs w:val="24"/>
        </w:rPr>
        <w:t>Bab</w:t>
      </w:r>
      <w:r w:rsidR="006A1CC7" w:rsidRPr="003930F0">
        <w:rPr>
          <w:rFonts w:asciiTheme="majorBidi" w:hAnsiTheme="majorBidi" w:cstheme="majorBidi"/>
          <w:b/>
          <w:sz w:val="24"/>
          <w:szCs w:val="24"/>
        </w:rPr>
        <w:t xml:space="preserve"> II</w:t>
      </w:r>
      <w:r w:rsidR="006A1CC7" w:rsidRPr="003930F0">
        <w:rPr>
          <w:rFonts w:asciiTheme="majorBidi" w:hAnsiTheme="majorBidi" w:cstheme="majorBidi"/>
          <w:b/>
          <w:sz w:val="24"/>
          <w:szCs w:val="24"/>
        </w:rPr>
        <w:tab/>
      </w:r>
      <w:r w:rsidR="008239FD" w:rsidRPr="003930F0">
        <w:rPr>
          <w:rFonts w:asciiTheme="majorBidi" w:hAnsiTheme="majorBidi" w:cstheme="majorBidi"/>
          <w:b/>
          <w:sz w:val="24"/>
          <w:szCs w:val="24"/>
        </w:rPr>
        <w:t xml:space="preserve">  </w:t>
      </w:r>
      <w:r w:rsidR="006A1CC7" w:rsidRPr="003930F0">
        <w:rPr>
          <w:rFonts w:asciiTheme="majorBidi" w:hAnsiTheme="majorBidi" w:cstheme="majorBidi"/>
          <w:b/>
          <w:sz w:val="24"/>
          <w:szCs w:val="24"/>
        </w:rPr>
        <w:t xml:space="preserve">: </w:t>
      </w:r>
      <w:r w:rsidRPr="003930F0">
        <w:rPr>
          <w:rFonts w:asciiTheme="majorBidi" w:hAnsiTheme="majorBidi" w:cstheme="majorBidi"/>
          <w:b/>
          <w:sz w:val="24"/>
          <w:szCs w:val="24"/>
        </w:rPr>
        <w:t>Tinjaun pustaka</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tinjaun pustaka ini berisi tentang penjelasan secara rinci tentang teori-teori yang berhubungan dengan skripsi yang diangkat</w:t>
      </w:r>
    </w:p>
    <w:p w:rsidR="00E02D68" w:rsidRPr="003930F0" w:rsidRDefault="003930F0" w:rsidP="003930F0">
      <w:pPr>
        <w:spacing w:after="120" w:line="360" w:lineRule="auto"/>
        <w:rPr>
          <w:rFonts w:asciiTheme="majorBidi" w:hAnsiTheme="majorBidi" w:cstheme="majorBidi"/>
          <w:b/>
          <w:sz w:val="24"/>
          <w:szCs w:val="24"/>
        </w:rPr>
      </w:pPr>
      <w:r>
        <w:rPr>
          <w:rFonts w:asciiTheme="majorBidi" w:hAnsiTheme="majorBidi" w:cstheme="majorBidi"/>
          <w:b/>
          <w:sz w:val="24"/>
          <w:szCs w:val="24"/>
        </w:rPr>
        <w:t xml:space="preserve">Bab III   </w:t>
      </w:r>
      <w:r w:rsidR="00E02D68" w:rsidRPr="003930F0">
        <w:rPr>
          <w:rFonts w:asciiTheme="majorBidi" w:hAnsiTheme="majorBidi" w:cstheme="majorBidi"/>
          <w:b/>
          <w:sz w:val="24"/>
          <w:szCs w:val="24"/>
        </w:rPr>
        <w:t>: Analisa dan Perancangan Sistem</w:t>
      </w:r>
    </w:p>
    <w:p w:rsidR="006A1CC7"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ini membahas mengenai gambaran umum tempat penelitian, analisa terhadap sistem yang sedang berjalan saat ini dan sistem yang akan dibuat, analisis kebutuhan dalam pengembangan sistem, per</w:t>
      </w:r>
      <w:r w:rsidR="006A1CC7" w:rsidRPr="00412D28">
        <w:rPr>
          <w:rFonts w:asciiTheme="majorBidi" w:hAnsiTheme="majorBidi" w:cstheme="majorBidi"/>
          <w:sz w:val="24"/>
          <w:szCs w:val="24"/>
        </w:rPr>
        <w:t>ancangan struktur menu dan perancangan antarmuka pengguna.</w:t>
      </w:r>
    </w:p>
    <w:p w:rsidR="006A1CC7" w:rsidRPr="003930F0" w:rsidRDefault="008239FD" w:rsidP="004853E2">
      <w:pPr>
        <w:spacing w:after="120" w:line="360" w:lineRule="auto"/>
        <w:jc w:val="both"/>
        <w:rPr>
          <w:rFonts w:asciiTheme="majorBidi" w:hAnsiTheme="majorBidi" w:cstheme="majorBidi"/>
          <w:b/>
          <w:sz w:val="24"/>
          <w:szCs w:val="24"/>
        </w:rPr>
      </w:pPr>
      <w:r w:rsidRPr="003930F0">
        <w:rPr>
          <w:rFonts w:asciiTheme="majorBidi" w:hAnsiTheme="majorBidi" w:cstheme="majorBidi"/>
          <w:b/>
          <w:sz w:val="24"/>
          <w:szCs w:val="24"/>
        </w:rPr>
        <w:t xml:space="preserve">Bab IV  </w:t>
      </w:r>
      <w:r w:rsidR="006A1CC7" w:rsidRPr="003930F0">
        <w:rPr>
          <w:rFonts w:asciiTheme="majorBidi" w:hAnsiTheme="majorBidi" w:cstheme="majorBidi"/>
          <w:b/>
          <w:sz w:val="24"/>
          <w:szCs w:val="24"/>
        </w:rPr>
        <w:t>: Implementasi dan Pembahasan</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erisi tentang implementasi dan pembahasan. Implementasi yang dimaksud adalah penerapan dari analisis dan perancangan sistem yang dibahas pada Bab. III. Sedangkan pembahasan yang dimaksud dalam bab ini adalah aplikasi penuh korelasi masing-masing menu, sub-sub menu dalam aplikasi, apakah sudah sesuai output yang dikeluarkan dengan mengacu pada input yang diberikan. </w:t>
      </w:r>
    </w:p>
    <w:p w:rsidR="008239FD" w:rsidRPr="003930F0" w:rsidRDefault="008239FD" w:rsidP="004853E2">
      <w:pPr>
        <w:spacing w:after="120" w:line="360" w:lineRule="auto"/>
        <w:jc w:val="both"/>
        <w:rPr>
          <w:rFonts w:asciiTheme="majorBidi" w:hAnsiTheme="majorBidi" w:cstheme="majorBidi"/>
          <w:b/>
          <w:sz w:val="24"/>
          <w:szCs w:val="24"/>
        </w:rPr>
      </w:pPr>
      <w:r w:rsidRPr="003930F0">
        <w:rPr>
          <w:rFonts w:asciiTheme="majorBidi" w:hAnsiTheme="majorBidi" w:cstheme="majorBidi"/>
          <w:b/>
          <w:sz w:val="24"/>
          <w:szCs w:val="24"/>
        </w:rPr>
        <w:t>Bab V</w:t>
      </w:r>
      <w:r w:rsidRPr="003930F0">
        <w:rPr>
          <w:rFonts w:asciiTheme="majorBidi" w:hAnsiTheme="majorBidi" w:cstheme="majorBidi"/>
          <w:b/>
          <w:sz w:val="24"/>
          <w:szCs w:val="24"/>
        </w:rPr>
        <w:tab/>
        <w:t xml:space="preserve">  :</w:t>
      </w:r>
      <w:r w:rsidR="003930F0">
        <w:rPr>
          <w:rFonts w:asciiTheme="majorBidi" w:hAnsiTheme="majorBidi" w:cstheme="majorBidi"/>
          <w:b/>
          <w:sz w:val="24"/>
          <w:szCs w:val="24"/>
        </w:rPr>
        <w:t xml:space="preserve"> Penutup</w:t>
      </w:r>
    </w:p>
    <w:p w:rsidR="007D50A1" w:rsidRPr="007D50A1" w:rsidRDefault="007F3BEF" w:rsidP="007D50A1">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ni berisi tentang kesimpulan dari sistem yang telah dibuat dan saran untuk pengembangan sistem yang jauh lebih lanjut. </w:t>
      </w:r>
    </w:p>
    <w:p w:rsidR="00C14D50" w:rsidRPr="00412D28" w:rsidRDefault="00C14D50" w:rsidP="00B163DA">
      <w:pPr>
        <w:pStyle w:val="Heading1"/>
        <w:spacing w:before="0" w:line="360" w:lineRule="auto"/>
        <w:jc w:val="center"/>
        <w:rPr>
          <w:rFonts w:ascii="Times New Roman" w:hAnsi="Times New Roman" w:cs="Times New Roman"/>
          <w:b/>
          <w:color w:val="auto"/>
          <w:sz w:val="24"/>
          <w:szCs w:val="24"/>
        </w:rPr>
      </w:pPr>
      <w:bookmarkStart w:id="22" w:name="_Toc109486029"/>
      <w:r w:rsidRPr="00412D28">
        <w:rPr>
          <w:rFonts w:ascii="Times New Roman" w:hAnsi="Times New Roman" w:cs="Times New Roman"/>
          <w:b/>
          <w:color w:val="auto"/>
          <w:sz w:val="24"/>
          <w:szCs w:val="24"/>
        </w:rPr>
        <w:t xml:space="preserve">BAB </w:t>
      </w:r>
      <w:r w:rsidR="00571470" w:rsidRPr="00412D28">
        <w:rPr>
          <w:rFonts w:ascii="Times New Roman" w:hAnsi="Times New Roman" w:cs="Times New Roman"/>
          <w:b/>
          <w:color w:val="auto"/>
          <w:sz w:val="24"/>
          <w:szCs w:val="24"/>
        </w:rPr>
        <w:t>I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TINJAUAN PUSTAKA</w:t>
      </w:r>
      <w:bookmarkEnd w:id="22"/>
    </w:p>
    <w:p w:rsidR="006A15F3" w:rsidRPr="00412D28" w:rsidRDefault="00C946E1" w:rsidP="009F6C1E">
      <w:pPr>
        <w:pStyle w:val="Heading2"/>
        <w:numPr>
          <w:ilvl w:val="0"/>
          <w:numId w:val="6"/>
        </w:numPr>
        <w:spacing w:before="480" w:after="120" w:line="360" w:lineRule="auto"/>
        <w:ind w:left="426" w:hanging="426"/>
        <w:rPr>
          <w:rFonts w:ascii="Times New Roman" w:hAnsi="Times New Roman" w:cs="Times New Roman"/>
          <w:b/>
          <w:color w:val="auto"/>
          <w:sz w:val="24"/>
          <w:szCs w:val="24"/>
        </w:rPr>
      </w:pPr>
      <w:bookmarkStart w:id="23" w:name="_Toc109486030"/>
      <w:r w:rsidRPr="00412D28">
        <w:rPr>
          <w:rFonts w:ascii="Times New Roman" w:hAnsi="Times New Roman" w:cs="Times New Roman"/>
          <w:b/>
          <w:color w:val="auto"/>
          <w:sz w:val="24"/>
          <w:szCs w:val="24"/>
        </w:rPr>
        <w:t>Penelitian Terkait</w:t>
      </w:r>
      <w:bookmarkEnd w:id="23"/>
    </w:p>
    <w:p w:rsidR="008C53FA" w:rsidRPr="00412D28" w:rsidRDefault="00594895" w:rsidP="000A2ED6">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berikut menjadi acuan penulis dalam melakukan penelitian sehingga penulis dapat mengangkat beberapa penelitian  sebagai referensi dalam memperkaya bahan kajian. Berikut merupakan penelitian beberapa jurnal terkait dengan penelitian yang dilakukan penulis, yaitu;</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22 oleh Sangay Tenzin, Tshering Lhamo, dan Tsheten Dorji dalam jurnal</w:t>
      </w:r>
      <w:r w:rsidRPr="00C71832">
        <w:t xml:space="preserve"> </w:t>
      </w:r>
      <w:r w:rsidRPr="00C71832">
        <w:rPr>
          <w:rFonts w:ascii="Times New Roman" w:hAnsi="Times New Roman" w:cs="Times New Roman"/>
          <w:i/>
          <w:sz w:val="24"/>
        </w:rPr>
        <w:t>International Research Journal of Engineering and Technology</w:t>
      </w:r>
      <w:r w:rsidRPr="00C71832">
        <w:rPr>
          <w:rFonts w:ascii="Times New Roman" w:hAnsi="Times New Roman" w:cs="Times New Roman"/>
          <w:sz w:val="24"/>
        </w:rPr>
        <w:t xml:space="preserve"> yang berjudul “</w:t>
      </w:r>
      <w:r w:rsidRPr="00C71832">
        <w:rPr>
          <w:rFonts w:ascii="Times New Roman" w:hAnsi="Times New Roman" w:cs="Times New Roman"/>
          <w:i/>
          <w:sz w:val="24"/>
        </w:rPr>
        <w:t>Design and Development of E-Commerce Web Application for Cooperative Store</w:t>
      </w:r>
      <w:r w:rsidRPr="00C71832">
        <w:rPr>
          <w:rFonts w:ascii="Times New Roman" w:hAnsi="Times New Roman" w:cs="Times New Roman"/>
          <w:sz w:val="24"/>
        </w:rPr>
        <w:t xml:space="preserve">” menjelaskan tentang pesatnya kemajuan informasi dan teknologi sehingga orang-orang dapat melihat informasi dalam sekali klik salah satunya adalah </w:t>
      </w:r>
      <w:r w:rsidRPr="00C71832">
        <w:rPr>
          <w:rFonts w:ascii="Times New Roman" w:hAnsi="Times New Roman" w:cs="Times New Roman"/>
          <w:i/>
          <w:sz w:val="24"/>
        </w:rPr>
        <w:t>E-commerce</w:t>
      </w:r>
      <w:r w:rsidRPr="00C71832">
        <w:rPr>
          <w:rFonts w:ascii="Times New Roman" w:hAnsi="Times New Roman" w:cs="Times New Roman"/>
          <w:sz w:val="24"/>
        </w:rPr>
        <w:t xml:space="preserve"> karena menjadi alat yang memungkinkan pelanggan dapat berbelanja online tanpa harus mengunjungi toko secara fisik, mengurangi beban kerja tenaga penjual, dan meminimalkan kesalahan manual dengan mengotomatisasi entri catat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ngay Tenzin, Tshering Lhamo","given":"Tsheten Dorji","non-dropping-particle":"","parse-names":false,"suffix":""}],"container-title":"International Research Journal of Engineering and Technology","id":"ITEM-1","issue":"02","issued":{"date-parts":[["2022"]]},"page":"843-847","title":"Design and Development of E-Commerce Web Application for Cooperative Store","type":"article-journal","volume":"09"},"uris":["http://www.mendeley.com/documents/?uuid=c0260eab-965b-456a-bd37-30fcb9a60e74"]}],"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4]</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19 oleh Bq Andriska CP, Indra Gunawan, dan Ramli Ahmad, dalam jurnal manajemen informatika dan komunikasi yang berjudul “Penggunaan Metode Nn Untuk Mengukur Pengaruh Web Promosi Dan Faktor Harga Terhadap Penjualan Kain Tenun Oleh Pengrajin di Pringgasela Lombok Timur” menjelaskan tentang peran internet dalam meningkatkan keefektifan dan efisiensi pemasaran produk dengan menggunakan website karena akan lebih banyak menguntungkan sebab dapat mempermudah proses pengembangan dan dapat menghemat bia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q Andriska CP, Indra Gunawan","given":"Ramli Ahmad","non-dropping-particle":"","parse-names":false,"suffix":""}],"container-title":"Jurnal Informatika dan Teknologi","id":"ITEM-1","issue":"1","issued":{"date-parts":[["2019"]]},"page":"18 - 26","title":"Penggunaan Metode Nn Untuk Mengukur Pengaruh Web Promosi Dan Faktor Harga Terhadap Penjualan Kain Tenun Oleh Pengrajin di Pringgasela Lombok Timur","type":"article-journal","volume":"2"},"uris":["http://www.mendeley.com/documents/?uuid=922a3582-3e5a-401b-bba2-c853bcef2f17"]}],"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5]</w:t>
      </w:r>
      <w:r>
        <w:rPr>
          <w:rFonts w:ascii="Times New Roman" w:hAnsi="Times New Roman" w:cs="Times New Roman"/>
          <w:sz w:val="24"/>
        </w:rPr>
        <w:fldChar w:fldCharType="end"/>
      </w:r>
      <w:r w:rsidR="00B25CEC" w:rsidRPr="00412D28">
        <w:rPr>
          <w:rFonts w:ascii="Times New Roman" w:hAnsi="Times New Roman" w:cs="Times New Roman"/>
          <w:sz w:val="24"/>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18 oleh Sanchit Aggarwal dalam jurnal </w:t>
      </w:r>
      <w:r w:rsidRPr="00C71832">
        <w:rPr>
          <w:rFonts w:ascii="Times New Roman" w:hAnsi="Times New Roman" w:cs="Times New Roman"/>
          <w:i/>
          <w:sz w:val="24"/>
        </w:rPr>
        <w:t xml:space="preserve">International Journal of Recent Research Aspects </w:t>
      </w:r>
      <w:r w:rsidRPr="00C71832">
        <w:rPr>
          <w:rFonts w:ascii="Times New Roman" w:hAnsi="Times New Roman" w:cs="Times New Roman"/>
          <w:sz w:val="24"/>
        </w:rPr>
        <w:t>yang berjudul “</w:t>
      </w:r>
      <w:r w:rsidRPr="00C71832">
        <w:rPr>
          <w:rFonts w:ascii="Times New Roman" w:hAnsi="Times New Roman" w:cs="Times New Roman"/>
          <w:i/>
          <w:sz w:val="24"/>
        </w:rPr>
        <w:t>Modern Web-Development using ReactJS</w:t>
      </w:r>
      <w:r w:rsidRPr="00C71832">
        <w:rPr>
          <w:rFonts w:ascii="Times New Roman" w:hAnsi="Times New Roman" w:cs="Times New Roman"/>
          <w:sz w:val="24"/>
        </w:rPr>
        <w:t xml:space="preserve">” menjelaskan tentang pengembangan sistem menggunakan bahasa pemrograman </w:t>
      </w:r>
      <w:r w:rsidRPr="00C71832">
        <w:rPr>
          <w:rFonts w:ascii="Times New Roman" w:hAnsi="Times New Roman" w:cs="Times New Roman"/>
          <w:i/>
          <w:sz w:val="24"/>
        </w:rPr>
        <w:t xml:space="preserve">JavaScript </w:t>
      </w:r>
      <w:r w:rsidRPr="00C71832">
        <w:rPr>
          <w:rFonts w:ascii="Times New Roman" w:hAnsi="Times New Roman" w:cs="Times New Roman"/>
          <w:sz w:val="24"/>
        </w:rPr>
        <w:t xml:space="preserve"> dengan pustakanya </w:t>
      </w:r>
      <w:r w:rsidRPr="00C71832">
        <w:rPr>
          <w:rFonts w:ascii="Times New Roman" w:hAnsi="Times New Roman" w:cs="Times New Roman"/>
          <w:i/>
          <w:sz w:val="24"/>
        </w:rPr>
        <w:t xml:space="preserve">ReactJs, </w:t>
      </w:r>
      <w:r w:rsidRPr="00C71832">
        <w:rPr>
          <w:rFonts w:ascii="Times New Roman" w:hAnsi="Times New Roman" w:cs="Times New Roman"/>
          <w:sz w:val="24"/>
        </w:rPr>
        <w:t>untuk mengembangkan komponen antarmuka yang memungkinkan pengembangan aplikasi berbasis web yang besar dan kompleks yang dapat mengubah datanya tanpa penyegaran halaman, sehingga membuat aplikasi website menjadi lebih cepat untuk ditampilkan kepada penggun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ReactJS is a component based library which is deployed for the development of interactive user interfaces. Currently it is the most popular front-end JS library. It incorporates the view (V) layer in M-V-C (Model View Controller) pattern. It is supported by Facebook, Instagram and a community of individual developers and organisations. React basically enables development of large and complex web based applications which can change its data without subsequent page refreshes. It targets to provide better user experiences and with blazing fast and robust web apps development. ReactJS can also integrated with other JavaScript libraries or frameworks in MVC, such as AngularJS.","author":[{"dropping-particle":"","family":"Aggarwal","given":"Sanchit","non-dropping-particle":"","parse-names":false,"suffix":""}],"container-title":"International Journal of Recent Research Aspects","id":"ITEM-1","issue":"1","issued":{"date-parts":[["2018"]]},"page":"133-137","title":"Modern Web-Development using ReactJS","type":"article-journal","volume":"5"},"uris":["http://www.mendeley.com/documents/?uuid=eef05f8b-d049-41b0-9b75-88e4b77ff61a"]}],"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6]</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E423F7"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1 oleh Nagothu Diwakar Naidu, Pentapati Adarsh, Sabharinadh Reddy, Gumpula Raju, Uppu Sai Kiran, dan Vikash Sharma dalam jurnal </w:t>
      </w:r>
      <w:r w:rsidRPr="00C71832">
        <w:rPr>
          <w:rFonts w:ascii="Times New Roman" w:hAnsi="Times New Roman" w:cs="Times New Roman"/>
          <w:i/>
          <w:sz w:val="24"/>
        </w:rPr>
        <w:t xml:space="preserve">International Journal for Modern Trends in Science and Technology </w:t>
      </w:r>
      <w:r w:rsidRPr="00C71832">
        <w:rPr>
          <w:rFonts w:ascii="Times New Roman" w:hAnsi="Times New Roman" w:cs="Times New Roman"/>
          <w:sz w:val="24"/>
        </w:rPr>
        <w:t>yang berjudul “</w:t>
      </w:r>
      <w:r w:rsidRPr="00C71832">
        <w:rPr>
          <w:rFonts w:ascii="Times New Roman" w:hAnsi="Times New Roman" w:cs="Times New Roman"/>
          <w:i/>
          <w:sz w:val="24"/>
        </w:rPr>
        <w:t>E-Commerce web Application by using MERN Technology</w:t>
      </w:r>
      <w:r w:rsidRPr="00C71832">
        <w:rPr>
          <w:rFonts w:ascii="Times New Roman" w:hAnsi="Times New Roman" w:cs="Times New Roman"/>
          <w:sz w:val="24"/>
        </w:rPr>
        <w:t xml:space="preserve">” menjelaskan tentang pentingnya penggunakan teknologi dalam melakukan pemasaran secara </w:t>
      </w:r>
      <w:r w:rsidRPr="00C71832">
        <w:rPr>
          <w:rFonts w:ascii="Times New Roman" w:hAnsi="Times New Roman" w:cs="Times New Roman"/>
          <w:i/>
          <w:sz w:val="24"/>
        </w:rPr>
        <w:t xml:space="preserve">online, </w:t>
      </w:r>
      <w:r w:rsidRPr="00C71832">
        <w:rPr>
          <w:rFonts w:ascii="Times New Roman" w:hAnsi="Times New Roman" w:cs="Times New Roman"/>
          <w:sz w:val="24"/>
        </w:rPr>
        <w:t xml:space="preserve">melihat dari banyaknya toko </w:t>
      </w:r>
      <w:r w:rsidRPr="00C71832">
        <w:rPr>
          <w:rFonts w:ascii="Times New Roman" w:hAnsi="Times New Roman" w:cs="Times New Roman"/>
          <w:i/>
          <w:sz w:val="24"/>
        </w:rPr>
        <w:t>online</w:t>
      </w:r>
      <w:r w:rsidRPr="00C71832">
        <w:rPr>
          <w:rFonts w:ascii="Times New Roman" w:hAnsi="Times New Roman" w:cs="Times New Roman"/>
          <w:sz w:val="24"/>
        </w:rPr>
        <w:t xml:space="preserve"> digunakan yang menandakan banyaknya minat masyarakat untuk membeli barang secara </w:t>
      </w:r>
      <w:r w:rsidRPr="00C71832">
        <w:rPr>
          <w:rFonts w:ascii="Times New Roman" w:hAnsi="Times New Roman" w:cs="Times New Roman"/>
          <w:i/>
          <w:sz w:val="24"/>
        </w:rPr>
        <w:t xml:space="preserve">online. </w:t>
      </w:r>
      <w:r w:rsidRPr="00C71832">
        <w:rPr>
          <w:rFonts w:ascii="Times New Roman" w:hAnsi="Times New Roman" w:cs="Times New Roman"/>
          <w:sz w:val="24"/>
        </w:rPr>
        <w:t>Dalam pembangunan sistem penjualan, teknologi yang digunakan adalah teknologi MERN karena tren teknologi modern yang mementingkan kecepatan dalam mengakses aplikasi</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501/ijmtst0705001","abstract":"In today's generation, most people are using technology for leading their lives and fulfilling their daily needs. In this generation most of us using E-commerce websites for shopping for clothes, groceries, and electronics [1]. We have developed one E-commerce web application by using MERNstack technology as it contains MongoDB, Express.JS framework, React.JS library, Node.JS platform. This application is fully functional with different views for user and admin and it also has integrated with payment gateway for checkout. By using this website we can buy different types of t-shirts and we can choose different styles of t-shirts based upon customer interests. In this project, we can add different products and can delete them also. We have developed administrative functions for the website such as create a product, create categories, Admin dashboard, Manage products, Manage categories. For customersrs, they can quickly add their items to the cart. Based on the items in the cart then the bill gets generate and the customer can pay by using stripe [2].","author":[{"dropping-particle":"","family":"Nagothu Diwakar Naidu, Pentapati Adarsh, Sabharinadh Reddy, Gumpula Raju, Uppu Sai Kiran","given":"Vikash Sharma","non-dropping-particle":"","parse-names":false,"suffix":""}],"container-title":"International Journal for Modern Trends in Science and Technology","id":"ITEM-1","issue":"05","issued":{"date-parts":[["2021"]]},"page":"1-5","title":"E-Commerce web Application by using MERN Technology","type":"article-journal","volume":"7"},"uris":["http://www.mendeley.com/documents/?uuid=23224fe9-db7f-4401-997a-b1c356e242a6"]}],"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7]</w:t>
      </w:r>
      <w:r>
        <w:rPr>
          <w:rFonts w:ascii="Times New Roman" w:hAnsi="Times New Roman" w:cs="Times New Roman"/>
          <w:sz w:val="24"/>
        </w:rPr>
        <w:fldChar w:fldCharType="end"/>
      </w:r>
      <w:r w:rsidR="00615DB6" w:rsidRPr="00412D28">
        <w:rPr>
          <w:rFonts w:ascii="Times New Roman" w:hAnsi="Times New Roman" w:cs="Times New Roman"/>
          <w:noProof/>
          <w:sz w:val="24"/>
          <w:lang w:val="en-ID"/>
        </w:rPr>
        <w:t>.</w:t>
      </w:r>
    </w:p>
    <w:p w:rsidR="00F3556A"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2 oleh Atharva Kulkarni, Chirag Mahajan, dan Tejas Hasabnis dalam jurnal </w:t>
      </w:r>
      <w:r w:rsidRPr="00C71832">
        <w:rPr>
          <w:rFonts w:ascii="Times New Roman" w:hAnsi="Times New Roman" w:cs="Times New Roman"/>
          <w:i/>
          <w:sz w:val="24"/>
        </w:rPr>
        <w:t xml:space="preserve">International Journal for Research in Applied Science and Engineering Technology </w:t>
      </w:r>
      <w:r w:rsidRPr="00C71832">
        <w:rPr>
          <w:rFonts w:ascii="Times New Roman" w:hAnsi="Times New Roman" w:cs="Times New Roman"/>
          <w:sz w:val="24"/>
        </w:rPr>
        <w:t>yang berjudul “</w:t>
      </w:r>
      <w:r w:rsidRPr="00C71832">
        <w:rPr>
          <w:rFonts w:ascii="Times New Roman" w:hAnsi="Times New Roman" w:cs="Times New Roman"/>
          <w:i/>
          <w:sz w:val="24"/>
        </w:rPr>
        <w:t>Vocal For Local – An E-commerce Platform for Local Businesses</w:t>
      </w:r>
      <w:r w:rsidRPr="00C71832">
        <w:rPr>
          <w:rFonts w:ascii="Times New Roman" w:hAnsi="Times New Roman" w:cs="Times New Roman"/>
          <w:sz w:val="24"/>
        </w:rPr>
        <w:t xml:space="preserve">” Menjelaskan tentang efek pandemi covid-19 yang memaksa negara dan masyarakat untuk mengembangkan </w:t>
      </w:r>
      <w:r w:rsidRPr="00C71832">
        <w:rPr>
          <w:rFonts w:ascii="Times New Roman" w:hAnsi="Times New Roman" w:cs="Times New Roman"/>
          <w:i/>
          <w:sz w:val="24"/>
        </w:rPr>
        <w:t xml:space="preserve">platform </w:t>
      </w:r>
      <w:r w:rsidRPr="00C71832">
        <w:rPr>
          <w:rFonts w:ascii="Times New Roman" w:hAnsi="Times New Roman" w:cs="Times New Roman"/>
          <w:sz w:val="24"/>
        </w:rPr>
        <w:t xml:space="preserve">dan teknologi baru yang memungkinkan orang melakukan operasi sehari-hari mereka dari jarak jauh, karena efek pendiemi covid-19 yang memiliki dampak keuangan negatif pada perusahaan lokal yang tidak memiliki infrastruktur kerja jarak jauh. Sebagai hasilnya adalah dengan mengembangkan </w:t>
      </w:r>
      <w:r w:rsidRPr="00C71832">
        <w:rPr>
          <w:rFonts w:ascii="Times New Roman" w:hAnsi="Times New Roman" w:cs="Times New Roman"/>
          <w:i/>
          <w:sz w:val="24"/>
        </w:rPr>
        <w:t>platform</w:t>
      </w:r>
      <w:r w:rsidRPr="00C71832">
        <w:rPr>
          <w:rFonts w:ascii="Times New Roman" w:hAnsi="Times New Roman" w:cs="Times New Roman"/>
          <w:sz w:val="24"/>
        </w:rPr>
        <w:t xml:space="preserve"> penjualan online menjadi solusi untuk membantu bisnis lokal menampilkan dan memperluas bisnis mereka secara online</w:t>
      </w:r>
      <w:r>
        <w:rPr>
          <w:rFonts w:ascii="Times New Roman" w:hAnsi="Times New Roman" w:cs="Times New Roman"/>
          <w:sz w:val="24"/>
        </w:rPr>
        <w:fldChar w:fldCharType="begin" w:fldLock="1"/>
      </w:r>
      <w:r w:rsidR="005E6D4D">
        <w:rPr>
          <w:rFonts w:ascii="Times New Roman" w:hAnsi="Times New Roman" w:cs="Times New Roman"/>
          <w:sz w:val="24"/>
        </w:rPr>
        <w:instrText>ADDIN CSL_CITATION {"citationItems":[{"id":"ITEM-1","itemData":{"DOI":"10.22214/ijraset.2022.40447","abstract":"Abstract: Many individuals have been inspired to establish their small businesses as a result of the current Covid-19 pandemic, however, upscaling is challenging for small company owners owing to a lack of connection and client reach. In addition, the pandemic has hit many established local businesses hard financially. There is a demand for a dedicated platform that allows customers to interact with growing small businesses and start-ups while also allowing company owners to exhibit their products and network. Businesses that are fresh to the market confront challenges in showcasing their products and gaining client exposure. As a result, we developed a web application that links small businesses with larger audiences and helps them grow. Vocal for local is a seamless E-commerce platform designed to address the problems that small businesses face. Customers can pick from a large range of items supplied by various local companies and make safe and secure payments on the platform, making it a convenient platform for both customers and local businesses. Keywords: Covid-19 pandemic, Connection, Local Businesses, Start-ups, Client Exposure, Customers, Platform, Web Application, Vocal For Local, Seamless, E-commerce, safe and secure payments.","author":[{"dropping-particle":"","family":"Kulkarni","given":"Atharva","non-dropping-particle":"","parse-names":false,"suffix":""},{"dropping-particle":"","family":"Mahajan","given":"Chirag","non-dropping-particle":"","parse-names":false,"suffix":""},{"dropping-particle":"","family":"Hasabnis","given":"Tejas","non-dropping-particle":"","parse-names":false,"suffix":""}],"container-title":"International Journal for Research in Applied Science and Engineering Technology","id":"ITEM-1","issue":"2","issued":{"date-parts":[["2022"]]},"page":"1100-1103","title":"Vocal For Local – An E-commerce Platform for Local Businesses","type":"article-journal","volume":"10"},"uris":["http://www.mendeley.com/documents/?uuid=da207801-edb1-4496-90eb-e56fd11f6032"]}],"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8]</w:t>
      </w:r>
      <w:r>
        <w:rPr>
          <w:rFonts w:ascii="Times New Roman" w:hAnsi="Times New Roman" w:cs="Times New Roman"/>
          <w:sz w:val="24"/>
        </w:rPr>
        <w:fldChar w:fldCharType="end"/>
      </w:r>
      <w:r w:rsidR="00A67B94" w:rsidRPr="00412D28">
        <w:rPr>
          <w:rFonts w:ascii="Times New Roman" w:hAnsi="Times New Roman" w:cs="Times New Roman"/>
          <w:noProof/>
          <w:sz w:val="24"/>
          <w:lang w:val="en-ID"/>
        </w:rPr>
        <w:t>.</w:t>
      </w:r>
      <w:r w:rsidR="00CF27AC" w:rsidRPr="00412D28">
        <w:rPr>
          <w:rFonts w:ascii="Times New Roman" w:hAnsi="Times New Roman" w:cs="Times New Roman"/>
          <w:noProof/>
          <w:sz w:val="24"/>
          <w:lang w:val="en-ID"/>
        </w:rPr>
        <w:t xml:space="preserve"> </w:t>
      </w:r>
    </w:p>
    <w:p w:rsidR="00191A34" w:rsidRPr="00412D28" w:rsidRDefault="00062E10" w:rsidP="00311A6B">
      <w:pPr>
        <w:pStyle w:val="Heading2"/>
        <w:numPr>
          <w:ilvl w:val="0"/>
          <w:numId w:val="28"/>
        </w:numPr>
        <w:spacing w:before="480" w:after="120" w:line="360" w:lineRule="auto"/>
        <w:ind w:hanging="720"/>
        <w:rPr>
          <w:rFonts w:ascii="Times New Roman" w:hAnsi="Times New Roman" w:cs="Times New Roman"/>
          <w:b/>
          <w:color w:val="auto"/>
          <w:sz w:val="24"/>
          <w:szCs w:val="24"/>
        </w:rPr>
      </w:pPr>
      <w:bookmarkStart w:id="24" w:name="_Toc109486031"/>
      <w:r w:rsidRPr="00412D28">
        <w:rPr>
          <w:rFonts w:ascii="Times New Roman" w:hAnsi="Times New Roman" w:cs="Times New Roman"/>
          <w:b/>
          <w:color w:val="auto"/>
          <w:sz w:val="24"/>
          <w:szCs w:val="24"/>
        </w:rPr>
        <w:t>Landasan Teori</w:t>
      </w:r>
      <w:bookmarkEnd w:id="24"/>
    </w:p>
    <w:p w:rsidR="004D3866" w:rsidRPr="005E6D4D" w:rsidRDefault="00191A34" w:rsidP="005E6D4D">
      <w:pPr>
        <w:spacing w:line="360" w:lineRule="auto"/>
        <w:jc w:val="both"/>
        <w:rPr>
          <w:rFonts w:ascii="Times New Roman" w:hAnsi="Times New Roman" w:cs="Times New Roman"/>
          <w:sz w:val="24"/>
        </w:rPr>
      </w:pPr>
      <w:r w:rsidRPr="00412D28">
        <w:rPr>
          <w:rFonts w:ascii="Times New Roman" w:hAnsi="Times New Roman" w:cs="Times New Roman"/>
          <w:sz w:val="24"/>
        </w:rPr>
        <w:t>Adapun landasan teori yang dapat mendukung dalam</w:t>
      </w:r>
      <w:r w:rsidR="00925F75" w:rsidRPr="00412D28">
        <w:rPr>
          <w:rFonts w:ascii="Times New Roman" w:hAnsi="Times New Roman" w:cs="Times New Roman"/>
          <w:sz w:val="24"/>
        </w:rPr>
        <w:t xml:space="preserve"> peneliti</w:t>
      </w:r>
      <w:r w:rsidR="00463928" w:rsidRPr="00412D28">
        <w:rPr>
          <w:rFonts w:ascii="Times New Roman" w:hAnsi="Times New Roman" w:cs="Times New Roman"/>
          <w:sz w:val="24"/>
        </w:rPr>
        <w:t xml:space="preserve">an yang dilakukan oleh penulis. </w:t>
      </w:r>
      <w:r w:rsidR="00463928" w:rsidRPr="00412D28">
        <w:rPr>
          <w:rFonts w:ascii="Times New Roman" w:hAnsi="Times New Roman" w:cs="Times New Roman"/>
          <w:noProof/>
          <w:sz w:val="24"/>
          <w:lang w:val="en-ID"/>
        </w:rPr>
        <w:t>Dari penelitian ini, penulis mengangkat beberapa penelitian sebagai referensi dalam memperkaya bahan kajian. Berikut merupakan penelitian beberapa jurnal terkait dengan penelitian yang dilakukan penulis</w:t>
      </w:r>
      <w:r w:rsidR="005708CD" w:rsidRPr="00412D28">
        <w:rPr>
          <w:rFonts w:ascii="Times New Roman" w:hAnsi="Times New Roman" w:cs="Times New Roman"/>
          <w:noProof/>
          <w:sz w:val="24"/>
          <w:lang w:val="en-ID"/>
        </w:rPr>
        <w:t xml:space="preserve"> </w:t>
      </w:r>
      <w:r w:rsidRPr="00412D28">
        <w:rPr>
          <w:rFonts w:ascii="Times New Roman" w:hAnsi="Times New Roman" w:cs="Times New Roman"/>
          <w:sz w:val="24"/>
        </w:rPr>
        <w:t>yaitu:</w:t>
      </w:r>
      <w:r w:rsidR="00B976CD" w:rsidRPr="00412D28">
        <w:rPr>
          <w:rFonts w:ascii="Times New Roman" w:hAnsi="Times New Roman" w:cs="Times New Roman"/>
          <w:noProof/>
          <w:sz w:val="24"/>
          <w:lang w:val="en-ID"/>
        </w:rPr>
        <w:t xml:space="preserve"> </w:t>
      </w:r>
    </w:p>
    <w:p w:rsidR="005E6D4D" w:rsidRPr="00412D28" w:rsidRDefault="005E6D4D" w:rsidP="005E6D4D">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 xml:space="preserve">Penjualan </w:t>
      </w:r>
      <w:r w:rsidRPr="00F1033E">
        <w:rPr>
          <w:rFonts w:ascii="Times New Roman" w:hAnsi="Times New Roman" w:cs="Times New Roman"/>
          <w:color w:val="auto"/>
        </w:rPr>
        <w:t>Online</w:t>
      </w:r>
      <w:r>
        <w:rPr>
          <w:rFonts w:ascii="Times New Roman" w:hAnsi="Times New Roman" w:cs="Times New Roman"/>
          <w:color w:val="auto"/>
        </w:rPr>
        <w:t xml:space="preserve"> </w:t>
      </w:r>
    </w:p>
    <w:p w:rsidR="000648EE" w:rsidRPr="005E6D4D" w:rsidRDefault="005E6D4D" w:rsidP="005E6D4D">
      <w:pPr>
        <w:spacing w:before="120" w:after="120" w:line="360" w:lineRule="auto"/>
        <w:ind w:left="426"/>
        <w:jc w:val="both"/>
        <w:rPr>
          <w:rFonts w:ascii="Times New Roman" w:hAnsi="Times New Roman" w:cs="Times New Roman"/>
          <w:noProof/>
          <w:sz w:val="24"/>
          <w:lang w:val="en-ID"/>
        </w:rPr>
      </w:pPr>
      <w:r w:rsidRPr="005E6D4D">
        <w:rPr>
          <w:rFonts w:ascii="Times New Roman" w:hAnsi="Times New Roman" w:cs="Times New Roman"/>
          <w:noProof/>
          <w:sz w:val="24"/>
          <w:lang w:val="en-ID"/>
        </w:rPr>
        <w:t xml:space="preserve">Penjualan </w:t>
      </w:r>
      <w:r w:rsidRPr="00F1033E">
        <w:rPr>
          <w:rFonts w:ascii="Times New Roman" w:hAnsi="Times New Roman" w:cs="Times New Roman"/>
          <w:i/>
          <w:noProof/>
          <w:sz w:val="24"/>
          <w:lang w:val="en-ID"/>
        </w:rPr>
        <w:t>online</w:t>
      </w:r>
      <w:r w:rsidRPr="005E6D4D">
        <w:rPr>
          <w:rFonts w:ascii="Times New Roman" w:hAnsi="Times New Roman" w:cs="Times New Roman"/>
          <w:noProof/>
          <w:sz w:val="24"/>
          <w:lang w:val="en-ID"/>
        </w:rPr>
        <w:t xml:space="preserve"> adalah melakukan aktivitas penjualan dari mencari calon pembeli sampai menawarkan produk atau barang dengan memanfaatkan jaringan </w:t>
      </w:r>
      <w:r w:rsidRPr="00F1033E">
        <w:rPr>
          <w:rFonts w:ascii="Times New Roman" w:hAnsi="Times New Roman" w:cs="Times New Roman"/>
          <w:i/>
          <w:noProof/>
          <w:sz w:val="24"/>
          <w:lang w:val="en-ID"/>
        </w:rPr>
        <w:t>internet</w:t>
      </w:r>
      <w:r w:rsidRPr="005E6D4D">
        <w:rPr>
          <w:rFonts w:ascii="Times New Roman" w:hAnsi="Times New Roman" w:cs="Times New Roman"/>
          <w:noProof/>
          <w:sz w:val="24"/>
          <w:lang w:val="en-ID"/>
        </w:rPr>
        <w:t xml:space="preserve"> yang didukung dengan seperangkat alat elektronik sebagai penghubung dengan jaringan internet</w:t>
      </w:r>
      <w:r>
        <w:rPr>
          <w:rFonts w:ascii="Times New Roman" w:hAnsi="Times New Roman" w:cs="Times New Roman"/>
          <w:noProof/>
          <w:sz w:val="24"/>
          <w:lang w:val="en-ID"/>
        </w:rPr>
        <w:fldChar w:fldCharType="begin" w:fldLock="1"/>
      </w:r>
      <w:r>
        <w:rPr>
          <w:rFonts w:ascii="Times New Roman" w:hAnsi="Times New Roman" w:cs="Times New Roman"/>
          <w:noProof/>
          <w:sz w:val="24"/>
          <w:lang w:val="en-ID"/>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f1ff0b7c-ce1f-4a33-9f2a-9890ed6b4ccf"]}],"mendeley":{"formattedCitation":"[9]","plainTextFormattedCitation":"[9]","previouslyFormattedCitation":"[9]"},"properties":{"noteIndex":0},"schema":"https://github.com/citation-style-language/schema/raw/master/csl-citation.json"}</w:instrText>
      </w:r>
      <w:r>
        <w:rPr>
          <w:rFonts w:ascii="Times New Roman" w:hAnsi="Times New Roman" w:cs="Times New Roman"/>
          <w:noProof/>
          <w:sz w:val="24"/>
          <w:lang w:val="en-ID"/>
        </w:rPr>
        <w:fldChar w:fldCharType="separate"/>
      </w:r>
      <w:r w:rsidRPr="005E6D4D">
        <w:rPr>
          <w:rFonts w:ascii="Times New Roman" w:hAnsi="Times New Roman" w:cs="Times New Roman"/>
          <w:noProof/>
          <w:sz w:val="24"/>
          <w:lang w:val="en-ID"/>
        </w:rPr>
        <w:t>[9]</w:t>
      </w:r>
      <w:r>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p>
    <w:p w:rsidR="007D55D7" w:rsidRPr="00412D28" w:rsidRDefault="007D55D7" w:rsidP="00311A6B">
      <w:pPr>
        <w:pStyle w:val="Heading3"/>
        <w:numPr>
          <w:ilvl w:val="0"/>
          <w:numId w:val="30"/>
        </w:numPr>
        <w:spacing w:before="120" w:after="120"/>
        <w:ind w:left="426" w:hanging="426"/>
        <w:rPr>
          <w:rFonts w:ascii="Times New Roman" w:hAnsi="Times New Roman" w:cs="Times New Roman"/>
          <w:color w:val="auto"/>
        </w:rPr>
      </w:pPr>
      <w:bookmarkStart w:id="25" w:name="_Toc98921040"/>
      <w:bookmarkStart w:id="26" w:name="_Toc109486038"/>
      <w:r w:rsidRPr="00412D28">
        <w:rPr>
          <w:rFonts w:ascii="Times New Roman" w:hAnsi="Times New Roman" w:cs="Times New Roman"/>
          <w:color w:val="auto"/>
        </w:rPr>
        <w:t>HTML ( Hypertext Markup Language)</w:t>
      </w:r>
      <w:bookmarkEnd w:id="25"/>
      <w:bookmarkEnd w:id="26"/>
    </w:p>
    <w:p w:rsidR="000648EE" w:rsidRPr="00412D28" w:rsidRDefault="007D55D7" w:rsidP="00EC76F6">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HTML (</w:t>
      </w:r>
      <w:r w:rsidRPr="00F1033E">
        <w:rPr>
          <w:rFonts w:ascii="Times New Roman" w:hAnsi="Times New Roman" w:cs="Times New Roman"/>
          <w:i/>
          <w:noProof/>
          <w:sz w:val="24"/>
          <w:lang w:val="en-ID"/>
        </w:rPr>
        <w:t>Hypertext Markup Language</w:t>
      </w:r>
      <w:r w:rsidRPr="00412D28">
        <w:rPr>
          <w:rFonts w:ascii="Times New Roman" w:hAnsi="Times New Roman" w:cs="Times New Roman"/>
          <w:noProof/>
          <w:sz w:val="24"/>
          <w:lang w:val="en-ID"/>
        </w:rPr>
        <w:t>) yaitu suatu bahasa yang menggunakan tanda-tanda tertentu ( disebut sebagai tag ) untuk menyatakan kode – kode yang harus di tafsirkan agar halaman tersebut dapat ditampilkan secara benar</w:t>
      </w:r>
      <w:r w:rsidR="002944D7" w:rsidRPr="00412D28">
        <w:rPr>
          <w:rFonts w:ascii="Times New Roman" w:hAnsi="Times New Roman" w:cs="Times New Roman"/>
          <w:noProof/>
          <w:sz w:val="24"/>
          <w:lang w:val="en-ID"/>
        </w:rPr>
        <w:fldChar w:fldCharType="begin" w:fldLock="1"/>
      </w:r>
      <w:r w:rsidR="001477E1">
        <w:rPr>
          <w:rFonts w:ascii="Times New Roman" w:hAnsi="Times New Roman" w:cs="Times New Roman"/>
          <w:noProof/>
          <w:sz w:val="24"/>
          <w:lang w:val="en-ID"/>
        </w:rPr>
        <w:instrText>ADDIN CSL_CITATION {"citationItems":[{"id":"ITEM-1","itemData":{"DOI":"10.31294/p.v21i2.6026","ISSN":"1410-5063","abstract":"At this time the development of information technology is growing very rapidly. Directly or indirectly affect various aspects of life, including the business world. Almost all aspects have used computers as a tool to provide convenience for companies. UD Dwi Surya Aluminum and Glass Yogyakarta need an information system that support and provide satisfactory service for the customer. For that the author tries to make Thesis web-based sales information system on UD Dwi Surya Aluminum and Glass which until now has not been computerized. Sales system running on the UD is still conventional and data processing inside the UD is still manual, such as recording payment transactions and making reports that are still recorded in a book. The data storage in the book is considered less effective because of the data search process that takes a long time and often error recording due to human error. And Marketing of goods made UD Dwi Surya Aluminum and Glass around the scope of Yogyakarta. The design of the sales information system in this UD uses the waterfall method. With this sales website is the best solution to solve existing problems in this company, as well as with this system can improve sales service, especially on product offerings and facilitate in processing sales data that exist in the UD. A computerized system is better than a manual system, a sales system that is now more conducive than the previous system","author":[{"dropping-particle":"","family":"Wati","given":"Fanny Fatma","non-dropping-particle":"","parse-names":false,"suffix":""},{"dropping-particle":"","family":"Khasanah","given":"Uswatun","non-dropping-particle":"","parse-names":false,"suffix":""}],"container-title":"Paradigma - Jurnal Komputer dan Informatika","id":"ITEM-1","issue":"2","issued":{"date-parts":[["2019"]]},"page":"149-156","title":"Sistem Informasi Penjualan Berbasis Web pada UD Dwi Surya Aluminium dan Kaca Yogyakarta","type":"article-journal","volume":"21"},"uris":["http://www.mendeley.com/documents/?uuid=431eca94-928d-44da-8c39-4db3cc894ecb","http://www.mendeley.com/documents/?uuid=a44a6f27-0d26-464a-87c4-dc6a710ad15b"]}],"mendeley":{"formattedCitation":"[10]","plainTextFormattedCitation":"[10]","previouslyFormattedCitation":"[10]"},"properties":{"noteIndex":0},"schema":"https://github.com/citation-style-language/schema/raw/master/csl-citation.json"}</w:instrText>
      </w:r>
      <w:r w:rsidR="002944D7" w:rsidRPr="00412D28">
        <w:rPr>
          <w:rFonts w:ascii="Times New Roman" w:hAnsi="Times New Roman" w:cs="Times New Roman"/>
          <w:noProof/>
          <w:sz w:val="24"/>
          <w:lang w:val="en-ID"/>
        </w:rPr>
        <w:fldChar w:fldCharType="separate"/>
      </w:r>
      <w:r w:rsidR="001477E1" w:rsidRPr="001477E1">
        <w:rPr>
          <w:rFonts w:ascii="Times New Roman" w:hAnsi="Times New Roman" w:cs="Times New Roman"/>
          <w:noProof/>
          <w:sz w:val="24"/>
          <w:lang w:val="en-ID"/>
        </w:rPr>
        <w:t>[10]</w:t>
      </w:r>
      <w:r w:rsidR="002944D7" w:rsidRPr="00412D28">
        <w:rPr>
          <w:rFonts w:ascii="Times New Roman" w:hAnsi="Times New Roman" w:cs="Times New Roman"/>
          <w:noProof/>
          <w:sz w:val="24"/>
          <w:lang w:val="en-ID"/>
        </w:rPr>
        <w:fldChar w:fldCharType="end"/>
      </w:r>
      <w:r w:rsidR="00622AF6" w:rsidRPr="00412D28">
        <w:rPr>
          <w:rFonts w:ascii="Times New Roman" w:hAnsi="Times New Roman" w:cs="Times New Roman"/>
          <w:noProof/>
          <w:sz w:val="24"/>
          <w:lang w:val="en-ID"/>
        </w:rPr>
        <w:t>.</w:t>
      </w:r>
      <w:bookmarkStart w:id="27" w:name="_Toc107512017"/>
    </w:p>
    <w:bookmarkEnd w:id="27"/>
    <w:p w:rsidR="00822B43" w:rsidRDefault="00822B43"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Web Apps</w:t>
      </w:r>
    </w:p>
    <w:p w:rsidR="00822B43" w:rsidRDefault="004859FB" w:rsidP="00E4648E">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dapat beroperasi dengan terpenuhinya kebutuhan seperti </w:t>
      </w:r>
      <w:r w:rsidRPr="00F1033E">
        <w:rPr>
          <w:rFonts w:ascii="Times New Roman" w:hAnsi="Times New Roman" w:cs="Times New Roman"/>
          <w:i/>
          <w:noProof/>
          <w:sz w:val="24"/>
          <w:lang w:val="en-ID"/>
        </w:rPr>
        <w:t>web server</w:t>
      </w:r>
      <w:r>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application server</w:t>
      </w:r>
      <w:r>
        <w:rPr>
          <w:rFonts w:ascii="Times New Roman" w:hAnsi="Times New Roman" w:cs="Times New Roman"/>
          <w:noProof/>
          <w:sz w:val="24"/>
          <w:lang w:val="en-ID"/>
        </w:rPr>
        <w:t xml:space="preserve"> dan </w:t>
      </w:r>
      <w:r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Berbeda dengan </w:t>
      </w:r>
      <w:r w:rsidR="00E4648E" w:rsidRPr="00F1033E">
        <w:rPr>
          <w:rFonts w:ascii="Times New Roman" w:hAnsi="Times New Roman" w:cs="Times New Roman"/>
          <w:i/>
          <w:noProof/>
          <w:sz w:val="24"/>
          <w:lang w:val="en-ID"/>
        </w:rPr>
        <w:t>web</w:t>
      </w:r>
      <w:r w:rsidR="00E4648E">
        <w:rPr>
          <w:rFonts w:ascii="Times New Roman" w:hAnsi="Times New Roman" w:cs="Times New Roman"/>
          <w:noProof/>
          <w:sz w:val="24"/>
          <w:lang w:val="en-ID"/>
        </w:rPr>
        <w:t xml:space="preserve"> pada umumnya yang bekerja dengan</w:t>
      </w:r>
      <w:r w:rsidR="00F1033E">
        <w:rPr>
          <w:rFonts w:ascii="Times New Roman" w:hAnsi="Times New Roman" w:cs="Times New Roman"/>
          <w:noProof/>
          <w:sz w:val="24"/>
          <w:lang w:val="en-ID"/>
        </w:rPr>
        <w:t xml:space="preserve"> cara</w:t>
      </w:r>
      <w:r w:rsidR="00E4648E">
        <w:rPr>
          <w:rFonts w:ascii="Times New Roman" w:hAnsi="Times New Roman" w:cs="Times New Roman"/>
          <w:noProof/>
          <w:sz w:val="24"/>
          <w:lang w:val="en-ID"/>
        </w:rPr>
        <w:t xml:space="preserve"> mengambil informasi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setiap kali halaman </w:t>
      </w:r>
      <w:r w:rsidR="00E4648E" w:rsidRPr="00F1033E">
        <w:rPr>
          <w:rFonts w:ascii="Times New Roman" w:hAnsi="Times New Roman" w:cs="Times New Roman"/>
          <w:i/>
          <w:noProof/>
          <w:sz w:val="24"/>
          <w:lang w:val="en-ID"/>
        </w:rPr>
        <w:t>website</w:t>
      </w:r>
      <w:r w:rsidR="00E4648E">
        <w:rPr>
          <w:rFonts w:ascii="Times New Roman" w:hAnsi="Times New Roman" w:cs="Times New Roman"/>
          <w:noProof/>
          <w:sz w:val="24"/>
          <w:lang w:val="en-ID"/>
        </w:rPr>
        <w:t xml:space="preserve"> berubah, maka </w:t>
      </w:r>
      <w:r w:rsidR="00E4648E" w:rsidRPr="00F1033E">
        <w:rPr>
          <w:rFonts w:ascii="Times New Roman" w:hAnsi="Times New Roman" w:cs="Times New Roman"/>
          <w:i/>
          <w:noProof/>
          <w:sz w:val="24"/>
          <w:lang w:val="en-ID"/>
        </w:rPr>
        <w:t>web app</w:t>
      </w:r>
      <w:r w:rsidR="00E4648E">
        <w:rPr>
          <w:rFonts w:ascii="Times New Roman" w:hAnsi="Times New Roman" w:cs="Times New Roman"/>
          <w:noProof/>
          <w:sz w:val="24"/>
          <w:lang w:val="en-ID"/>
        </w:rPr>
        <w:t xml:space="preserve"> hanya akan memanggil data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w:t>
      </w:r>
      <w:r w:rsidR="00F1033E">
        <w:rPr>
          <w:rFonts w:ascii="Times New Roman" w:hAnsi="Times New Roman" w:cs="Times New Roman"/>
          <w:noProof/>
          <w:sz w:val="24"/>
          <w:lang w:val="en-ID"/>
        </w:rPr>
        <w:t>satu kali saja</w:t>
      </w:r>
      <w:r w:rsidR="00E4648E">
        <w:rPr>
          <w:rFonts w:ascii="Times New Roman" w:hAnsi="Times New Roman" w:cs="Times New Roman"/>
          <w:noProof/>
          <w:sz w:val="24"/>
          <w:lang w:val="en-ID"/>
        </w:rPr>
        <w:t xml:space="preserve"> layaknya aplikasi </w:t>
      </w:r>
      <w:r w:rsidR="00E4648E" w:rsidRPr="00F1033E">
        <w:rPr>
          <w:rFonts w:ascii="Times New Roman" w:hAnsi="Times New Roman" w:cs="Times New Roman"/>
          <w:i/>
          <w:noProof/>
          <w:sz w:val="24"/>
          <w:lang w:val="en-ID"/>
        </w:rPr>
        <w:t>desktop</w:t>
      </w:r>
      <w:r w:rsidR="00E4648E">
        <w:rPr>
          <w:rFonts w:ascii="Times New Roman" w:hAnsi="Times New Roman" w:cs="Times New Roman"/>
          <w:noProof/>
          <w:sz w:val="24"/>
          <w:lang w:val="en-ID"/>
        </w:rPr>
        <w:t xml:space="preserve"> kemudian menyimpan data tersebut kedalam perangkat pengguna atau biasa disebut dengan </w:t>
      </w:r>
      <w:r w:rsidR="00E4648E" w:rsidRPr="00F1033E">
        <w:rPr>
          <w:rFonts w:ascii="Times New Roman" w:hAnsi="Times New Roman" w:cs="Times New Roman"/>
          <w:i/>
          <w:noProof/>
          <w:sz w:val="24"/>
          <w:lang w:val="en-ID"/>
        </w:rPr>
        <w:t>local storage</w:t>
      </w:r>
      <w:r w:rsidR="00E4648E">
        <w:rPr>
          <w:rFonts w:ascii="Times New Roman" w:hAnsi="Times New Roman" w:cs="Times New Roman"/>
          <w:noProof/>
          <w:sz w:val="24"/>
          <w:lang w:val="en-ID"/>
        </w:rPr>
        <w:t>.</w:t>
      </w:r>
    </w:p>
    <w:p w:rsidR="00E4648E" w:rsidRPr="00E4648E" w:rsidRDefault="00E4648E" w:rsidP="00E4648E">
      <w:pPr>
        <w:spacing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 xml:space="preserve">Kemampuan </w:t>
      </w: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yang dapat mengakses data yang sama hanya dalam sekali panggilan ke </w:t>
      </w:r>
      <w:r w:rsidRPr="00F1033E">
        <w:rPr>
          <w:rFonts w:ascii="Times New Roman" w:hAnsi="Times New Roman" w:cs="Times New Roman"/>
          <w:i/>
          <w:noProof/>
          <w:sz w:val="24"/>
          <w:lang w:val="en-ID"/>
        </w:rPr>
        <w:t>database</w:t>
      </w:r>
      <w:r>
        <w:rPr>
          <w:rFonts w:ascii="Times New Roman" w:hAnsi="Times New Roman" w:cs="Times New Roman"/>
          <w:noProof/>
          <w:sz w:val="24"/>
          <w:lang w:val="en-ID"/>
        </w:rPr>
        <w:t xml:space="preserve"> membuat kemajuan pesat dalam pengembangan teknolgi web, misalnya seperti dukungan untuk menggunakan sistem secara </w:t>
      </w:r>
      <w:r w:rsidRPr="00F1033E">
        <w:rPr>
          <w:rFonts w:ascii="Times New Roman" w:hAnsi="Times New Roman" w:cs="Times New Roman"/>
          <w:i/>
          <w:noProof/>
          <w:sz w:val="24"/>
          <w:lang w:val="en-ID"/>
        </w:rPr>
        <w:t>offline</w:t>
      </w:r>
      <w:r>
        <w:rPr>
          <w:rFonts w:ascii="Times New Roman" w:hAnsi="Times New Roman" w:cs="Times New Roman"/>
          <w:noProof/>
          <w:sz w:val="24"/>
          <w:lang w:val="en-ID"/>
        </w:rPr>
        <w:t xml:space="preserve"> hingga sinkronisasi ko</w:t>
      </w:r>
      <w:r w:rsidR="00870BE3">
        <w:rPr>
          <w:rFonts w:ascii="Times New Roman" w:hAnsi="Times New Roman" w:cs="Times New Roman"/>
          <w:noProof/>
          <w:sz w:val="24"/>
          <w:lang w:val="en-ID"/>
        </w:rPr>
        <w:t>nten dibelakang layar yang memb</w:t>
      </w:r>
      <w:r>
        <w:rPr>
          <w:rFonts w:ascii="Times New Roman" w:hAnsi="Times New Roman" w:cs="Times New Roman"/>
          <w:noProof/>
          <w:sz w:val="24"/>
          <w:lang w:val="en-ID"/>
        </w:rPr>
        <w:t>u</w:t>
      </w:r>
      <w:r w:rsidR="00870BE3">
        <w:rPr>
          <w:rFonts w:ascii="Times New Roman" w:hAnsi="Times New Roman" w:cs="Times New Roman"/>
          <w:noProof/>
          <w:sz w:val="24"/>
          <w:lang w:val="en-ID"/>
        </w:rPr>
        <w:t>a</w:t>
      </w:r>
      <w:r>
        <w:rPr>
          <w:rFonts w:ascii="Times New Roman" w:hAnsi="Times New Roman" w:cs="Times New Roman"/>
          <w:noProof/>
          <w:sz w:val="24"/>
          <w:lang w:val="en-ID"/>
        </w:rPr>
        <w:t xml:space="preserve">t web dapat tetap berjalan tanpa harus memuat ulang halaman </w:t>
      </w:r>
      <w:r w:rsidRPr="00F1033E">
        <w:rPr>
          <w:rFonts w:ascii="Times New Roman" w:hAnsi="Times New Roman" w:cs="Times New Roman"/>
          <w:i/>
          <w:noProof/>
          <w:sz w:val="24"/>
          <w:lang w:val="en-ID"/>
        </w:rPr>
        <w:t>website</w:t>
      </w:r>
      <w:r w:rsidR="00870BE3">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DOI":"10.3390/app112211062","ISSN":"20763417","abstract":"The web and its recent advancements represent a great opportunity to build universal, rich, multi-user and immersive Web3D/WebXR applications targeting Cultural Heritage field—including 3D presenters, inspection tools, applied VR games, collaborative teaching tools and much more. Such opportunity although, introduces additional challenges besides common issues and limitations typically encountered in this context. The “ideal” Web3D application should be able to reach every device, automatically adapting its interface, rendering and interaction models—resulting in a single, liquid product that can be consumed on mobile devices, PCs, Museum kiosks and immersive AR/VR devices, without any installation required for final users. The open-source ATON framework is the result of research and development activities carried out during the last 5 years through national and international projects: it is designed around modern and robust web standards, open specifications and large open-source ecosystems. This paper describes the framework architecture and its components, assessed and validated through different case studies. ATON offers institutions, researchers, professionals a scalable, flexible and modular solution to craft and deploy liquid web-applications, providing novel and advanced features targeting Cultural Heritage field in terms of 3D presentation, annotation, immersive interaction and real-time collaboration.","author":[{"dropping-particle":"","family":"Fanini","given":"Bruno","non-dropping-particle":"","parse-names":false,"suffix":""},{"dropping-particle":"","family":"Ferdani","given":"Daniele","non-dropping-particle":"","parse-names":false,"suffix":""},{"dropping-particle":"","family":"Demetrescu","given":"Emanuel","non-dropping-particle":"","parse-names":false,"suffix":""},{"dropping-particle":"","family":"Berto","given":"Simone","non-dropping-particle":"","parse-names":false,"suffix":""},{"dropping-particle":"","family":"D’annibale","given":"Enzo","non-dropping-particle":"","parse-names":false,"suffix":""}],"container-title":"Applied Sciences (Switzerland)","id":"ITEM-1","issue":"22","issued":{"date-parts":[["2021"]]},"title":"Aton: An open-source framework for creating immersive, collaborative and liquid web-apps for cultural heritage","type":"article-journal","volume":"11"},"uris":["http://www.mendeley.com/documents/?uuid=b0c8555f-7b8a-4d9a-a4b9-529718f2911d"]}],"mendeley":{"formattedCitation":"[11]","plainTextFormattedCitation":"[11]","previouslyFormattedCitation":"[11]"},"properties":{"noteIndex":0},"schema":"https://github.com/citation-style-language/schema/raw/master/csl-citation.json"}</w:instrText>
      </w:r>
      <w:r w:rsidR="00870BE3">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1]</w:t>
      </w:r>
      <w:r w:rsidR="00870BE3">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AE7F78" w:rsidRPr="00412D28" w:rsidRDefault="00A53F7A"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J</w:t>
      </w:r>
      <w:r w:rsidRPr="00A53F7A">
        <w:rPr>
          <w:rFonts w:ascii="Times New Roman" w:hAnsi="Times New Roman" w:cs="Times New Roman"/>
          <w:color w:val="auto"/>
        </w:rPr>
        <w:t>avascript</w:t>
      </w:r>
    </w:p>
    <w:p w:rsidR="00834710" w:rsidRPr="00834710" w:rsidRDefault="001477E1" w:rsidP="00EE7333">
      <w:pPr>
        <w:spacing w:before="120" w:after="120"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pemrograman yang menambahkan interaktivitas dan perilaku khusus ke situs atau aplikasi. </w:t>
      </w: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skrip sisi klien, yang berarti berjalan di perangkat pengguna dan bukan di server, seperti yang dilakukan oleh bahasa pemrograman web lain seperti </w:t>
      </w:r>
      <w:r w:rsidRPr="00F1033E">
        <w:rPr>
          <w:rFonts w:ascii="Times New Roman" w:hAnsi="Times New Roman" w:cs="Times New Roman"/>
          <w:i/>
          <w:noProof/>
          <w:sz w:val="24"/>
          <w:lang w:val="en-ID"/>
        </w:rPr>
        <w:t>PHP</w:t>
      </w:r>
      <w:r w:rsidRPr="001477E1">
        <w:rPr>
          <w:rFonts w:ascii="Times New Roman" w:hAnsi="Times New Roman" w:cs="Times New Roman"/>
          <w:noProof/>
          <w:sz w:val="24"/>
          <w:lang w:val="en-ID"/>
        </w:rPr>
        <w:t xml:space="preserve"> dan Ruby. Itu berarti JavaScript bergantung pada k</w:t>
      </w:r>
      <w:r>
        <w:rPr>
          <w:rFonts w:ascii="Times New Roman" w:hAnsi="Times New Roman" w:cs="Times New Roman"/>
          <w:noProof/>
          <w:sz w:val="24"/>
          <w:lang w:val="en-ID"/>
        </w:rPr>
        <w:t xml:space="preserve">emampuan dan pengaturan </w:t>
      </w:r>
      <w:r w:rsidRPr="00F1033E">
        <w:rPr>
          <w:rFonts w:ascii="Times New Roman" w:hAnsi="Times New Roman" w:cs="Times New Roman"/>
          <w:i/>
          <w:noProof/>
          <w:sz w:val="24"/>
          <w:lang w:val="en-ID"/>
        </w:rPr>
        <w:t>browser</w:t>
      </w:r>
      <w:r>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ISBN":"9781491960202","abstract":"Do you want to build web pages but have no prior experience? This friendly guide is the perfect place to start. You'll begin at square one, learning how the web and web pages work, and then steadily build from there. By the end of the book, you'll have the skills to create a simple site with multicolumn pages that adapt for mobile devices. Each chapter provides exercises to help you learn various techniques and short quizzes to make sure you understand key concepts. This thoroughly revised edition is ideal for students and professionals of all backgrounds and skill levels. It is simple and clear enough for beginners, yet thorough enough to be a useful reference for experienced developers keeping their skills up to date.","author":[{"dropping-particle":"","family":"Robbins","given":"Jennifer Neiderest","non-dropping-particle":"","parse-names":false,"suffix":""}],"id":"ITEM-1","issued":{"date-parts":[["2018"]]},"number-of-pages":"810","title":"Learning Web Design ABegiiers Guide to HTML, CSS, JAVASCRIPT","type":"book"},"uris":["http://www.mendeley.com/documents/?uuid=e267b651-ff4b-4285-aca8-5d1e819ec848"]}],"mendeley":{"formattedCitation":"[12]","plainTextFormattedCitation":"[12]","previouslyFormattedCitation":"[12]"},"properties":{"noteIndex":0},"schema":"https://github.com/citation-style-language/schema/raw/master/csl-citation.json"}</w:instrText>
      </w:r>
      <w:r>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2]</w:t>
      </w:r>
      <w:r>
        <w:rPr>
          <w:rFonts w:ascii="Times New Roman" w:hAnsi="Times New Roman" w:cs="Times New Roman"/>
          <w:noProof/>
          <w:sz w:val="24"/>
          <w:lang w:val="en-ID"/>
        </w:rPr>
        <w:fldChar w:fldCharType="end"/>
      </w:r>
      <w:r w:rsidR="0008188F" w:rsidRPr="00412D28">
        <w:rPr>
          <w:rFonts w:ascii="Times New Roman" w:hAnsi="Times New Roman" w:cs="Times New Roman"/>
          <w:noProof/>
          <w:sz w:val="24"/>
          <w:lang w:val="en-ID"/>
        </w:rPr>
        <w:t>.</w:t>
      </w:r>
    </w:p>
    <w:p w:rsidR="006F62C3" w:rsidRDefault="006F62C3"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Express</w:t>
      </w:r>
    </w:p>
    <w:p w:rsidR="00834710" w:rsidRDefault="006F62C3" w:rsidP="0097060C">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adalah kerangka kerja pr</w:t>
      </w:r>
      <w:r>
        <w:rPr>
          <w:rFonts w:ascii="Times New Roman" w:hAnsi="Times New Roman" w:cs="Times New Roman"/>
          <w:noProof/>
          <w:sz w:val="24"/>
          <w:lang w:val="en-ID"/>
        </w:rPr>
        <w:t xml:space="preserve">oyek web yang </w:t>
      </w:r>
      <w:r w:rsidRPr="006F62C3">
        <w:rPr>
          <w:rFonts w:ascii="Times New Roman" w:hAnsi="Times New Roman" w:cs="Times New Roman"/>
          <w:noProof/>
          <w:sz w:val="24"/>
          <w:lang w:val="en-ID"/>
        </w:rPr>
        <w:t xml:space="preserve">bekerja di lingkungan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menganut filosofi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untuk membagi proyek besar menjadi Modul, di </w:t>
      </w:r>
      <w:r w:rsidRPr="007711A0">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sendiri tidak akan </w:t>
      </w:r>
      <w:r>
        <w:rPr>
          <w:rFonts w:ascii="Times New Roman" w:hAnsi="Times New Roman" w:cs="Times New Roman"/>
          <w:noProof/>
          <w:sz w:val="24"/>
          <w:lang w:val="en-ID"/>
        </w:rPr>
        <w:t>dite</w:t>
      </w:r>
      <w:r w:rsidRPr="006F62C3">
        <w:rPr>
          <w:rFonts w:ascii="Times New Roman" w:hAnsi="Times New Roman" w:cs="Times New Roman"/>
          <w:noProof/>
          <w:sz w:val="24"/>
          <w:lang w:val="en-ID"/>
        </w:rPr>
        <w:t xml:space="preserve">mukan modul yang berhubungan dengan </w:t>
      </w:r>
      <w:r w:rsidRPr="007711A0">
        <w:rPr>
          <w:rFonts w:ascii="Times New Roman" w:hAnsi="Times New Roman" w:cs="Times New Roman"/>
          <w:i/>
          <w:noProof/>
          <w:sz w:val="24"/>
          <w:lang w:val="en-ID"/>
        </w:rPr>
        <w:t>database</w:t>
      </w:r>
      <w:r w:rsidRPr="006F62C3">
        <w:rPr>
          <w:rFonts w:ascii="Times New Roman" w:hAnsi="Times New Roman" w:cs="Times New Roman"/>
          <w:noProof/>
          <w:sz w:val="24"/>
          <w:lang w:val="en-ID"/>
        </w:rPr>
        <w:t xml:space="preserve"> atau mengelola </w:t>
      </w:r>
      <w:r w:rsidR="007711A0" w:rsidRPr="007711A0">
        <w:rPr>
          <w:rFonts w:ascii="Times New Roman" w:hAnsi="Times New Roman" w:cs="Times New Roman"/>
          <w:i/>
          <w:noProof/>
          <w:sz w:val="24"/>
          <w:lang w:val="en-ID"/>
        </w:rPr>
        <w:t>session</w:t>
      </w:r>
      <w:r w:rsidRPr="006F62C3">
        <w:rPr>
          <w:rFonts w:ascii="Times New Roman" w:hAnsi="Times New Roman" w:cs="Times New Roman"/>
          <w:noProof/>
          <w:sz w:val="24"/>
          <w:lang w:val="en-ID"/>
        </w:rPr>
        <w:t xml:space="preserve">, perlindungan kata sandi, dll. </w:t>
      </w:r>
      <w:r>
        <w:rPr>
          <w:rFonts w:ascii="Times New Roman" w:hAnsi="Times New Roman" w:cs="Times New Roman"/>
          <w:noProof/>
          <w:sz w:val="24"/>
          <w:lang w:val="en-ID"/>
        </w:rPr>
        <w:t>Pengguna</w:t>
      </w:r>
      <w:r w:rsidRPr="006F62C3">
        <w:rPr>
          <w:rFonts w:ascii="Times New Roman" w:hAnsi="Times New Roman" w:cs="Times New Roman"/>
          <w:noProof/>
          <w:sz w:val="24"/>
          <w:lang w:val="en-ID"/>
        </w:rPr>
        <w:t xml:space="preserve"> harus terbiasa dengan kenyataan bahwa semua yang ada di </w:t>
      </w:r>
      <w:r w:rsidRPr="007711A0">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adalah modul mandiri yang dapat diimpor dan digunakan dengan modul lain untuk mendapatkan proyek yang mu</w:t>
      </w:r>
      <w:r>
        <w:rPr>
          <w:rFonts w:ascii="Times New Roman" w:hAnsi="Times New Roman" w:cs="Times New Roman"/>
          <w:noProof/>
          <w:sz w:val="24"/>
          <w:lang w:val="en-ID"/>
        </w:rPr>
        <w:t xml:space="preserve">dah dikembangkan dan dipelihara. Jika disamakan, peran </w:t>
      </w:r>
      <w:r w:rsidRPr="007711A0">
        <w:rPr>
          <w:rFonts w:ascii="Times New Roman" w:hAnsi="Times New Roman" w:cs="Times New Roman"/>
          <w:i/>
          <w:noProof/>
          <w:sz w:val="24"/>
          <w:lang w:val="en-ID"/>
        </w:rPr>
        <w:t>Exprees</w:t>
      </w:r>
      <w:r>
        <w:rPr>
          <w:rFonts w:ascii="Times New Roman" w:hAnsi="Times New Roman" w:cs="Times New Roman"/>
          <w:noProof/>
          <w:sz w:val="24"/>
          <w:lang w:val="en-ID"/>
        </w:rPr>
        <w:t xml:space="preserve"> Seperti</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Laravel</w:t>
      </w:r>
      <w:r w:rsidRPr="006F62C3">
        <w:rPr>
          <w:rFonts w:ascii="Times New Roman" w:hAnsi="Times New Roman" w:cs="Times New Roman"/>
          <w:noProof/>
          <w:sz w:val="24"/>
          <w:lang w:val="en-ID"/>
        </w:rPr>
        <w:t xml:space="preserve"> </w:t>
      </w:r>
      <w:r>
        <w:rPr>
          <w:rFonts w:ascii="Times New Roman" w:hAnsi="Times New Roman" w:cs="Times New Roman"/>
          <w:noProof/>
          <w:sz w:val="24"/>
          <w:lang w:val="en-ID"/>
        </w:rPr>
        <w:t>pada bahasa pemrograman</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PHP</w:t>
      </w:r>
      <w:r>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ISBN":"9781119130536","author":[{"dropping-particle":"","family":"Max Beerbohm","given":"Moaml Mohmmed","non-dropping-particle":"","parse-names":false,"suffix":""}],"id":"ITEM-1","issued":{"date-parts":[["2020"]]},"number-of-pages":"9-25","title":"Express.js he Ultimate Beginner's Guide to Learn Express.js Programming Step by Step","type":"book"},"uris":["http://www.mendeley.com/documents/?uuid=38aa916d-65f2-4443-a1ba-704d0e0d9338"]}],"mendeley":{"formattedCitation":"[13]","plainTextFormattedCitation":"[13]","previouslyFormattedCitation":"[13]"},"properties":{"noteIndex":0},"schema":"https://github.com/citation-style-language/schema/raw/master/csl-citation.json"}</w:instrText>
      </w:r>
      <w:r>
        <w:rPr>
          <w:rFonts w:ascii="Times New Roman" w:hAnsi="Times New Roman" w:cs="Times New Roman"/>
          <w:noProof/>
          <w:sz w:val="24"/>
          <w:lang w:val="en-ID"/>
        </w:rPr>
        <w:fldChar w:fldCharType="separate"/>
      </w:r>
      <w:r w:rsidRPr="006F62C3">
        <w:rPr>
          <w:rFonts w:ascii="Times New Roman" w:hAnsi="Times New Roman" w:cs="Times New Roman"/>
          <w:noProof/>
          <w:sz w:val="24"/>
          <w:lang w:val="en-ID"/>
        </w:rPr>
        <w:t>[13]</w:t>
      </w:r>
      <w:r>
        <w:rPr>
          <w:rFonts w:ascii="Times New Roman" w:hAnsi="Times New Roman" w:cs="Times New Roman"/>
          <w:noProof/>
          <w:sz w:val="24"/>
          <w:lang w:val="en-ID"/>
        </w:rPr>
        <w:fldChar w:fldCharType="end"/>
      </w:r>
      <w:r w:rsidR="0097060C">
        <w:rPr>
          <w:rFonts w:ascii="Times New Roman" w:hAnsi="Times New Roman" w:cs="Times New Roman"/>
          <w:noProof/>
          <w:sz w:val="24"/>
          <w:lang w:val="en-ID"/>
        </w:rPr>
        <w:t>.</w:t>
      </w:r>
    </w:p>
    <w:p w:rsidR="0097060C" w:rsidRDefault="0097060C" w:rsidP="0097060C">
      <w:pPr>
        <w:spacing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14:anchorId="0F7882CE" wp14:editId="1D3EC767">
            <wp:extent cx="2286000" cy="1371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png"/>
                    <pic:cNvPicPr/>
                  </pic:nvPicPr>
                  <pic:blipFill>
                    <a:blip r:embed="rId12">
                      <a:extLst>
                        <a:ext uri="{28A0092B-C50C-407E-A947-70E740481C1C}">
                          <a14:useLocalDpi xmlns:a14="http://schemas.microsoft.com/office/drawing/2010/main" val="0"/>
                        </a:ext>
                      </a:extLst>
                    </a:blip>
                    <a:stretch>
                      <a:fillRect/>
                    </a:stretch>
                  </pic:blipFill>
                  <pic:spPr>
                    <a:xfrm>
                      <a:off x="0" y="0"/>
                      <a:ext cx="2286000" cy="1371600"/>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Pr>
          <w:rFonts w:ascii="Times New Roman" w:hAnsi="Times New Roman" w:cs="Times New Roman"/>
          <w:i w:val="0"/>
          <w:color w:val="auto"/>
          <w:sz w:val="24"/>
        </w:rPr>
        <w:t>1</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Express JS</w:t>
      </w:r>
    </w:p>
    <w:p w:rsidR="004D3440" w:rsidRPr="00650BC3" w:rsidRDefault="004D3440" w:rsidP="00311A6B">
      <w:pPr>
        <w:pStyle w:val="Heading3"/>
        <w:numPr>
          <w:ilvl w:val="0"/>
          <w:numId w:val="30"/>
        </w:numPr>
        <w:spacing w:before="120" w:after="120"/>
        <w:ind w:left="426" w:hanging="426"/>
        <w:rPr>
          <w:rFonts w:ascii="Times New Roman" w:hAnsi="Times New Roman" w:cs="Times New Roman"/>
          <w:color w:val="auto"/>
        </w:rPr>
      </w:pPr>
      <w:r w:rsidRPr="00650BC3">
        <w:rPr>
          <w:rFonts w:ascii="Times New Roman" w:hAnsi="Times New Roman" w:cs="Times New Roman"/>
          <w:color w:val="auto"/>
        </w:rPr>
        <w:t>Node.JS</w:t>
      </w:r>
    </w:p>
    <w:p w:rsidR="004D3440" w:rsidRDefault="004D3440" w:rsidP="004D3440">
      <w:pPr>
        <w:spacing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Node.js</w:t>
      </w:r>
      <w:r w:rsidRPr="004D3440">
        <w:rPr>
          <w:rFonts w:ascii="Times New Roman" w:hAnsi="Times New Roman" w:cs="Times New Roman"/>
          <w:noProof/>
          <w:sz w:val="24"/>
          <w:lang w:val="en-ID"/>
        </w:rPr>
        <w:t xml:space="preserve"> adalah salah satu kerangka kerja sisi </w:t>
      </w:r>
      <w:r w:rsidRPr="007711A0">
        <w:rPr>
          <w:rFonts w:ascii="Times New Roman" w:hAnsi="Times New Roman" w:cs="Times New Roman"/>
          <w:i/>
          <w:noProof/>
          <w:sz w:val="24"/>
          <w:lang w:val="en-ID"/>
        </w:rPr>
        <w:t>server</w:t>
      </w:r>
      <w:r w:rsidRPr="004D3440">
        <w:rPr>
          <w:rFonts w:ascii="Times New Roman" w:hAnsi="Times New Roman" w:cs="Times New Roman"/>
          <w:noProof/>
          <w:sz w:val="24"/>
          <w:lang w:val="en-ID"/>
        </w:rPr>
        <w:t xml:space="preserve"> yang paling populer. Secara tradisional, </w:t>
      </w:r>
      <w:r w:rsidRPr="007711A0">
        <w:rPr>
          <w:rFonts w:ascii="Times New Roman" w:hAnsi="Times New Roman" w:cs="Times New Roman"/>
          <w:i/>
          <w:noProof/>
          <w:sz w:val="24"/>
          <w:lang w:val="en-ID"/>
        </w:rPr>
        <w:t>JavaScript</w:t>
      </w:r>
      <w:r w:rsidRPr="004D3440">
        <w:rPr>
          <w:rFonts w:ascii="Times New Roman" w:hAnsi="Times New Roman" w:cs="Times New Roman"/>
          <w:noProof/>
          <w:sz w:val="24"/>
          <w:lang w:val="en-ID"/>
        </w:rPr>
        <w:t xml:space="preserve"> digunakan untuk berjalan hanya di browser untuk menyediakan interaktivitas situs web misalnya menu </w:t>
      </w:r>
      <w:r w:rsidRPr="007711A0">
        <w:rPr>
          <w:rFonts w:ascii="Times New Roman" w:hAnsi="Times New Roman" w:cs="Times New Roman"/>
          <w:i/>
          <w:noProof/>
          <w:sz w:val="24"/>
          <w:lang w:val="en-ID"/>
        </w:rPr>
        <w:t>dropdown</w:t>
      </w:r>
      <w:r w:rsidRPr="004D3440">
        <w:rPr>
          <w:rFonts w:ascii="Times New Roman" w:hAnsi="Times New Roman" w:cs="Times New Roman"/>
          <w:noProof/>
          <w:sz w:val="24"/>
          <w:lang w:val="en-ID"/>
        </w:rPr>
        <w:t>. Namun pada tahun 2009,</w:t>
      </w:r>
      <w:r w:rsidRPr="007711A0">
        <w:rPr>
          <w:rFonts w:ascii="Times New Roman" w:hAnsi="Times New Roman" w:cs="Times New Roman"/>
          <w:i/>
          <w:noProof/>
          <w:sz w:val="24"/>
          <w:lang w:val="en-ID"/>
        </w:rPr>
        <w:t xml:space="preserve"> Node.js</w:t>
      </w:r>
      <w:r w:rsidRPr="004D3440">
        <w:rPr>
          <w:rFonts w:ascii="Times New Roman" w:hAnsi="Times New Roman" w:cs="Times New Roman"/>
          <w:noProof/>
          <w:sz w:val="24"/>
          <w:lang w:val="en-ID"/>
        </w:rPr>
        <w:t xml:space="preserve"> mengeluarkan </w:t>
      </w:r>
      <w:r w:rsidRPr="007711A0">
        <w:rPr>
          <w:rFonts w:ascii="Times New Roman" w:hAnsi="Times New Roman" w:cs="Times New Roman"/>
          <w:i/>
          <w:noProof/>
          <w:sz w:val="24"/>
          <w:lang w:val="en-ID"/>
        </w:rPr>
        <w:t>V8</w:t>
      </w:r>
      <w:r w:rsidRPr="004D3440">
        <w:rPr>
          <w:rFonts w:ascii="Times New Roman" w:hAnsi="Times New Roman" w:cs="Times New Roman"/>
          <w:noProof/>
          <w:sz w:val="24"/>
          <w:lang w:val="en-ID"/>
        </w:rPr>
        <w:t xml:space="preserve">, mesin JavaScript Google Chrome yang kuat, dari browser dan mengaktifkannya untuk berjalan di server, sehingga, selain bahasa sisi server yang ada, </w:t>
      </w:r>
      <w:r>
        <w:rPr>
          <w:rFonts w:ascii="Times New Roman" w:hAnsi="Times New Roman" w:cs="Times New Roman"/>
          <w:noProof/>
          <w:sz w:val="24"/>
          <w:lang w:val="en-ID"/>
        </w:rPr>
        <w:t>developer</w:t>
      </w:r>
      <w:r w:rsidRPr="004D3440">
        <w:rPr>
          <w:rFonts w:ascii="Times New Roman" w:hAnsi="Times New Roman" w:cs="Times New Roman"/>
          <w:noProof/>
          <w:sz w:val="24"/>
          <w:lang w:val="en-ID"/>
        </w:rPr>
        <w:t xml:space="preserve"> sekarang dapat memilih </w:t>
      </w:r>
      <w:r w:rsidRPr="004D3440">
        <w:rPr>
          <w:rFonts w:ascii="Times New Roman" w:hAnsi="Times New Roman" w:cs="Times New Roman"/>
          <w:i/>
          <w:noProof/>
          <w:sz w:val="24"/>
          <w:lang w:val="en-ID"/>
        </w:rPr>
        <w:t>JavaScript</w:t>
      </w:r>
      <w:r>
        <w:rPr>
          <w:rFonts w:ascii="Times New Roman" w:hAnsi="Times New Roman" w:cs="Times New Roman"/>
          <w:noProof/>
          <w:sz w:val="24"/>
          <w:lang w:val="en-ID"/>
        </w:rPr>
        <w:t xml:space="preserve"> untuk mengembangkan </w:t>
      </w:r>
      <w:r w:rsidRPr="007711A0">
        <w:rPr>
          <w:rFonts w:ascii="Times New Roman" w:hAnsi="Times New Roman" w:cs="Times New Roman"/>
          <w:i/>
          <w:noProof/>
          <w:sz w:val="24"/>
          <w:lang w:val="en-ID"/>
        </w:rPr>
        <w:t>server</w:t>
      </w:r>
      <w:r w:rsidR="007711A0">
        <w:rPr>
          <w:rFonts w:ascii="Times New Roman" w:hAnsi="Times New Roman" w:cs="Times New Roman"/>
          <w:noProof/>
          <w:sz w:val="24"/>
          <w:lang w:val="en-ID"/>
        </w:rPr>
        <w:t xml:space="preserve"> dengan menggunakan </w:t>
      </w:r>
      <w:r w:rsidR="007711A0" w:rsidRPr="007711A0">
        <w:rPr>
          <w:rFonts w:ascii="Times New Roman" w:hAnsi="Times New Roman" w:cs="Times New Roman"/>
          <w:i/>
          <w:noProof/>
          <w:sz w:val="24"/>
          <w:lang w:val="en-ID"/>
        </w:rPr>
        <w:t>Node.JS</w:t>
      </w:r>
      <w:r>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abstract":"In this book, we take you on a fun, hands-on and pragmatic journey to learning Node.js, Express and MongoDB development. You'll start building your first Node.js app within minutes. Every chapter is written in a bite-sized manner and straight to the point as I don’t want to waste your time (and most certainly mine) on the content you don't need. In the end, you will have the skills to create a blog app and deploy it to the Internet.","author":[{"dropping-particle":"","family":"Lim","given":"Greg","non-dropping-particle":"","parse-names":false,"suffix":""}],"id":"ITEM-1","issued":{"date-parts":[["2019"]]},"number-of-pages":"135","title":"Beginning Node . js , Express &amp; MongoDB Development","type":"book"},"uris":["http://www.mendeley.com/documents/?uuid=6f9dc814-c8f9-4702-bf19-ad109fb153a8"]}],"mendeley":{"formattedCitation":"[14]","plainTextFormattedCitation":"[14]","previouslyFormattedCitation":"[14]"},"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4]</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97060C" w:rsidRDefault="0097060C" w:rsidP="0097060C">
      <w:pPr>
        <w:spacing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14:anchorId="5937CA9C" wp14:editId="4C649A30">
            <wp:extent cx="2286000" cy="13983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de j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86000" cy="1398329"/>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2</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Node JS</w:t>
      </w:r>
    </w:p>
    <w:p w:rsidR="00C808B3"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React</w:t>
      </w:r>
      <w:r w:rsidR="004D3440">
        <w:rPr>
          <w:rFonts w:ascii="Times New Roman" w:hAnsi="Times New Roman" w:cs="Times New Roman"/>
          <w:color w:val="auto"/>
        </w:rPr>
        <w:t>.</w:t>
      </w:r>
      <w:r>
        <w:rPr>
          <w:rFonts w:ascii="Times New Roman" w:hAnsi="Times New Roman" w:cs="Times New Roman"/>
          <w:color w:val="auto"/>
        </w:rPr>
        <w:t>JS</w:t>
      </w:r>
    </w:p>
    <w:p w:rsidR="0066723A" w:rsidRDefault="001477E1" w:rsidP="001477E1">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ReactJS adalah </w:t>
      </w:r>
      <w:r w:rsidRPr="00762810">
        <w:rPr>
          <w:rFonts w:ascii="Times New Roman" w:hAnsi="Times New Roman" w:cs="Times New Roman"/>
          <w:i/>
          <w:noProof/>
          <w:sz w:val="24"/>
          <w:lang w:val="en-ID"/>
        </w:rPr>
        <w:t xml:space="preserve">front-end library </w:t>
      </w:r>
      <w:r>
        <w:rPr>
          <w:rFonts w:ascii="Times New Roman" w:hAnsi="Times New Roman" w:cs="Times New Roman"/>
          <w:noProof/>
          <w:sz w:val="24"/>
          <w:lang w:val="en-ID"/>
        </w:rPr>
        <w:t xml:space="preserve">yang dikembangkan </w:t>
      </w:r>
      <w:r w:rsidRPr="001477E1">
        <w:rPr>
          <w:rFonts w:ascii="Times New Roman" w:hAnsi="Times New Roman" w:cs="Times New Roman"/>
          <w:noProof/>
          <w:sz w:val="24"/>
          <w:lang w:val="en-ID"/>
        </w:rPr>
        <w:t xml:space="preserve">oleh </w:t>
      </w:r>
      <w:r w:rsidRPr="00762810">
        <w:rPr>
          <w:rFonts w:ascii="Times New Roman" w:hAnsi="Times New Roman" w:cs="Times New Roman"/>
          <w:i/>
          <w:noProof/>
          <w:sz w:val="24"/>
          <w:lang w:val="en-ID"/>
        </w:rPr>
        <w:t>Facebook</w:t>
      </w:r>
      <w:r w:rsidRPr="001477E1">
        <w:rPr>
          <w:rFonts w:ascii="Times New Roman" w:hAnsi="Times New Roman" w:cs="Times New Roman"/>
          <w:noProof/>
          <w:sz w:val="24"/>
          <w:lang w:val="en-ID"/>
        </w:rPr>
        <w:t xml:space="preserve">. ReactJS digunakan sebagai pendukung dari </w:t>
      </w:r>
      <w:r w:rsidRPr="007711A0">
        <w:rPr>
          <w:rFonts w:ascii="Times New Roman" w:hAnsi="Times New Roman" w:cs="Times New Roman"/>
          <w:i/>
          <w:noProof/>
          <w:sz w:val="24"/>
          <w:lang w:val="en-ID"/>
        </w:rPr>
        <w:t>web-framework</w:t>
      </w:r>
      <w:r>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DOI":"10.35870/jtik.v2i1.53","abstract":"a b s t r a c t Open Journal Systems (OJS) is a web-based content management system specifically designed to handle the entire process of scientific publication management. The Ministry of Research, Technology and Higher Education also develops its own index, namely SINTA (Science and Technology Index) which is expected to not only refer to the journal index Scopus. The relationship between Access Indexing and OJS is inseparable where the OJS is a facility in managing journal publications and Access Indexing is a feature to disseminate journal articles to journal searches. This study tries to build an Access Open Journal Systems (AOJS) model that can be used as a form of publication and publishing management on international indexing. The application allows updating of data/content and sharing from various online journal sources. Access Open Journal Systems (AOJS) can enable end-user users, and still refer to international publishing management standards. It is expected that Access Open Journal Systems (AOJS) can increase publication and management of publishing electronically and be fully implemented by authors, publishers, and partners of reviewers. The Access Open Journal Systems (AOJS) application will take the Open Knowledge Systems (OJS) Public Knowledge Project (PKP) model, with the reason that the Open Journal Systems (OJS) is one of the most widely used OJS and is a recommendation from the Ministry of Research and Technology with PDII LIPI in obtaining National Journal Accreditation (ARJUNA) and facilitates researchers to see, adapt, and modify for the purposes of this study. Broadly speaking this research is divided into three stages, namely pre-development data collection, development and implementation, and post-development data collection. Specifically, the output to be achieved Prototype as technology engineering: This research will produce a prototype Open source Access Open Journal Systems (AOJS) software, which can be used by journal publishing managers and to support content publication. The results of this study are an open source software called Open source Access Open Journal Systems (AOJS) and developed with framework CodeIgniter and React-Js. a b s t r a k Open Journal Systems (OJS) merupakan sebuah sistem manajemen konten berbasis web yang khusus dibuat untuk menangani keseluruhan proses manajemen publikasi ilmiah. Kemenristekdikti juga mengembangkan indeks sendiri yaitu SINTA (Science and Technology Index) yang diharapkan index …","author":[{"dropping-particle":"","family":"Wali","given":"Muhammad","non-dropping-particle":"","parse-names":false,"suffix":""},{"dropping-particle":"","family":"Ahmad","given":"Lukman","non-dropping-particle":"","parse-names":false,"suffix":""}],"container-title":"Jurnal JTIK (Jurnal Teknologi Informasi dan Komunikasi)","id":"ITEM-1","issue":"1","issued":{"date-parts":[["2018"]]},"page":"48","title":"Perancangan Access Open Journal System (AOJS) dengan menggunakan Framework Codeigniter dan ReactJs","type":"article-journal","volume":"2"},"uris":["http://www.mendeley.com/documents/?uuid=64349b08-2cf7-469d-a0ad-ef8022b3a042"]}],"mendeley":{"formattedCitation":"[15]","plainTextFormattedCitation":"[15]","previouslyFormattedCitation":"[15]"},"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5]</w:t>
      </w:r>
      <w:r>
        <w:rPr>
          <w:rFonts w:ascii="Times New Roman" w:hAnsi="Times New Roman" w:cs="Times New Roman"/>
          <w:noProof/>
          <w:sz w:val="24"/>
          <w:lang w:val="en-ID"/>
        </w:rPr>
        <w:fldChar w:fldCharType="end"/>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ReactJS memiliki beberapa keunggulan diantaranya memberikan kecepatan, </w:t>
      </w:r>
      <w:r w:rsidRPr="00762810">
        <w:rPr>
          <w:rFonts w:ascii="Times New Roman" w:hAnsi="Times New Roman" w:cs="Times New Roman"/>
          <w:i/>
          <w:noProof/>
          <w:sz w:val="24"/>
          <w:lang w:val="en-ID"/>
        </w:rPr>
        <w:t>simplicity</w:t>
      </w:r>
      <w:r w:rsidRPr="001477E1">
        <w:rPr>
          <w:rFonts w:ascii="Times New Roman" w:hAnsi="Times New Roman" w:cs="Times New Roman"/>
          <w:noProof/>
          <w:sz w:val="24"/>
          <w:lang w:val="en-ID"/>
        </w:rPr>
        <w:t xml:space="preserve">, dan </w:t>
      </w:r>
      <w:r w:rsidRPr="00762810">
        <w:rPr>
          <w:rFonts w:ascii="Times New Roman" w:hAnsi="Times New Roman" w:cs="Times New Roman"/>
          <w:i/>
          <w:noProof/>
          <w:sz w:val="24"/>
          <w:lang w:val="en-ID"/>
        </w:rPr>
        <w:t>scalability</w:t>
      </w:r>
      <w:r w:rsidRPr="001477E1">
        <w:rPr>
          <w:rFonts w:ascii="Times New Roman" w:hAnsi="Times New Roman" w:cs="Times New Roman"/>
          <w:noProof/>
          <w:sz w:val="24"/>
          <w:lang w:val="en-ID"/>
        </w:rPr>
        <w:t xml:space="preserve">. </w:t>
      </w:r>
      <w:r w:rsidRPr="007711A0">
        <w:rPr>
          <w:rFonts w:ascii="Times New Roman" w:hAnsi="Times New Roman" w:cs="Times New Roman"/>
          <w:noProof/>
          <w:sz w:val="24"/>
          <w:lang w:val="en-ID"/>
        </w:rPr>
        <w:t>ReactJS</w:t>
      </w:r>
      <w:r w:rsidRPr="001477E1">
        <w:rPr>
          <w:rFonts w:ascii="Times New Roman" w:hAnsi="Times New Roman" w:cs="Times New Roman"/>
          <w:noProof/>
          <w:sz w:val="24"/>
          <w:lang w:val="en-ID"/>
        </w:rPr>
        <w:t xml:space="preserve"> memungkinkan pengembang dapat membangun sebuah komponen </w:t>
      </w:r>
      <w:r w:rsidRPr="007711A0">
        <w:rPr>
          <w:rFonts w:ascii="Times New Roman" w:hAnsi="Times New Roman" w:cs="Times New Roman"/>
          <w:i/>
          <w:noProof/>
          <w:sz w:val="24"/>
          <w:lang w:val="en-ID"/>
        </w:rPr>
        <w:t>UI</w:t>
      </w:r>
      <w:r w:rsidRPr="001477E1">
        <w:rPr>
          <w:rFonts w:ascii="Times New Roman" w:hAnsi="Times New Roman" w:cs="Times New Roman"/>
          <w:noProof/>
          <w:sz w:val="24"/>
          <w:lang w:val="en-ID"/>
        </w:rPr>
        <w:t xml:space="preserve"> yang lebih interaktif, </w:t>
      </w:r>
      <w:r w:rsidRPr="00762810">
        <w:rPr>
          <w:rFonts w:ascii="Times New Roman" w:hAnsi="Times New Roman" w:cs="Times New Roman"/>
          <w:i/>
          <w:noProof/>
          <w:sz w:val="24"/>
          <w:lang w:val="en-ID"/>
        </w:rPr>
        <w:t>stateful</w:t>
      </w:r>
      <w:r w:rsidRPr="001477E1">
        <w:rPr>
          <w:rFonts w:ascii="Times New Roman" w:hAnsi="Times New Roman" w:cs="Times New Roman"/>
          <w:noProof/>
          <w:sz w:val="24"/>
          <w:lang w:val="en-ID"/>
        </w:rPr>
        <w:t xml:space="preserve">, &amp; </w:t>
      </w:r>
      <w:r w:rsidRPr="00762810">
        <w:rPr>
          <w:rFonts w:ascii="Times New Roman" w:hAnsi="Times New Roman" w:cs="Times New Roman"/>
          <w:i/>
          <w:noProof/>
          <w:sz w:val="24"/>
          <w:lang w:val="en-ID"/>
        </w:rPr>
        <w:t>reusable</w:t>
      </w:r>
      <w:r w:rsidRPr="001477E1">
        <w:rPr>
          <w:rFonts w:ascii="Times New Roman" w:hAnsi="Times New Roman" w:cs="Times New Roman"/>
          <w:noProof/>
          <w:sz w:val="24"/>
          <w:lang w:val="en-ID"/>
        </w:rPr>
        <w:t xml:space="preserve">. Di dalam kaidah </w:t>
      </w:r>
      <w:r w:rsidRPr="00762810">
        <w:rPr>
          <w:rFonts w:ascii="Times New Roman" w:hAnsi="Times New Roman" w:cs="Times New Roman"/>
          <w:i/>
          <w:noProof/>
          <w:sz w:val="24"/>
          <w:lang w:val="en-ID"/>
        </w:rPr>
        <w:t>MVC ( Model View Control)</w:t>
      </w:r>
      <w:r w:rsidRPr="001477E1">
        <w:rPr>
          <w:rFonts w:ascii="Times New Roman" w:hAnsi="Times New Roman" w:cs="Times New Roman"/>
          <w:noProof/>
          <w:sz w:val="24"/>
          <w:lang w:val="en-ID"/>
        </w:rPr>
        <w:t>, ReactJS bertanggung jawab pada bagian view saja</w:t>
      </w:r>
      <w:r>
        <w:rPr>
          <w:rFonts w:ascii="Times New Roman" w:hAnsi="Times New Roman" w:cs="Times New Roman"/>
          <w:noProof/>
          <w:sz w:val="24"/>
          <w:lang w:val="en-ID"/>
        </w:rPr>
        <w:t>.</w:t>
      </w:r>
    </w:p>
    <w:p w:rsidR="0097060C" w:rsidRDefault="0097060C" w:rsidP="0097060C">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14:anchorId="50178089" wp14:editId="30AAE714">
            <wp:extent cx="2286000" cy="150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js.png"/>
                    <pic:cNvPicPr/>
                  </pic:nvPicPr>
                  <pic:blipFill>
                    <a:blip r:embed="rId14">
                      <a:extLst>
                        <a:ext uri="{28A0092B-C50C-407E-A947-70E740481C1C}">
                          <a14:useLocalDpi xmlns:a14="http://schemas.microsoft.com/office/drawing/2010/main" val="0"/>
                        </a:ext>
                      </a:extLst>
                    </a:blip>
                    <a:stretch>
                      <a:fillRect/>
                    </a:stretch>
                  </pic:blipFill>
                  <pic:spPr>
                    <a:xfrm>
                      <a:off x="0" y="0"/>
                      <a:ext cx="2286000" cy="1502105"/>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3</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ReactJS</w:t>
      </w:r>
    </w:p>
    <w:p w:rsidR="00B63E05"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Firebase</w:t>
      </w:r>
    </w:p>
    <w:p w:rsidR="00B63E05" w:rsidRDefault="001477E1" w:rsidP="005F50F2">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Firebase merupakan </w:t>
      </w:r>
      <w:r w:rsidRPr="00762810">
        <w:rPr>
          <w:rFonts w:ascii="Times New Roman" w:hAnsi="Times New Roman" w:cs="Times New Roman"/>
          <w:i/>
          <w:noProof/>
          <w:sz w:val="24"/>
          <w:lang w:val="en-ID"/>
        </w:rPr>
        <w:t>B</w:t>
      </w:r>
      <w:r w:rsidR="005F50F2" w:rsidRPr="00762810">
        <w:rPr>
          <w:rFonts w:ascii="Times New Roman" w:hAnsi="Times New Roman" w:cs="Times New Roman"/>
          <w:i/>
          <w:noProof/>
          <w:sz w:val="24"/>
          <w:lang w:val="en-ID"/>
        </w:rPr>
        <w:t>aas (Backend as a Service)</w:t>
      </w:r>
      <w:r w:rsidR="005F50F2">
        <w:rPr>
          <w:rFonts w:ascii="Times New Roman" w:hAnsi="Times New Roman" w:cs="Times New Roman"/>
          <w:noProof/>
          <w:sz w:val="24"/>
          <w:lang w:val="en-ID"/>
        </w:rPr>
        <w:t xml:space="preserve"> yang </w:t>
      </w:r>
      <w:r w:rsidRPr="001477E1">
        <w:rPr>
          <w:rFonts w:ascii="Times New Roman" w:hAnsi="Times New Roman" w:cs="Times New Roman"/>
          <w:noProof/>
          <w:sz w:val="24"/>
          <w:lang w:val="en-ID"/>
        </w:rPr>
        <w:t xml:space="preserve">dikembangkan oleh Google. </w:t>
      </w:r>
      <w:r w:rsidRPr="0076281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mempermudah para </w:t>
      </w:r>
      <w:r w:rsidRPr="007711A0">
        <w:rPr>
          <w:rFonts w:ascii="Times New Roman" w:hAnsi="Times New Roman" w:cs="Times New Roman"/>
          <w:i/>
          <w:noProof/>
          <w:sz w:val="24"/>
          <w:lang w:val="en-ID"/>
        </w:rPr>
        <w:t>developer</w:t>
      </w:r>
      <w:r w:rsidRPr="001477E1">
        <w:rPr>
          <w:rFonts w:ascii="Times New Roman" w:hAnsi="Times New Roman" w:cs="Times New Roman"/>
          <w:noProof/>
          <w:sz w:val="24"/>
          <w:lang w:val="en-ID"/>
        </w:rPr>
        <w:t xml:space="preserve"> perangkat lunak untuk mengembangkan aplikasinya</w:t>
      </w:r>
      <w:r w:rsidR="00B63E05" w:rsidRPr="00412D28">
        <w:rPr>
          <w:rFonts w:ascii="Times New Roman" w:hAnsi="Times New Roman" w:cs="Times New Roman"/>
          <w:noProof/>
          <w:sz w:val="24"/>
          <w:lang w:val="en-ID"/>
        </w:rPr>
        <w:t>.</w:t>
      </w:r>
      <w:r>
        <w:rPr>
          <w:rFonts w:ascii="Times New Roman" w:hAnsi="Times New Roman" w:cs="Times New Roman"/>
          <w:noProof/>
          <w:sz w:val="24"/>
          <w:lang w:val="en-ID"/>
        </w:rPr>
        <w:t xml:space="preserve"> </w:t>
      </w:r>
      <w:r w:rsidR="007711A0">
        <w:rPr>
          <w:rFonts w:ascii="Times New Roman" w:hAnsi="Times New Roman" w:cs="Times New Roman"/>
          <w:noProof/>
          <w:sz w:val="24"/>
          <w:lang w:val="en-ID"/>
        </w:rPr>
        <w:t>l</w:t>
      </w:r>
      <w:r w:rsidRPr="001477E1">
        <w:rPr>
          <w:rFonts w:ascii="Times New Roman" w:hAnsi="Times New Roman" w:cs="Times New Roman"/>
          <w:noProof/>
          <w:sz w:val="24"/>
          <w:lang w:val="en-ID"/>
        </w:rPr>
        <w:t xml:space="preserve">ayanan </w:t>
      </w:r>
      <w:r w:rsidRPr="007711A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yang digunakan pada sistem yang dirancang antara lain </w:t>
      </w:r>
      <w:r w:rsidRPr="007711A0">
        <w:rPr>
          <w:rFonts w:ascii="Times New Roman" w:hAnsi="Times New Roman" w:cs="Times New Roman"/>
          <w:i/>
          <w:noProof/>
          <w:sz w:val="24"/>
          <w:lang w:val="en-ID"/>
        </w:rPr>
        <w:t>authentication</w:t>
      </w:r>
      <w:r w:rsidRPr="001477E1">
        <w:rPr>
          <w:rFonts w:ascii="Times New Roman" w:hAnsi="Times New Roman" w:cs="Times New Roman"/>
          <w:noProof/>
          <w:sz w:val="24"/>
          <w:lang w:val="en-ID"/>
        </w:rPr>
        <w:t xml:space="preserve"> agar memungkinkan user untuk login dan terkoneksi</w:t>
      </w:r>
      <w:r w:rsidR="00762810">
        <w:rPr>
          <w:rFonts w:ascii="Times New Roman" w:hAnsi="Times New Roman" w:cs="Times New Roman"/>
          <w:noProof/>
          <w:sz w:val="24"/>
          <w:lang w:val="en-ID"/>
        </w:rPr>
        <w:t xml:space="preserve"> secara langsung dengan </w:t>
      </w:r>
      <w:r w:rsidR="00762810" w:rsidRPr="007711A0">
        <w:rPr>
          <w:rFonts w:ascii="Times New Roman" w:hAnsi="Times New Roman" w:cs="Times New Roman"/>
          <w:i/>
          <w:noProof/>
          <w:sz w:val="24"/>
          <w:lang w:val="en-ID"/>
        </w:rPr>
        <w:t>server f</w:t>
      </w:r>
      <w:r w:rsidRPr="007711A0">
        <w:rPr>
          <w:rFonts w:ascii="Times New Roman" w:hAnsi="Times New Roman" w:cs="Times New Roman"/>
          <w:i/>
          <w:noProof/>
          <w:sz w:val="24"/>
          <w:lang w:val="en-ID"/>
        </w:rPr>
        <w:t>irebase</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 storage</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yang memungkinkan pengembang untuk mengunduh maupun mengunggah sebuah berkas</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dan </w:t>
      </w:r>
      <w:r w:rsidRPr="007711A0">
        <w:rPr>
          <w:rFonts w:ascii="Times New Roman" w:hAnsi="Times New Roman" w:cs="Times New Roman"/>
          <w:i/>
          <w:noProof/>
          <w:sz w:val="24"/>
          <w:lang w:val="en-ID"/>
        </w:rPr>
        <w:t>firebase cloud function</w:t>
      </w:r>
      <w:r w:rsidRPr="001477E1">
        <w:rPr>
          <w:rFonts w:ascii="Times New Roman" w:hAnsi="Times New Roman" w:cs="Times New Roman"/>
          <w:noProof/>
          <w:sz w:val="24"/>
          <w:lang w:val="en-ID"/>
        </w:rPr>
        <w:t xml:space="preserve"> sebagai </w:t>
      </w:r>
      <w:r w:rsidRPr="007711A0">
        <w:rPr>
          <w:rFonts w:ascii="Times New Roman" w:hAnsi="Times New Roman" w:cs="Times New Roman"/>
          <w:i/>
          <w:noProof/>
          <w:sz w:val="24"/>
          <w:lang w:val="en-ID"/>
        </w:rPr>
        <w:t>framework</w:t>
      </w:r>
      <w:r w:rsidRPr="001477E1">
        <w:rPr>
          <w:rFonts w:ascii="Times New Roman" w:hAnsi="Times New Roman" w:cs="Times New Roman"/>
          <w:noProof/>
          <w:sz w:val="24"/>
          <w:lang w:val="en-ID"/>
        </w:rPr>
        <w:t xml:space="preserve"> tanpa </w:t>
      </w:r>
      <w:r w:rsidRPr="007711A0">
        <w:rPr>
          <w:rFonts w:ascii="Times New Roman" w:hAnsi="Times New Roman" w:cs="Times New Roman"/>
          <w:i/>
          <w:noProof/>
          <w:sz w:val="24"/>
          <w:lang w:val="en-ID"/>
        </w:rPr>
        <w:t>server</w:t>
      </w:r>
      <w:r w:rsidRPr="001477E1">
        <w:rPr>
          <w:rFonts w:ascii="Times New Roman" w:hAnsi="Times New Roman" w:cs="Times New Roman"/>
          <w:noProof/>
          <w:sz w:val="24"/>
          <w:lang w:val="en-ID"/>
        </w:rPr>
        <w:t xml:space="preserve"> yang memungkinkan kode dijalankan pada </w:t>
      </w:r>
      <w:r w:rsidRPr="00762810">
        <w:rPr>
          <w:rFonts w:ascii="Times New Roman" w:hAnsi="Times New Roman" w:cs="Times New Roman"/>
          <w:i/>
          <w:noProof/>
          <w:sz w:val="24"/>
          <w:lang w:val="en-ID"/>
        </w:rPr>
        <w:t>back-end</w:t>
      </w:r>
      <w:r w:rsidRPr="001477E1">
        <w:rPr>
          <w:rFonts w:ascii="Times New Roman" w:hAnsi="Times New Roman" w:cs="Times New Roman"/>
          <w:noProof/>
          <w:sz w:val="24"/>
          <w:lang w:val="en-ID"/>
        </w:rPr>
        <w:t xml:space="preserve"> s</w:t>
      </w:r>
      <w:r w:rsidR="007711A0">
        <w:rPr>
          <w:rFonts w:ascii="Times New Roman" w:hAnsi="Times New Roman" w:cs="Times New Roman"/>
          <w:noProof/>
          <w:sz w:val="24"/>
          <w:lang w:val="en-ID"/>
        </w:rPr>
        <w:t>ecara otomatis sebagai respon</w:t>
      </w:r>
      <w:r w:rsidRPr="001477E1">
        <w:rPr>
          <w:rFonts w:ascii="Times New Roman" w:hAnsi="Times New Roman" w:cs="Times New Roman"/>
          <w:noProof/>
          <w:sz w:val="24"/>
          <w:lang w:val="en-ID"/>
        </w:rPr>
        <w:t xml:space="preserve"> terhadap</w:t>
      </w:r>
      <w:r w:rsidR="007711A0">
        <w:rPr>
          <w:rFonts w:ascii="Times New Roman" w:hAnsi="Times New Roman" w:cs="Times New Roman"/>
          <w:noProof/>
          <w:sz w:val="24"/>
          <w:lang w:val="en-ID"/>
        </w:rPr>
        <w:t xml:space="preserve"> apa</w:t>
      </w:r>
      <w:r w:rsidRPr="001477E1">
        <w:rPr>
          <w:rFonts w:ascii="Times New Roman" w:hAnsi="Times New Roman" w:cs="Times New Roman"/>
          <w:noProof/>
          <w:sz w:val="24"/>
          <w:lang w:val="en-ID"/>
        </w:rPr>
        <w:t xml:space="preserve"> yang dipicu oleh fitur maupun permintaan </w:t>
      </w:r>
      <w:r w:rsidRPr="007711A0">
        <w:rPr>
          <w:rFonts w:ascii="Times New Roman" w:hAnsi="Times New Roman" w:cs="Times New Roman"/>
          <w:i/>
          <w:noProof/>
          <w:sz w:val="24"/>
          <w:lang w:val="en-ID"/>
        </w:rPr>
        <w:t>HTTPS</w:t>
      </w:r>
      <w:r w:rsidR="005F50F2">
        <w:rPr>
          <w:rFonts w:ascii="Times New Roman" w:hAnsi="Times New Roman" w:cs="Times New Roman"/>
          <w:noProof/>
          <w:sz w:val="24"/>
          <w:lang w:val="en-ID"/>
        </w:rPr>
        <w:t xml:space="preserve">. </w:t>
      </w:r>
    </w:p>
    <w:p w:rsidR="005F50F2" w:rsidRDefault="005F50F2" w:rsidP="005F50F2">
      <w:pPr>
        <w:spacing w:before="120" w:after="120"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F</w:t>
      </w:r>
      <w:r w:rsidRPr="005F50F2">
        <w:rPr>
          <w:rFonts w:ascii="Times New Roman" w:hAnsi="Times New Roman" w:cs="Times New Roman"/>
          <w:noProof/>
          <w:sz w:val="24"/>
          <w:lang w:val="en-ID"/>
        </w:rPr>
        <w:t xml:space="preserve">irebase memiliki </w:t>
      </w:r>
      <w:r w:rsidRPr="007711A0">
        <w:rPr>
          <w:rFonts w:ascii="Times New Roman" w:hAnsi="Times New Roman" w:cs="Times New Roman"/>
          <w:i/>
          <w:noProof/>
          <w:sz w:val="24"/>
          <w:lang w:val="en-ID"/>
        </w:rPr>
        <w:t>library</w:t>
      </w:r>
      <w:r w:rsidRPr="005F50F2">
        <w:rPr>
          <w:rFonts w:ascii="Times New Roman" w:hAnsi="Times New Roman" w:cs="Times New Roman"/>
          <w:noProof/>
          <w:sz w:val="24"/>
          <w:lang w:val="en-ID"/>
        </w:rPr>
        <w:t xml:space="preserve"> (pustaka) yang lengkap dan dapat digabungkan dengan berbagai framework lain seperti </w:t>
      </w:r>
      <w:r w:rsidRPr="00762810">
        <w:rPr>
          <w:rFonts w:ascii="Times New Roman" w:hAnsi="Times New Roman" w:cs="Times New Roman"/>
          <w:i/>
          <w:noProof/>
          <w:sz w:val="24"/>
          <w:lang w:val="en-ID"/>
        </w:rPr>
        <w:t>NodeJS</w:t>
      </w:r>
      <w:r w:rsidRPr="005F50F2">
        <w:rPr>
          <w:rFonts w:ascii="Times New Roman" w:hAnsi="Times New Roman" w:cs="Times New Roman"/>
          <w:noProof/>
          <w:sz w:val="24"/>
          <w:lang w:val="en-ID"/>
        </w:rPr>
        <w:t xml:space="preserve">, Java, </w:t>
      </w:r>
      <w:r w:rsidRPr="007711A0">
        <w:rPr>
          <w:rFonts w:ascii="Times New Roman" w:hAnsi="Times New Roman" w:cs="Times New Roman"/>
          <w:i/>
          <w:noProof/>
          <w:sz w:val="24"/>
          <w:lang w:val="en-ID"/>
        </w:rPr>
        <w:t>Javascript</w:t>
      </w:r>
      <w:r w:rsidRPr="005F50F2">
        <w:rPr>
          <w:rFonts w:ascii="Times New Roman" w:hAnsi="Times New Roman" w:cs="Times New Roman"/>
          <w:noProof/>
          <w:sz w:val="24"/>
          <w:lang w:val="en-ID"/>
        </w:rPr>
        <w:t>,</w:t>
      </w:r>
      <w:r w:rsidRPr="007711A0">
        <w:rPr>
          <w:rFonts w:ascii="Times New Roman" w:hAnsi="Times New Roman" w:cs="Times New Roman"/>
          <w:i/>
          <w:noProof/>
          <w:sz w:val="24"/>
          <w:lang w:val="en-ID"/>
        </w:rPr>
        <w:t xml:space="preserve"> ReactJS</w:t>
      </w:r>
      <w:r w:rsidRPr="005F50F2">
        <w:rPr>
          <w:rFonts w:ascii="Times New Roman" w:hAnsi="Times New Roman" w:cs="Times New Roman"/>
          <w:noProof/>
          <w:sz w:val="24"/>
          <w:lang w:val="en-ID"/>
        </w:rPr>
        <w:t>, dan lain-lain</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w:t>
      </w:r>
      <w:r>
        <w:rPr>
          <w:rFonts w:ascii="Times New Roman" w:hAnsi="Times New Roman" w:cs="Times New Roman"/>
          <w:noProof/>
          <w:sz w:val="24"/>
          <w:lang w:val="en-ID"/>
        </w:rPr>
        <w:t xml:space="preserve"> memberikan </w:t>
      </w:r>
      <w:r w:rsidRPr="005F50F2">
        <w:rPr>
          <w:rFonts w:ascii="Times New Roman" w:hAnsi="Times New Roman" w:cs="Times New Roman"/>
          <w:noProof/>
          <w:sz w:val="24"/>
          <w:lang w:val="en-ID"/>
        </w:rPr>
        <w:t>kemudahan dan mempercepat pengembanga</w:t>
      </w:r>
      <w:r>
        <w:rPr>
          <w:rFonts w:ascii="Times New Roman" w:hAnsi="Times New Roman" w:cs="Times New Roman"/>
          <w:noProof/>
          <w:sz w:val="24"/>
          <w:lang w:val="en-ID"/>
        </w:rPr>
        <w:t xml:space="preserve">n dari sistem </w:t>
      </w:r>
      <w:r>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DOI":"10.28932/jutisi.v7i1.3098","ISSN":"2443-2210","abstract":"The head office of west region of Seventh Day Adventist Indonesia in Indonesia is located in Jakarta. Every month employees must report every transaction they have made . The report can be in the form of proof of purchase, shopping receipt, notes and other proof of transactions. The reporting system of the office is done by submitting a hardcopy proof of the transaction to the finance department. The reporting process takes a long time and allows for inaccurate proof of transactions. Another problem that is often found is the unknown status of reports. Employees often do not know whether the reports that have been received by the financial department have been approved or not. The purpose of this study is to design an E-reporting system that will make it easier for employees to report to the financial department so that reporting can be done quickly and accurately. The system to be built uses ReactJS and Firebase using an Agile Software development method. The result of this research is the creation of an E-reporting application that can help to report on the financial department every month.","author":[{"dropping-particle":"","family":"Panjaitan","given":"Jeremy","non-dropping-particle":"","parse-names":false,"suffix":""},{"dropping-particle":"","family":"Pakpahan","given":"Andrew Fernando","non-dropping-particle":"","parse-names":false,"suffix":""}],"container-title":"Jurnal Teknik Informatika dan Sistem Informasi","id":"ITEM-1","issue":"1","issued":{"date-parts":[["2021"]]},"page":"20-34","title":"Perancangan Sistem E-Reporting Menggunakan ReactJS dan Firebase","type":"article-journal","volume":"7"},"uris":["http://www.mendeley.com/documents/?uuid=dd442c07-c4d3-4272-ab18-9cb7aaff47da"]}],"mendeley":{"formattedCitation":"[16]","plainTextFormattedCitation":"[16]","previouslyFormattedCitation":"[16]"},"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6]</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97060C" w:rsidRDefault="0097060C" w:rsidP="0097060C">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14:anchorId="62C89BC1" wp14:editId="450C2297">
            <wp:extent cx="2953512" cy="10151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base_Log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3512" cy="1015142"/>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4</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Firebase</w:t>
      </w:r>
    </w:p>
    <w:p w:rsidR="00653351"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Ant Design</w:t>
      </w:r>
    </w:p>
    <w:p w:rsidR="000B6410" w:rsidRPr="00E714C9" w:rsidRDefault="007E4F25" w:rsidP="00E714C9">
      <w:pPr>
        <w:spacing w:before="120" w:after="120"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Ant Design</w:t>
      </w:r>
      <w:r w:rsidRPr="007E4F25">
        <w:rPr>
          <w:rFonts w:ascii="Times New Roman" w:hAnsi="Times New Roman" w:cs="Times New Roman"/>
          <w:noProof/>
          <w:sz w:val="24"/>
          <w:lang w:val="en-ID"/>
        </w:rPr>
        <w:t xml:space="preserve"> adalah </w:t>
      </w:r>
      <w:r w:rsidRPr="007E4F25">
        <w:rPr>
          <w:rFonts w:ascii="Times New Roman" w:hAnsi="Times New Roman" w:cs="Times New Roman"/>
          <w:i/>
          <w:noProof/>
          <w:sz w:val="24"/>
          <w:lang w:val="en-ID"/>
        </w:rPr>
        <w:t>library</w:t>
      </w:r>
      <w:r w:rsidRPr="007E4F25">
        <w:rPr>
          <w:rFonts w:ascii="Times New Roman" w:hAnsi="Times New Roman" w:cs="Times New Roman"/>
          <w:noProof/>
          <w:sz w:val="24"/>
          <w:lang w:val="en-ID"/>
        </w:rPr>
        <w:t xml:space="preserve"> yang me</w:t>
      </w:r>
      <w:r w:rsidR="00762810">
        <w:rPr>
          <w:rFonts w:ascii="Times New Roman" w:hAnsi="Times New Roman" w:cs="Times New Roman"/>
          <w:noProof/>
          <w:sz w:val="24"/>
          <w:lang w:val="en-ID"/>
        </w:rPr>
        <w:t xml:space="preserve">miliki ribuan komponen dan ikon </w:t>
      </w:r>
      <w:r w:rsidRPr="007E4F25">
        <w:rPr>
          <w:rFonts w:ascii="Times New Roman" w:hAnsi="Times New Roman" w:cs="Times New Roman"/>
          <w:noProof/>
          <w:sz w:val="24"/>
          <w:lang w:val="en-ID"/>
        </w:rPr>
        <w:t>yang digunakan untuk mempercepat pengembangan komponen</w:t>
      </w:r>
      <w:r w:rsidR="00517D8C" w:rsidRPr="00412D28">
        <w:rPr>
          <w:rFonts w:ascii="Times New Roman" w:hAnsi="Times New Roman" w:cs="Times New Roman"/>
          <w:noProof/>
          <w:sz w:val="24"/>
          <w:lang w:val="en-ID"/>
        </w:rPr>
        <w:t>.</w:t>
      </w:r>
      <w:r w:rsidR="00762810">
        <w:rPr>
          <w:rFonts w:ascii="Times New Roman" w:hAnsi="Times New Roman" w:cs="Times New Roman"/>
          <w:noProof/>
          <w:sz w:val="24"/>
          <w:lang w:val="en-ID"/>
        </w:rPr>
        <w:t xml:space="preserve"> </w:t>
      </w:r>
      <w:r w:rsidR="00762810" w:rsidRPr="00762810">
        <w:rPr>
          <w:rFonts w:ascii="Times New Roman" w:hAnsi="Times New Roman" w:cs="Times New Roman"/>
          <w:i/>
          <w:noProof/>
          <w:sz w:val="24"/>
          <w:lang w:val="en-ID"/>
        </w:rPr>
        <w:t>Ant Design</w:t>
      </w:r>
      <w:r w:rsidR="00762810">
        <w:rPr>
          <w:rFonts w:ascii="Times New Roman" w:hAnsi="Times New Roman" w:cs="Times New Roman"/>
          <w:i/>
          <w:noProof/>
          <w:sz w:val="24"/>
          <w:lang w:val="en-ID"/>
        </w:rPr>
        <w:t xml:space="preserve">  </w:t>
      </w:r>
      <w:r w:rsidR="00762810" w:rsidRPr="00762810">
        <w:rPr>
          <w:rFonts w:ascii="Times New Roman" w:hAnsi="Times New Roman" w:cs="Times New Roman"/>
          <w:noProof/>
          <w:sz w:val="24"/>
          <w:lang w:val="en-ID"/>
        </w:rPr>
        <w:t>menyediakan serangkaian komponen yang siap untuk pengembangan</w:t>
      </w:r>
      <w:r w:rsidR="00762810">
        <w:rPr>
          <w:rFonts w:ascii="Times New Roman" w:hAnsi="Times New Roman" w:cs="Times New Roman"/>
          <w:noProof/>
          <w:sz w:val="24"/>
          <w:lang w:val="en-ID"/>
        </w:rPr>
        <w:t xml:space="preserve"> </w:t>
      </w:r>
      <w:r w:rsidR="00762810" w:rsidRPr="007711A0">
        <w:rPr>
          <w:rFonts w:ascii="Times New Roman" w:hAnsi="Times New Roman" w:cs="Times New Roman"/>
          <w:i/>
          <w:noProof/>
          <w:sz w:val="24"/>
          <w:lang w:val="en-ID"/>
        </w:rPr>
        <w:t>desktop</w:t>
      </w:r>
      <w:r w:rsidR="00762810" w:rsidRPr="00762810">
        <w:rPr>
          <w:rFonts w:ascii="Times New Roman" w:hAnsi="Times New Roman" w:cs="Times New Roman"/>
          <w:noProof/>
          <w:sz w:val="24"/>
          <w:lang w:val="en-ID"/>
        </w:rPr>
        <w:t xml:space="preserve"> dan aplikasi </w:t>
      </w:r>
      <w:r w:rsidR="00762810" w:rsidRPr="007711A0">
        <w:rPr>
          <w:rFonts w:ascii="Times New Roman" w:hAnsi="Times New Roman" w:cs="Times New Roman"/>
          <w:i/>
          <w:noProof/>
          <w:sz w:val="24"/>
          <w:lang w:val="en-ID"/>
        </w:rPr>
        <w:t>web</w:t>
      </w:r>
      <w:r w:rsidR="00762810" w:rsidRPr="00762810">
        <w:rPr>
          <w:rFonts w:ascii="Times New Roman" w:hAnsi="Times New Roman" w:cs="Times New Roman"/>
          <w:noProof/>
          <w:sz w:val="24"/>
          <w:lang w:val="en-ID"/>
        </w:rPr>
        <w:t xml:space="preserve">. </w:t>
      </w:r>
      <w:r w:rsidR="007711A0" w:rsidRPr="00762810">
        <w:rPr>
          <w:rFonts w:ascii="Times New Roman" w:hAnsi="Times New Roman" w:cs="Times New Roman"/>
          <w:noProof/>
          <w:sz w:val="24"/>
          <w:lang w:val="en-ID"/>
        </w:rPr>
        <w:t>M</w:t>
      </w:r>
      <w:r w:rsidR="00762810" w:rsidRPr="00762810">
        <w:rPr>
          <w:rFonts w:ascii="Times New Roman" w:hAnsi="Times New Roman" w:cs="Times New Roman"/>
          <w:noProof/>
          <w:sz w:val="24"/>
          <w:lang w:val="en-ID"/>
        </w:rPr>
        <w:t>emiliki</w:t>
      </w:r>
      <w:r w:rsidR="007711A0">
        <w:rPr>
          <w:rFonts w:ascii="Times New Roman" w:hAnsi="Times New Roman" w:cs="Times New Roman"/>
          <w:noProof/>
          <w:sz w:val="24"/>
          <w:lang w:val="en-ID"/>
        </w:rPr>
        <w:t xml:space="preserve"> fitur</w:t>
      </w:r>
      <w:r w:rsidR="00762810" w:rsidRPr="00762810">
        <w:rPr>
          <w:rFonts w:ascii="Times New Roman" w:hAnsi="Times New Roman" w:cs="Times New Roman"/>
          <w:noProof/>
          <w:sz w:val="24"/>
          <w:lang w:val="en-ID"/>
        </w:rPr>
        <w:t xml:space="preserve"> tombol, input, kotak centang, tabel, </w:t>
      </w:r>
      <w:r w:rsidR="00762810" w:rsidRPr="007711A0">
        <w:rPr>
          <w:rFonts w:ascii="Times New Roman" w:hAnsi="Times New Roman" w:cs="Times New Roman"/>
          <w:i/>
          <w:noProof/>
          <w:sz w:val="24"/>
          <w:lang w:val="en-ID"/>
        </w:rPr>
        <w:t>tooltips</w:t>
      </w:r>
      <w:r w:rsidR="00762810" w:rsidRPr="00762810">
        <w:rPr>
          <w:rFonts w:ascii="Times New Roman" w:hAnsi="Times New Roman" w:cs="Times New Roman"/>
          <w:noProof/>
          <w:sz w:val="24"/>
          <w:lang w:val="en-ID"/>
        </w:rPr>
        <w:t>, ikon, dan elemen lain yang</w:t>
      </w:r>
      <w:r w:rsidR="00762810">
        <w:rPr>
          <w:rFonts w:ascii="Times New Roman" w:hAnsi="Times New Roman" w:cs="Times New Roman"/>
          <w:noProof/>
          <w:sz w:val="24"/>
          <w:lang w:val="en-ID"/>
        </w:rPr>
        <w:t xml:space="preserve"> </w:t>
      </w:r>
      <w:r w:rsidR="007711A0">
        <w:rPr>
          <w:rFonts w:ascii="Times New Roman" w:hAnsi="Times New Roman" w:cs="Times New Roman"/>
          <w:noProof/>
          <w:sz w:val="24"/>
          <w:lang w:val="en-ID"/>
        </w:rPr>
        <w:t>berisi</w:t>
      </w:r>
      <w:r w:rsidR="00762810" w:rsidRPr="00762810">
        <w:rPr>
          <w:rFonts w:ascii="Times New Roman" w:hAnsi="Times New Roman" w:cs="Times New Roman"/>
          <w:noProof/>
          <w:sz w:val="24"/>
          <w:lang w:val="en-ID"/>
        </w:rPr>
        <w:t xml:space="preserve"> katalog yang luas</w:t>
      </w:r>
      <w:r w:rsidR="00762810">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author":[{"dropping-particle":"","family":"Herrera","given":"Dylan Javier Ruiz","non-dropping-particle":"","parse-names":false,"suffix":""}],"id":"ITEM-1","issued":{"date-parts":[["2020"]]},"title":"Tesina “ Desarrollo de páginas web utilizando la tecnología React-Ant Design con librería de promesas Axios ” Autor :","type":"article-journal"},"uris":["http://www.mendeley.com/documents/?uuid=e27676ee-5261-4ae4-8e2f-f335fe6e3523"]}],"mendeley":{"formattedCitation":"[17]","plainTextFormattedCitation":"[17]","previouslyFormattedCitation":"[17]"},"properties":{"noteIndex":0},"schema":"https://github.com/citation-style-language/schema/raw/master/csl-citation.json"}</w:instrText>
      </w:r>
      <w:r w:rsidR="00762810">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7]</w:t>
      </w:r>
      <w:r w:rsidR="00762810">
        <w:rPr>
          <w:rFonts w:ascii="Times New Roman" w:hAnsi="Times New Roman" w:cs="Times New Roman"/>
          <w:noProof/>
          <w:sz w:val="24"/>
          <w:lang w:val="en-ID"/>
        </w:rPr>
        <w:fldChar w:fldCharType="end"/>
      </w:r>
      <w:r w:rsidR="00762810">
        <w:rPr>
          <w:rFonts w:ascii="Times New Roman" w:hAnsi="Times New Roman" w:cs="Times New Roman"/>
          <w:noProof/>
          <w:sz w:val="24"/>
          <w:lang w:val="en-ID"/>
        </w:rPr>
        <w:t>.</w:t>
      </w:r>
    </w:p>
    <w:p w:rsidR="000B6410" w:rsidRPr="00412D28" w:rsidRDefault="0026322A" w:rsidP="0026322A">
      <w:pPr>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3BE8B27A" wp14:editId="6913D35A">
            <wp:extent cx="2950400" cy="764352"/>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PP.png"/>
                    <pic:cNvPicPr/>
                  </pic:nvPicPr>
                  <pic:blipFill>
                    <a:blip r:embed="rId16">
                      <a:extLst>
                        <a:ext uri="{28A0092B-C50C-407E-A947-70E740481C1C}">
                          <a14:useLocalDpi xmlns:a14="http://schemas.microsoft.com/office/drawing/2010/main" val="0"/>
                        </a:ext>
                      </a:extLst>
                    </a:blip>
                    <a:stretch>
                      <a:fillRect/>
                    </a:stretch>
                  </pic:blipFill>
                  <pic:spPr>
                    <a:xfrm>
                      <a:off x="0" y="0"/>
                      <a:ext cx="2950400" cy="764352"/>
                    </a:xfrm>
                    <a:prstGeom prst="rect">
                      <a:avLst/>
                    </a:prstGeom>
                  </pic:spPr>
                </pic:pic>
              </a:graphicData>
            </a:graphic>
          </wp:inline>
        </w:drawing>
      </w:r>
    </w:p>
    <w:p w:rsidR="00F608A6" w:rsidRPr="00412D28" w:rsidRDefault="000B6410"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28" w:name="_Toc107512021"/>
      <w:bookmarkStart w:id="29" w:name="_Toc109486095"/>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5</w:t>
      </w:r>
      <w:r w:rsidRPr="00412D28">
        <w:rPr>
          <w:rFonts w:ascii="Times New Roman" w:hAnsi="Times New Roman" w:cs="Times New Roman"/>
          <w:i w:val="0"/>
          <w:color w:val="auto"/>
          <w:sz w:val="24"/>
        </w:rPr>
        <w:t xml:space="preserve">. </w:t>
      </w:r>
      <w:bookmarkEnd w:id="28"/>
      <w:bookmarkEnd w:id="29"/>
      <w:r w:rsidR="00E714C9">
        <w:rPr>
          <w:rFonts w:ascii="Times New Roman" w:hAnsi="Times New Roman" w:cs="Times New Roman"/>
          <w:i w:val="0"/>
          <w:color w:val="auto"/>
          <w:sz w:val="24"/>
        </w:rPr>
        <w:t>Ant Design</w:t>
      </w:r>
    </w:p>
    <w:p w:rsidR="00762810" w:rsidRDefault="00762810" w:rsidP="00311A6B">
      <w:pPr>
        <w:pStyle w:val="Heading3"/>
        <w:numPr>
          <w:ilvl w:val="0"/>
          <w:numId w:val="30"/>
        </w:numPr>
        <w:spacing w:before="120" w:after="120"/>
        <w:ind w:left="426" w:hanging="426"/>
        <w:rPr>
          <w:rFonts w:ascii="Times New Roman" w:hAnsi="Times New Roman" w:cs="Times New Roman"/>
          <w:color w:val="auto"/>
        </w:rPr>
      </w:pPr>
      <w:bookmarkStart w:id="30" w:name="_Toc109486043"/>
      <w:r>
        <w:rPr>
          <w:rFonts w:ascii="Times New Roman" w:hAnsi="Times New Roman" w:cs="Times New Roman"/>
          <w:color w:val="auto"/>
        </w:rPr>
        <w:t>Redux</w:t>
      </w:r>
    </w:p>
    <w:p w:rsidR="007711A0" w:rsidRDefault="00D94CD4" w:rsidP="007711A0">
      <w:pPr>
        <w:spacing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 xml:space="preserve">Redux adalah </w:t>
      </w:r>
      <w:r w:rsidRPr="007711A0">
        <w:rPr>
          <w:rFonts w:ascii="Times New Roman" w:hAnsi="Times New Roman" w:cs="Times New Roman"/>
          <w:i/>
          <w:noProof/>
          <w:sz w:val="24"/>
          <w:lang w:val="en-ID"/>
        </w:rPr>
        <w:t>standalone library</w:t>
      </w:r>
      <w:r w:rsidR="00AD424A" w:rsidRPr="00AD424A">
        <w:rPr>
          <w:rFonts w:ascii="Times New Roman" w:hAnsi="Times New Roman" w:cs="Times New Roman"/>
          <w:noProof/>
          <w:sz w:val="24"/>
          <w:lang w:val="en-ID"/>
        </w:rPr>
        <w:t xml:space="preserve"> tetapi paling sering digunakan sebagai lapisan manajemen status dengan React. Seperti </w:t>
      </w:r>
      <w:r w:rsidR="00AD424A" w:rsidRPr="007711A0">
        <w:rPr>
          <w:rFonts w:ascii="Times New Roman" w:hAnsi="Times New Roman" w:cs="Times New Roman"/>
          <w:i/>
          <w:noProof/>
          <w:sz w:val="24"/>
          <w:lang w:val="en-ID"/>
        </w:rPr>
        <w:t>Flux</w:t>
      </w:r>
      <w:r w:rsidR="00AD424A" w:rsidRPr="00AD424A">
        <w:rPr>
          <w:rFonts w:ascii="Times New Roman" w:hAnsi="Times New Roman" w:cs="Times New Roman"/>
          <w:noProof/>
          <w:sz w:val="24"/>
          <w:lang w:val="en-ID"/>
        </w:rPr>
        <w:t>, tujuan utamanya adalah menghadirkan konsistensi dan prediktabilitas data dalam aplikasi.</w:t>
      </w:r>
      <w:r w:rsidR="00AD424A">
        <w:rPr>
          <w:rFonts w:ascii="Times New Roman" w:hAnsi="Times New Roman" w:cs="Times New Roman"/>
          <w:noProof/>
          <w:sz w:val="24"/>
          <w:lang w:val="en-ID"/>
        </w:rPr>
        <w:t xml:space="preserve"> </w:t>
      </w:r>
      <w:r w:rsidR="00AD424A" w:rsidRPr="00AD424A">
        <w:rPr>
          <w:rFonts w:ascii="Times New Roman" w:hAnsi="Times New Roman" w:cs="Times New Roman"/>
          <w:noProof/>
          <w:sz w:val="24"/>
          <w:lang w:val="en-ID"/>
        </w:rPr>
        <w:t xml:space="preserve">Redux ada untuk membuat struktur seputar cara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angani </w:t>
      </w:r>
      <w:r w:rsidR="00AD424A" w:rsidRPr="007711A0">
        <w:rPr>
          <w:rFonts w:ascii="Times New Roman" w:hAnsi="Times New Roman" w:cs="Times New Roman"/>
          <w:i/>
          <w:noProof/>
          <w:sz w:val="24"/>
          <w:lang w:val="en-ID"/>
        </w:rPr>
        <w:t>state</w:t>
      </w:r>
      <w:r w:rsidR="00AD424A" w:rsidRPr="00AD424A">
        <w:rPr>
          <w:rFonts w:ascii="Times New Roman" w:hAnsi="Times New Roman" w:cs="Times New Roman"/>
          <w:noProof/>
          <w:sz w:val="24"/>
          <w:lang w:val="en-ID"/>
        </w:rPr>
        <w:t xml:space="preserve"> dan mengelola status dalam aplikasi, </w:t>
      </w:r>
      <w:r w:rsidR="007711A0">
        <w:rPr>
          <w:rFonts w:ascii="Times New Roman" w:hAnsi="Times New Roman" w:cs="Times New Roman"/>
          <w:noProof/>
          <w:sz w:val="24"/>
          <w:lang w:val="en-ID"/>
        </w:rPr>
        <w:t>menbantu</w:t>
      </w:r>
      <w:r w:rsidR="00AD424A" w:rsidRPr="00AD424A">
        <w:rPr>
          <w:rFonts w:ascii="Times New Roman" w:hAnsi="Times New Roman" w:cs="Times New Roman"/>
          <w:noProof/>
          <w:sz w:val="24"/>
          <w:lang w:val="en-ID"/>
        </w:rPr>
        <w:t xml:space="preserve">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jadi manusia yang lebih produktif</w:t>
      </w:r>
      <w:r w:rsidR="007711A0">
        <w:rPr>
          <w:rFonts w:ascii="Times New Roman" w:hAnsi="Times New Roman" w:cs="Times New Roman"/>
          <w:noProof/>
          <w:sz w:val="24"/>
          <w:lang w:val="en-ID"/>
        </w:rPr>
        <w:t>.</w:t>
      </w:r>
      <w:r w:rsidR="00AD424A">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ISBN":"9788578110796","ISSN":"1098-6596","PMID":"25246403","author":[{"dropping-particle":"","family":"Marc Garreau","given":"Will Faurot","non-dropping-particle":"","parse-names":false,"suffix":""}],"container-title":"Manning Publications","id":"ITEM-1","issued":{"date-parts":[["2018"]]},"number-of-pages":"312 / 330","publisher":"Manning Publications","title":"Redux in action","type":"book"},"uris":["http://www.mendeley.com/documents/?uuid=1f50e998-a05e-4dae-86b8-61cb3c7e3a22"]}],"mendeley":{"formattedCitation":"[18]","plainTextFormattedCitation":"[18]","previouslyFormattedCitation":"[18]"},"properties":{"noteIndex":0},"schema":"https://github.com/citation-style-language/schema/raw/master/csl-citation.json"}</w:instrText>
      </w:r>
      <w:r w:rsidR="00AD424A">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8]</w:t>
      </w:r>
      <w:r w:rsidR="00AD424A">
        <w:rPr>
          <w:rFonts w:ascii="Times New Roman" w:hAnsi="Times New Roman" w:cs="Times New Roman"/>
          <w:noProof/>
          <w:sz w:val="24"/>
          <w:lang w:val="en-ID"/>
        </w:rPr>
        <w:fldChar w:fldCharType="end"/>
      </w:r>
      <w:r w:rsidR="00AD424A" w:rsidRPr="00AD424A">
        <w:rPr>
          <w:rFonts w:ascii="Times New Roman" w:hAnsi="Times New Roman" w:cs="Times New Roman"/>
          <w:noProof/>
          <w:sz w:val="24"/>
          <w:lang w:val="en-ID"/>
        </w:rPr>
        <w:t>.</w:t>
      </w:r>
    </w:p>
    <w:p w:rsidR="00EE7333" w:rsidRDefault="00EE7333" w:rsidP="00EE7333">
      <w:pPr>
        <w:spacing w:line="360" w:lineRule="auto"/>
        <w:ind w:left="426"/>
        <w:jc w:val="center"/>
        <w:rPr>
          <w:rFonts w:ascii="Times New Roman" w:hAnsi="Times New Roman" w:cs="Times New Roman"/>
        </w:rPr>
      </w:pPr>
      <w:r>
        <w:rPr>
          <w:rFonts w:ascii="Times New Roman" w:hAnsi="Times New Roman" w:cs="Times New Roman"/>
          <w:noProof/>
        </w:rPr>
        <w:drawing>
          <wp:inline distT="0" distB="0" distL="0" distR="0" wp14:anchorId="38A00627" wp14:editId="6E18D391">
            <wp:extent cx="2743200" cy="11322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1132257"/>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Redux</w:t>
      </w:r>
    </w:p>
    <w:p w:rsidR="0078155E" w:rsidRPr="007711A0" w:rsidRDefault="0078155E" w:rsidP="007711A0">
      <w:pPr>
        <w:pStyle w:val="Heading3"/>
        <w:numPr>
          <w:ilvl w:val="0"/>
          <w:numId w:val="30"/>
        </w:numPr>
        <w:spacing w:before="120" w:after="120"/>
        <w:ind w:left="426" w:hanging="426"/>
        <w:rPr>
          <w:rFonts w:ascii="Times New Roman" w:hAnsi="Times New Roman" w:cs="Times New Roman"/>
          <w:color w:val="auto"/>
        </w:rPr>
      </w:pPr>
      <w:r w:rsidRPr="00412D28">
        <w:rPr>
          <w:rFonts w:ascii="Times New Roman" w:hAnsi="Times New Roman" w:cs="Times New Roman"/>
          <w:color w:val="auto"/>
        </w:rPr>
        <w:t>Visual Studio Code</w:t>
      </w:r>
      <w:bookmarkEnd w:id="30"/>
    </w:p>
    <w:p w:rsidR="0026322A" w:rsidRDefault="0078155E" w:rsidP="0026322A">
      <w:pPr>
        <w:spacing w:before="120" w:after="120" w:line="360" w:lineRule="auto"/>
        <w:ind w:left="426"/>
        <w:jc w:val="both"/>
        <w:rPr>
          <w:rFonts w:ascii="Times New Roman" w:hAnsi="Times New Roman" w:cs="Times New Roman"/>
          <w:noProof/>
          <w:sz w:val="24"/>
        </w:rPr>
      </w:pPr>
      <w:r w:rsidRPr="007711A0">
        <w:rPr>
          <w:rFonts w:ascii="Times New Roman" w:hAnsi="Times New Roman" w:cs="Times New Roman"/>
          <w:i/>
          <w:noProof/>
          <w:sz w:val="24"/>
          <w:lang w:val="en-ID"/>
        </w:rPr>
        <w:t>Visual studio code</w:t>
      </w:r>
      <w:r w:rsidR="00E325D2" w:rsidRPr="00412D28">
        <w:rPr>
          <w:rFonts w:ascii="Times New Roman" w:hAnsi="Times New Roman" w:cs="Times New Roman"/>
          <w:noProof/>
          <w:sz w:val="24"/>
          <w:lang w:val="en-ID"/>
        </w:rPr>
        <w:t xml:space="preserve"> adalah sebuah </w:t>
      </w:r>
      <w:r w:rsidRPr="00412D28">
        <w:rPr>
          <w:rFonts w:ascii="Times New Roman" w:hAnsi="Times New Roman" w:cs="Times New Roman"/>
          <w:noProof/>
          <w:sz w:val="24"/>
          <w:lang w:val="en-ID"/>
        </w:rPr>
        <w:t xml:space="preserve">teks editor ringan dan handal yang dibuat oleh Microsoft untuk sistem operasi </w:t>
      </w:r>
      <w:r w:rsidRPr="007711A0">
        <w:rPr>
          <w:rFonts w:ascii="Times New Roman" w:hAnsi="Times New Roman" w:cs="Times New Roman"/>
          <w:i/>
          <w:noProof/>
          <w:sz w:val="24"/>
          <w:lang w:val="en-ID"/>
        </w:rPr>
        <w:t>multiplatform</w:t>
      </w:r>
      <w:r w:rsidRPr="00412D28">
        <w:rPr>
          <w:rFonts w:ascii="Times New Roman" w:hAnsi="Times New Roman" w:cs="Times New Roman"/>
          <w:noProof/>
          <w:sz w:val="24"/>
          <w:lang w:val="en-ID"/>
        </w:rPr>
        <w:t xml:space="preserve">, artinya tersedia juga untuk versi Linux, Mac, dan Windows. Teks editor ini secara langsung mendukung bahasa pemrograman python, Javascript,dan Node JS, serta bahasa pemrograman lainnya dengan bantuan </w:t>
      </w:r>
      <w:r w:rsidRPr="007711A0">
        <w:rPr>
          <w:rFonts w:ascii="Times New Roman" w:hAnsi="Times New Roman" w:cs="Times New Roman"/>
          <w:i/>
          <w:noProof/>
          <w:sz w:val="24"/>
          <w:lang w:val="en-ID"/>
        </w:rPr>
        <w:t>plugin</w:t>
      </w:r>
      <w:r w:rsidRPr="00412D28">
        <w:rPr>
          <w:rFonts w:ascii="Times New Roman" w:hAnsi="Times New Roman" w:cs="Times New Roman"/>
          <w:noProof/>
          <w:sz w:val="24"/>
          <w:lang w:val="en-ID"/>
        </w:rPr>
        <w:t xml:space="preserve"> yang dapat dipasang via marketplace Visual Studio Code seperti C#, C++, Java, PHP, dan lain-lain</w:t>
      </w:r>
      <w:r w:rsidR="00857044">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peight","given":"Apr","non-dropping-particle":"","parse-names":false,"suffix":""}],"container-title":"Angewandte Chemie International Edition, 6(11), 951–952.","id":"ITEM-1","issued":{"date-parts":[["2021"]]},"number-of-pages":"256 / 259","title":"Visual Studio Code for Python Programmers","type":"book"},"uris":["http://www.mendeley.com/documents/?uuid=b9e95ee5-4966-4078-bf71-d9c6350d743f"]}],"mendeley":{"formattedCitation":"[19]","plainTextFormattedCitation":"[19]","previouslyFormattedCitation":"[19]"},"properties":{"noteIndex":0},"schema":"https://github.com/citation-style-language/schema/raw/master/csl-citation.json"}</w:instrText>
      </w:r>
      <w:r w:rsidR="00857044">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9]</w:t>
      </w:r>
      <w:r w:rsidR="00857044">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bookmarkStart w:id="31" w:name="_Toc107512022"/>
      <w:r w:rsidR="0026322A" w:rsidRPr="0026322A">
        <w:rPr>
          <w:rFonts w:ascii="Times New Roman" w:hAnsi="Times New Roman" w:cs="Times New Roman"/>
          <w:noProof/>
          <w:sz w:val="24"/>
        </w:rPr>
        <w:t xml:space="preserve"> </w:t>
      </w:r>
    </w:p>
    <w:p w:rsidR="00EE7333" w:rsidRPr="0026322A" w:rsidRDefault="00EE7333" w:rsidP="00EE7333">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14:anchorId="39974FAD" wp14:editId="7CD87CFB">
            <wp:extent cx="274320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5b4ffa-a442-40b0-8e98-01a8c967a1bf-vscode.png"/>
                    <pic:cNvPicPr/>
                  </pic:nvPicPr>
                  <pic:blipFill>
                    <a:blip r:embed="rId18">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p w:rsidR="00D52DFA" w:rsidRPr="0026322A" w:rsidRDefault="0017544C"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2" w:name="_Toc109486096"/>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7</w:t>
      </w:r>
      <w:r w:rsidRPr="00412D28">
        <w:rPr>
          <w:rFonts w:ascii="Times New Roman" w:hAnsi="Times New Roman" w:cs="Times New Roman"/>
          <w:i w:val="0"/>
          <w:color w:val="auto"/>
          <w:sz w:val="24"/>
        </w:rPr>
        <w:t>. Visual Studio Code</w:t>
      </w:r>
      <w:bookmarkEnd w:id="31"/>
      <w:bookmarkEnd w:id="32"/>
    </w:p>
    <w:p w:rsidR="00CC3C54" w:rsidRPr="00412D28" w:rsidRDefault="00CC3C54" w:rsidP="00311A6B">
      <w:pPr>
        <w:pStyle w:val="Heading3"/>
        <w:numPr>
          <w:ilvl w:val="0"/>
          <w:numId w:val="30"/>
        </w:numPr>
        <w:spacing w:before="120" w:after="120"/>
        <w:ind w:left="426" w:hanging="426"/>
        <w:rPr>
          <w:rFonts w:ascii="Times New Roman" w:hAnsi="Times New Roman" w:cs="Times New Roman"/>
          <w:color w:val="auto"/>
        </w:rPr>
      </w:pPr>
      <w:bookmarkStart w:id="33" w:name="_Toc109486045"/>
      <w:r w:rsidRPr="00412D28">
        <w:rPr>
          <w:rFonts w:ascii="Times New Roman" w:hAnsi="Times New Roman" w:cs="Times New Roman"/>
          <w:color w:val="auto"/>
        </w:rPr>
        <w:t>SDLC</w:t>
      </w:r>
      <w:r w:rsidR="00FF1BB6" w:rsidRPr="00412D28">
        <w:rPr>
          <w:rFonts w:ascii="Times New Roman" w:hAnsi="Times New Roman" w:cs="Times New Roman"/>
          <w:color w:val="auto"/>
        </w:rPr>
        <w:t xml:space="preserve"> </w:t>
      </w:r>
      <w:r w:rsidRPr="00412D28">
        <w:rPr>
          <w:rFonts w:ascii="Times New Roman" w:hAnsi="Times New Roman" w:cs="Times New Roman"/>
          <w:color w:val="auto"/>
        </w:rPr>
        <w:t>(System Development Life Cycle)</w:t>
      </w:r>
      <w:bookmarkEnd w:id="33"/>
    </w:p>
    <w:p w:rsidR="00822B43" w:rsidRPr="007711A0" w:rsidRDefault="00CC3C54" w:rsidP="007711A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Pengembangan sistem informasi berarti suatu metode yang digunakan untuk melakukan pengembangan sistem berbasis computer. Metode System Development Life Cycle (SDLC) merupakan pengembangan yang berfungsi sebagai sebuah mekanisme untuk </w:t>
      </w:r>
      <w:r w:rsidR="00F645EF" w:rsidRPr="00412D28">
        <w:rPr>
          <w:rFonts w:ascii="Times New Roman" w:hAnsi="Times New Roman" w:cs="Times New Roman"/>
          <w:noProof/>
          <w:sz w:val="24"/>
          <w:lang w:val="en-ID"/>
        </w:rPr>
        <w:t>mengidentifikasi perangkat lunak</w:t>
      </w:r>
      <w:r w:rsidR="000F5058"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DOI":"10.31326/sistek.v2i1.670","abstract":"Sistem Informasi Penjualan Berbasis Web pada Toko Waroeng Bola Jakarta Timur dapat memudahkan proses penjualan pada toko waroeng bola. Dengan adanya sistem informasi penjualan pada toko waroeng bola berbasis webdapat meningkatkan kualitas pelayanan dan pengelolaan data pada toko waroeng bola Jakarta Timur. Selain itu, pihak toko dapat mudah mengolah data penjualan, data barang, data pembelian dan data pengguna yang tersimpan dalam database. Dalam penelitian ini, penulis membahas tentang cara merancang dan membangun sebuah Sistem Informasi Penjualan pada Toko Waroeng Bola Jakarta Timur.Adapun metodologi pengembangan sistem yang digunakan yaitu, System Development Life Cycle (SDLC)model waterfall yang meliputi tahapan analisis kebutuhan, desain sistem, implementasi sistem dan pengujian sistem. Sistem ini dibangun dengan menggunakan bahasa pemprograman Hypertext Preprocessor(PHP), framework menggunakanCodeIgniter dan database server menggunakan MySQL. Adapun hasil yang ingin dicapai pada penelitian ini yaitu, Sistem Informasi Penjualan pada Toko Waroeng Bola Jakarta Timur. Dengan dibanggunya sistem ini diharapkan dapat membantu pihak toko dalam mengolah data penjualan, data barang, data pembelian dan data pengguna agar lebih efektif dan terstruktur.","author":[{"dropping-particle":"","family":"Triyanto","given":"Rohmat","non-dropping-particle":"","parse-names":false,"suffix":""}],"container-title":"Jurnal Sistem Informasi dan Sains Teknologi","id":"ITEM-1","issue":"1","issued":{"date-parts":[["2020"]]},"page":"1-9","title":"Rancang Bangun Aplikasi Penjualan Berbasis Website (Studi Kasus : Toko Waroeng Bola)","type":"article-journal","volume":"2"},"uris":["http://www.mendeley.com/documents/?uuid=32f697b1-32ed-4c1a-8068-7fbe0aabb0f6","http://www.mendeley.com/documents/?uuid=4fb93ef4-e525-4956-926c-a8932f49380a"]}],"mendeley":{"formattedCitation":"[20]","plainTextFormattedCitation":"[20]","previouslyFormattedCitation":"[20]"},"properties":{"noteIndex":0},"schema":"https://github.com/citation-style-language/schema/raw/master/csl-citation.json"}</w:instrText>
      </w:r>
      <w:r w:rsidR="000F5058"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0]</w:t>
      </w:r>
      <w:r w:rsidR="000F5058" w:rsidRPr="00412D28">
        <w:rPr>
          <w:rFonts w:ascii="Times New Roman" w:hAnsi="Times New Roman" w:cs="Times New Roman"/>
          <w:noProof/>
          <w:sz w:val="24"/>
          <w:lang w:val="en-ID"/>
        </w:rPr>
        <w:fldChar w:fldCharType="end"/>
      </w:r>
      <w:r w:rsidR="00F645EF"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t>SDLC (System Development Life Cycle) adalah keseluruhan proses dalam membangun sistem melalui beberapa lan</w:t>
      </w:r>
      <w:r w:rsidR="00874FC0" w:rsidRPr="00412D28">
        <w:rPr>
          <w:rFonts w:ascii="Times New Roman" w:hAnsi="Times New Roman" w:cs="Times New Roman"/>
          <w:noProof/>
          <w:sz w:val="24"/>
          <w:lang w:val="en-ID"/>
        </w:rPr>
        <w:t xml:space="preserve">gkah. Ada beberapa model SDLC,  model yang cukup </w:t>
      </w:r>
      <w:r w:rsidR="000F5058" w:rsidRPr="00412D28">
        <w:rPr>
          <w:rFonts w:ascii="Times New Roman" w:hAnsi="Times New Roman" w:cs="Times New Roman"/>
          <w:noProof/>
          <w:sz w:val="24"/>
          <w:lang w:val="en-ID"/>
        </w:rPr>
        <w:t>pop</w:t>
      </w:r>
      <w:r w:rsidR="00810411" w:rsidRPr="00412D28">
        <w:rPr>
          <w:rFonts w:ascii="Times New Roman" w:hAnsi="Times New Roman" w:cs="Times New Roman"/>
          <w:noProof/>
          <w:sz w:val="24"/>
          <w:lang w:val="en-ID"/>
        </w:rPr>
        <w:t xml:space="preserve">ular dan banyak digunakan oleh peneliti </w:t>
      </w:r>
      <w:r w:rsidR="00757249" w:rsidRPr="00412D28">
        <w:rPr>
          <w:rFonts w:ascii="Times New Roman" w:hAnsi="Times New Roman" w:cs="Times New Roman"/>
          <w:noProof/>
          <w:sz w:val="24"/>
          <w:lang w:val="en-ID"/>
        </w:rPr>
        <w:t>salah satunya</w:t>
      </w:r>
      <w:r w:rsidR="00874FC0" w:rsidRPr="00412D28">
        <w:rPr>
          <w:rFonts w:ascii="Times New Roman" w:hAnsi="Times New Roman" w:cs="Times New Roman"/>
          <w:noProof/>
          <w:sz w:val="24"/>
          <w:lang w:val="en-ID"/>
        </w:rPr>
        <w:t xml:space="preserve"> </w:t>
      </w:r>
      <w:r w:rsidR="00757249" w:rsidRPr="00412D28">
        <w:rPr>
          <w:rFonts w:ascii="Times New Roman" w:hAnsi="Times New Roman" w:cs="Times New Roman"/>
          <w:noProof/>
          <w:sz w:val="24"/>
          <w:lang w:val="en-ID"/>
        </w:rPr>
        <w:t xml:space="preserve">adalah model </w:t>
      </w:r>
      <w:r w:rsidR="000F5058" w:rsidRPr="00412D28">
        <w:rPr>
          <w:rFonts w:ascii="Times New Roman" w:hAnsi="Times New Roman" w:cs="Times New Roman"/>
          <w:noProof/>
          <w:sz w:val="24"/>
          <w:lang w:val="en-ID"/>
        </w:rPr>
        <w:t>waterfall</w:t>
      </w:r>
      <w:r w:rsidR="00B63D08"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Adapun tahapan dari model waterfall yaitu:</w:t>
      </w:r>
    </w:p>
    <w:p w:rsidR="00DD3FFD"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Requirement (Analisis Kebutuhan)</w:t>
      </w:r>
    </w:p>
    <w:p w:rsidR="009F5B64" w:rsidRPr="00412D28" w:rsidRDefault="009F5B64" w:rsidP="00DD3FFD">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Merupakan tahap awal dimana dilakukan identifikasi masalah, usulan pemecahann masalah dan analisis kebutuhan sistem yang difokuskan untuk pembuatan sistem ini.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esign System (Perancangan Sistem)</w:t>
      </w:r>
    </w:p>
    <w:p w:rsidR="009F5B64" w:rsidRPr="00412D28" w:rsidRDefault="009F5B64" w:rsidP="00FA092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Pada tahap selanjutnya dilakukan pembuatan model dari perangkat lunak. Maksud dari pembuatan model ini adalah untuk memperoleh pengertian yang baik terhadap aliran data dan control, proses-proses fungsional, tingkah laku operasi dan informasi yang terkandung didalamnya. Terdiri dari aktivitas utama pemodelan proses, pemodelan data dan desain antarmuka.</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Code Generation (Pengkode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Tahap pengkodean yaitu melakukan penerapan hasil rancangan ke dalam bentuk yang dapat dibaca dan dimengerti oleh komputer. Pada tahap ini hasil dari rancangan mulai diterjemahkan ke dalam bahasa mesin melalui bahasa pemrograman. Adapun jenis pemrograman yang digunakan oleh penulis adalah jenis Pemrograman Berorientasi Objek atau biasa disebut dengan OOP (Object Oriented Programming).</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Testing (Penguji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Testing adalah elemen kritis dari jaminan kualitas perangkat lunak dan mempresentasikan kajian pokok dari spesifikasi desain dan pengkodean. Pada tahapan ini penulis melakukan testing terhadap sistem yang telah dibuat. Sistem akan diuji sejauh mana kelayakannya.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Maintenance (Pemeliharaan)</w:t>
      </w:r>
    </w:p>
    <w:p w:rsidR="009D203C" w:rsidRPr="00412D28" w:rsidRDefault="009F5B64" w:rsidP="00822B4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Pada tahap ini, merupakan tahap pemeliharaan atau maintenance terhadap sistem yang dibuat. Siklus waterfall dijalankan secara berurutan, mulai dari langkah pertama hingga langkah terakhir. Setiap langkah yang telah selesai harus dikaji ulang, kadang-kadang bersama expert user, terutama dalam langkah spesifikasi kebutuhan dan perancangan sistem untuk memastikan bahwa langkah telah dikerjakan dengan benar dan sesuai harapan. Jika tidak maka langkah tersebut perlu diulangi lagi atau kembali ke langkah sebelumnya. </w:t>
      </w:r>
    </w:p>
    <w:p w:rsidR="006D77FD" w:rsidRPr="00412D28" w:rsidRDefault="006D77FD" w:rsidP="00C15CA0">
      <w:pPr>
        <w:pStyle w:val="ListParagraph"/>
        <w:spacing w:after="120" w:line="360" w:lineRule="auto"/>
        <w:jc w:val="both"/>
        <w:rPr>
          <w:rFonts w:ascii="Times New Roman" w:hAnsi="Times New Roman" w:cs="Times New Roman"/>
          <w:sz w:val="24"/>
        </w:rPr>
      </w:pPr>
      <w:r w:rsidRPr="00412D28">
        <w:rPr>
          <w:rFonts w:ascii="Times New Roman" w:hAnsi="Times New Roman" w:cs="Times New Roman"/>
          <w:noProof/>
          <w:sz w:val="24"/>
        </w:rPr>
        <w:drawing>
          <wp:anchor distT="0" distB="0" distL="114300" distR="114300" simplePos="0" relativeHeight="251670528" behindDoc="0" locked="0" layoutInCell="1" allowOverlap="1" wp14:anchorId="4D58B5F9" wp14:editId="5F49E813">
            <wp:simplePos x="0" y="0"/>
            <wp:positionH relativeFrom="column">
              <wp:posOffset>194310</wp:posOffset>
            </wp:positionH>
            <wp:positionV relativeFrom="paragraph">
              <wp:posOffset>125730</wp:posOffset>
            </wp:positionV>
            <wp:extent cx="4663440" cy="2731770"/>
            <wp:effectExtent l="0" t="0" r="0" b="11430"/>
            <wp:wrapNone/>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page">
              <wp14:pctWidth>0</wp14:pctWidth>
            </wp14:sizeRelH>
            <wp14:sizeRelV relativeFrom="page">
              <wp14:pctHeight>0</wp14:pctHeight>
            </wp14:sizeRelV>
          </wp:anchor>
        </w:drawing>
      </w:r>
    </w:p>
    <w:p w:rsidR="006D77FD" w:rsidRPr="00412D28" w:rsidRDefault="006D77FD" w:rsidP="00C15CA0">
      <w:pPr>
        <w:pStyle w:val="ListParagraph"/>
        <w:spacing w:after="120" w:line="360" w:lineRule="auto"/>
        <w:jc w:val="both"/>
        <w:rPr>
          <w:rFonts w:ascii="Times New Roman" w:hAnsi="Times New Roman" w:cs="Times New Roman"/>
          <w:sz w:val="24"/>
        </w:rPr>
      </w:pPr>
    </w:p>
    <w:p w:rsidR="00F57E31" w:rsidRPr="00412D28" w:rsidRDefault="00F57E31" w:rsidP="00C15CA0">
      <w:pPr>
        <w:pStyle w:val="ListParagraph"/>
        <w:spacing w:after="120" w:line="360" w:lineRule="auto"/>
        <w:jc w:val="both"/>
        <w:rPr>
          <w:rFonts w:ascii="Times New Roman" w:hAnsi="Times New Roman" w:cs="Times New Roman"/>
          <w:sz w:val="24"/>
        </w:rPr>
      </w:pPr>
    </w:p>
    <w:p w:rsidR="009F5B64" w:rsidRPr="00412D28" w:rsidRDefault="009F5B64" w:rsidP="000F5058">
      <w:pPr>
        <w:spacing w:line="360" w:lineRule="auto"/>
        <w:jc w:val="both"/>
        <w:rPr>
          <w:rFonts w:ascii="Times New Roman" w:hAnsi="Times New Roman" w:cs="Times New Roman"/>
          <w:sz w:val="24"/>
          <w:szCs w:val="24"/>
        </w:rPr>
      </w:pPr>
    </w:p>
    <w:p w:rsidR="00F645EF" w:rsidRPr="00412D28" w:rsidRDefault="00F645EF" w:rsidP="00CC3C54">
      <w:pPr>
        <w:spacing w:line="360" w:lineRule="auto"/>
        <w:jc w:val="both"/>
        <w:rPr>
          <w:rFonts w:ascii="Times New Roman" w:hAnsi="Times New Roman" w:cs="Times New Roman"/>
          <w:sz w:val="24"/>
          <w:szCs w:val="24"/>
        </w:rPr>
      </w:pPr>
    </w:p>
    <w:p w:rsidR="00CC3C54" w:rsidRPr="00412D28" w:rsidRDefault="00F645EF" w:rsidP="00CC3C54">
      <w:pPr>
        <w:spacing w:line="360" w:lineRule="auto"/>
        <w:jc w:val="both"/>
        <w:rPr>
          <w:rFonts w:ascii="Times New Roman" w:hAnsi="Times New Roman" w:cs="Times New Roman"/>
          <w:iCs/>
          <w:noProof/>
          <w:sz w:val="24"/>
          <w:szCs w:val="18"/>
          <w:lang w:val="en-ID"/>
        </w:rPr>
      </w:pPr>
      <w:r w:rsidRPr="00412D28">
        <w:rPr>
          <w:rFonts w:ascii="Times New Roman" w:hAnsi="Times New Roman" w:cs="Times New Roman"/>
          <w:sz w:val="24"/>
          <w:szCs w:val="24"/>
        </w:rPr>
        <w:t xml:space="preserve"> </w:t>
      </w:r>
    </w:p>
    <w:p w:rsidR="009D203C" w:rsidRPr="00412D28" w:rsidRDefault="009D203C" w:rsidP="006D77FD"/>
    <w:p w:rsidR="009D203C" w:rsidRPr="00412D28" w:rsidRDefault="009D203C" w:rsidP="006D77FD"/>
    <w:p w:rsidR="009D203C" w:rsidRPr="00412D28" w:rsidRDefault="009D203C" w:rsidP="006D77FD"/>
    <w:p w:rsidR="006D77FD" w:rsidRPr="00412D28" w:rsidRDefault="006D77FD" w:rsidP="006D77FD"/>
    <w:p w:rsidR="006D77FD" w:rsidRPr="00412D28" w:rsidRDefault="006D77FD"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4" w:name="_Toc107512025"/>
      <w:bookmarkStart w:id="35" w:name="_Toc109486099"/>
      <w:r w:rsidRPr="00412D28">
        <w:rPr>
          <w:rFonts w:ascii="Times New Roman" w:hAnsi="Times New Roman" w:cs="Times New Roman"/>
          <w:i w:val="0"/>
          <w:color w:val="auto"/>
          <w:sz w:val="24"/>
        </w:rPr>
        <w:t xml:space="preserve">Gambar 2. </w:t>
      </w:r>
      <w:r w:rsidR="00E714C9">
        <w:rPr>
          <w:rFonts w:ascii="Times New Roman" w:hAnsi="Times New Roman" w:cs="Times New Roman"/>
          <w:i w:val="0"/>
          <w:color w:val="auto"/>
          <w:sz w:val="24"/>
        </w:rPr>
        <w:t>3</w:t>
      </w:r>
      <w:r w:rsidRPr="00412D28">
        <w:rPr>
          <w:rFonts w:ascii="Times New Roman" w:hAnsi="Times New Roman" w:cs="Times New Roman"/>
          <w:i w:val="0"/>
          <w:color w:val="auto"/>
          <w:sz w:val="24"/>
        </w:rPr>
        <w:t>. SDLC Model Waterfall</w:t>
      </w:r>
      <w:bookmarkEnd w:id="34"/>
      <w:bookmarkEnd w:id="35"/>
    </w:p>
    <w:p w:rsidR="00C75BCD" w:rsidRPr="00412D28" w:rsidRDefault="00C75BCD" w:rsidP="00311A6B">
      <w:pPr>
        <w:pStyle w:val="Heading3"/>
        <w:numPr>
          <w:ilvl w:val="0"/>
          <w:numId w:val="30"/>
        </w:numPr>
        <w:spacing w:before="120" w:after="120"/>
        <w:ind w:left="426" w:hanging="426"/>
        <w:rPr>
          <w:rFonts w:ascii="Times New Roman" w:hAnsi="Times New Roman" w:cs="Times New Roman"/>
          <w:color w:val="auto"/>
        </w:rPr>
      </w:pPr>
      <w:bookmarkStart w:id="36" w:name="_Toc109486046"/>
      <w:r w:rsidRPr="00412D28">
        <w:rPr>
          <w:rFonts w:ascii="Times New Roman" w:hAnsi="Times New Roman" w:cs="Times New Roman"/>
          <w:color w:val="auto"/>
        </w:rPr>
        <w:t>UML (Unified Modeling Language)</w:t>
      </w:r>
      <w:bookmarkEnd w:id="36"/>
    </w:p>
    <w:p w:rsidR="004560A1" w:rsidRPr="00412D28" w:rsidRDefault="00874FC0" w:rsidP="000070DD">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merupakan bahasa visual</w:t>
      </w:r>
      <w:r w:rsidR="004560A1" w:rsidRPr="00412D28">
        <w:rPr>
          <w:rFonts w:ascii="Times New Roman" w:hAnsi="Times New Roman" w:cs="Times New Roman"/>
          <w:noProof/>
          <w:sz w:val="24"/>
          <w:lang w:val="en-ID"/>
        </w:rPr>
        <w:t xml:space="preserve"> untuk pemodelan dan komunikasi mengenai sebuah sistem dengan menggunakan diagram teks-teks pendukung . Tujuan dari Unified Modeling Language (UML) sebagai berikut:</w:t>
      </w:r>
    </w:p>
    <w:p w:rsidR="00490BA2" w:rsidRPr="00412D28" w:rsidRDefault="004560A1"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modelkan suatu sistem (bukan hanya perangkat lunak) yang menggunakan konsep berorientasi objek.</w:t>
      </w:r>
    </w:p>
    <w:p w:rsidR="00316990" w:rsidRPr="00412D28" w:rsidRDefault="002F5EE6"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nciptakan suatu bahasa pemodelan yang dapat digunakan baik oleh manusia maupun mesin.</w:t>
      </w:r>
    </w:p>
    <w:p w:rsidR="00031DBD" w:rsidRPr="00412D28" w:rsidRDefault="002F5EE6" w:rsidP="0033539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terdiri dari banyak diagram anatara lain: Use Case Diagram, Activity Diagram</w:t>
      </w:r>
      <w:r w:rsidRPr="00412D28">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abstract":"Kemajuan teknologi saat ini berdampak pada persaingan bisnis yang terjadi disebagian besar masyarakat. Keadaan ini mengakibatkan terjadinya perubahan disegala aspek bidang pendidikan, manufaktur dan usaha kecil menengah. Di masa saat ini internet sudah luas sekali perkembangannya dan tak terpisahkan dengan kehidupan saat ini. Dampak dari penggunaan internet yang nyata saat ini mengakibatkan banyak masyarakat berbelanja secara online tanpa harus keluar dari rumah atau kantor. Perusahaan manufaktur harus bisa menanfaatkan peluang perkembangan internet ini dengan bijak dan benar. Menggunakan sistem informasi yang berbasis web site untuk melayani penjualan kepada masyarakat luas akan memberikan dampak yang signifikan terhadap perusahaan. PT. Suprame Jaya Abadi merupakan perusahaan manufaktur kabel yang sangat dibutuhkan masyarakat. Namun sistem yang dipergunakan saat ini masih terbatas untuk kebutuhan pelayanan pada distributor dan sales perusahaan langsung. Pada penelitian ini akan menggunakan framework Code Igniter untuk membuat sistem penjualan berbasis web yang bisa diaskes langsung oleh masyarakat. Dengan menggunakan metode waterfall dalam pengembangan perangkat lunak diharapkan sistem informasi penjualan pada PT. Supreme Jaya Abadi dapat selesai dan bermanfaat bagi perusahaan. Tujuan dari penelitian ini adalah membantu PT. Supreme Jaya Abdi dalam membuat sistem informasi penjualan berbasis web sehingga meningkatkan penjualan, memudahkan admistrasi penjualan dan mempermudah proses transaksi penjualan kepada masyarakat langsung.","author":[{"dropping-particle":"","family":"Fadilah","given":"Siti Chaerul","non-dropping-particle":"","parse-names":false,"suffix":""},{"dropping-particle":"","family":"Rianto","given":"Harsih","non-dropping-particle":"","parse-names":false,"suffix":""},{"dropping-particle":"","family":"Hartati","given":"Tri","non-dropping-particle":"","parse-names":false,"suffix":""}],"container-title":"Journal Of Information System, Informatics and Computing","id":"ITEM-1","issue":"1","issued":{"date-parts":[["2020"]]},"page":"134-140","title":"Implementasi Framework Code Iginter Menggunakan Metode Waterfall Pada Sistem Informasi Penjualan Pt . Supreme Jaya Abadi","type":"article-journal","volume":"4"},"uris":["http://www.mendeley.com/documents/?uuid=09922c2d-e77c-4472-bacd-f26e0358eb14","http://www.mendeley.com/documents/?uuid=68a11e68-0559-4952-8734-9d36dce2aad4"]}],"mendeley":{"formattedCitation":"[21]","plainTextFormattedCitation":"[21]","previouslyFormattedCitation":"[21]"},"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1]</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031DBD" w:rsidRPr="00412D28">
        <w:rPr>
          <w:rFonts w:ascii="Times New Roman" w:hAnsi="Times New Roman" w:cs="Times New Roman"/>
          <w:noProof/>
          <w:sz w:val="24"/>
          <w:lang w:val="en-ID"/>
        </w:rPr>
        <w:t xml:space="preserve"> Adapun penjelasan dari diagram tersebut yaitu: </w:t>
      </w:r>
    </w:p>
    <w:p w:rsidR="003A774A" w:rsidRPr="00412D28" w:rsidRDefault="006C07C0"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Use Case Diagram</w:t>
      </w:r>
    </w:p>
    <w:p w:rsidR="0045167B" w:rsidRPr="00412D28" w:rsidRDefault="0064685A" w:rsidP="004154FB">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szCs w:val="24"/>
        </w:rPr>
        <w:t xml:space="preserve">Use </w:t>
      </w:r>
      <w:r w:rsidR="00D91229" w:rsidRPr="00412D28">
        <w:rPr>
          <w:rFonts w:ascii="Times New Roman" w:hAnsi="Times New Roman" w:cs="Times New Roman"/>
          <w:i/>
          <w:sz w:val="24"/>
          <w:szCs w:val="24"/>
        </w:rPr>
        <w:t>c</w:t>
      </w:r>
      <w:r w:rsidR="001822ED" w:rsidRPr="00412D28">
        <w:rPr>
          <w:rFonts w:ascii="Times New Roman" w:hAnsi="Times New Roman" w:cs="Times New Roman"/>
          <w:i/>
          <w:sz w:val="24"/>
          <w:szCs w:val="24"/>
        </w:rPr>
        <w:t>ase diagram</w:t>
      </w:r>
      <w:r w:rsidR="001822ED" w:rsidRPr="00412D28">
        <w:rPr>
          <w:rFonts w:ascii="Times New Roman" w:hAnsi="Times New Roman" w:cs="Times New Roman"/>
          <w:sz w:val="24"/>
          <w:szCs w:val="24"/>
        </w:rPr>
        <w:t xml:space="preserve"> adalah diagram yang menyajikan </w:t>
      </w:r>
      <w:r w:rsidR="00FC6B47" w:rsidRPr="00412D28">
        <w:rPr>
          <w:rFonts w:ascii="Times New Roman" w:hAnsi="Times New Roman" w:cs="Times New Roman"/>
          <w:sz w:val="24"/>
          <w:szCs w:val="24"/>
        </w:rPr>
        <w:t xml:space="preserve">interaksi antara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an actor.</w:t>
      </w:r>
      <w:r w:rsidR="00E85899" w:rsidRPr="00412D28">
        <w:rPr>
          <w:rFonts w:ascii="Times New Roman" w:hAnsi="Times New Roman" w:cs="Times New Roman"/>
          <w:sz w:val="24"/>
          <w:szCs w:val="24"/>
        </w:rPr>
        <w:t xml:space="preserve"> </w:t>
      </w:r>
      <w:r w:rsidR="00FC6B47" w:rsidRPr="00412D28">
        <w:rPr>
          <w:rFonts w:ascii="Times New Roman" w:hAnsi="Times New Roman" w:cs="Times New Roman"/>
          <w:sz w:val="24"/>
          <w:szCs w:val="24"/>
        </w:rPr>
        <w:t xml:space="preserve">Dimana </w:t>
      </w:r>
      <w:r w:rsidR="00FC6B47" w:rsidRPr="00412D28">
        <w:rPr>
          <w:rFonts w:ascii="Times New Roman" w:hAnsi="Times New Roman" w:cs="Times New Roman"/>
          <w:i/>
          <w:sz w:val="24"/>
          <w:szCs w:val="24"/>
        </w:rPr>
        <w:t>actor</w:t>
      </w:r>
      <w:r w:rsidR="00FC6B47" w:rsidRPr="00412D28">
        <w:rPr>
          <w:rFonts w:ascii="Times New Roman" w:hAnsi="Times New Roman" w:cs="Times New Roman"/>
          <w:sz w:val="24"/>
          <w:szCs w:val="24"/>
        </w:rPr>
        <w:t xml:space="preserve"> dapat berupa orang, peralatan atau sistem lain yang berinteraksi dengan sistem yang dibangun. Berikut ini terdapat symbol </w:t>
      </w:r>
      <w:r w:rsidR="006B7D92" w:rsidRPr="00412D28">
        <w:rPr>
          <w:rFonts w:ascii="Times New Roman" w:hAnsi="Times New Roman" w:cs="Times New Roman"/>
          <w:sz w:val="24"/>
          <w:szCs w:val="24"/>
        </w:rPr>
        <w:t>dalam mengam</w:t>
      </w:r>
      <w:r w:rsidR="00FC6B47" w:rsidRPr="00412D28">
        <w:rPr>
          <w:rFonts w:ascii="Times New Roman" w:hAnsi="Times New Roman" w:cs="Times New Roman"/>
          <w:sz w:val="24"/>
          <w:szCs w:val="24"/>
        </w:rPr>
        <w:t xml:space="preserve">barkan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iagram</w:t>
      </w:r>
      <w:r w:rsidR="004154FB">
        <w:rPr>
          <w:rFonts w:ascii="Times New Roman" w:hAnsi="Times New Roman" w:cs="Times New Roman"/>
          <w:sz w:val="24"/>
        </w:rPr>
        <w:t xml:space="preserve"> yaitu:</w:t>
      </w:r>
    </w:p>
    <w:p w:rsidR="00233BA0" w:rsidRPr="00412D28" w:rsidRDefault="00233BA0" w:rsidP="008F6E49">
      <w:pPr>
        <w:pStyle w:val="Caption"/>
        <w:spacing w:before="120" w:after="120"/>
        <w:rPr>
          <w:rFonts w:ascii="Times New Roman" w:hAnsi="Times New Roman" w:cs="Times New Roman"/>
          <w:i w:val="0"/>
          <w:color w:val="auto"/>
          <w:sz w:val="36"/>
        </w:rPr>
      </w:pPr>
      <w:bookmarkStart w:id="37" w:name="_Toc104478939"/>
      <w:bookmarkStart w:id="38" w:name="_Toc107511896"/>
      <w:bookmarkStart w:id="39" w:name="_Toc109486174"/>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w:t>
      </w:r>
      <w:r w:rsidRPr="00412D28">
        <w:rPr>
          <w:rFonts w:ascii="Times New Roman" w:hAnsi="Times New Roman" w:cs="Times New Roman"/>
          <w:i w:val="0"/>
          <w:color w:val="auto"/>
          <w:sz w:val="24"/>
        </w:rPr>
        <w:fldChar w:fldCharType="end"/>
      </w:r>
      <w:r w:rsidR="009658A1" w:rsidRPr="00412D28">
        <w:rPr>
          <w:rFonts w:ascii="Times New Roman" w:hAnsi="Times New Roman" w:cs="Times New Roman"/>
          <w:i w:val="0"/>
          <w:color w:val="auto"/>
          <w:sz w:val="24"/>
        </w:rPr>
        <w:t>. Simbol-S</w:t>
      </w:r>
      <w:r w:rsidRPr="00412D28">
        <w:rPr>
          <w:rFonts w:ascii="Times New Roman" w:hAnsi="Times New Roman" w:cs="Times New Roman"/>
          <w:i w:val="0"/>
          <w:color w:val="auto"/>
          <w:sz w:val="24"/>
        </w:rPr>
        <w:t xml:space="preserve">imbol </w:t>
      </w:r>
      <w:r w:rsidR="007D7B30" w:rsidRPr="00412D28">
        <w:rPr>
          <w:rFonts w:ascii="Times New Roman" w:hAnsi="Times New Roman" w:cs="Times New Roman"/>
          <w:i w:val="0"/>
          <w:color w:val="auto"/>
          <w:sz w:val="24"/>
        </w:rPr>
        <w:t>Use Case</w:t>
      </w:r>
      <w:bookmarkEnd w:id="37"/>
      <w:bookmarkEnd w:id="38"/>
      <w:bookmarkEnd w:id="39"/>
    </w:p>
    <w:tbl>
      <w:tblPr>
        <w:tblStyle w:val="TableGrid"/>
        <w:tblW w:w="7937" w:type="dxa"/>
        <w:tblInd w:w="108" w:type="dxa"/>
        <w:tblLayout w:type="fixed"/>
        <w:tblLook w:val="04A0" w:firstRow="1" w:lastRow="0" w:firstColumn="1" w:lastColumn="0" w:noHBand="0" w:noVBand="1"/>
      </w:tblPr>
      <w:tblGrid>
        <w:gridCol w:w="3968"/>
        <w:gridCol w:w="3969"/>
      </w:tblGrid>
      <w:tr w:rsidR="00BC23AF" w:rsidRPr="00412D28" w:rsidTr="00BC23AF">
        <w:trPr>
          <w:trHeight w:val="609"/>
        </w:trPr>
        <w:tc>
          <w:tcPr>
            <w:tcW w:w="3968"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69"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Deskrips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4F3D5957" wp14:editId="7F994C5F">
                      <wp:simplePos x="0" y="0"/>
                      <wp:positionH relativeFrom="column">
                        <wp:posOffset>648335</wp:posOffset>
                      </wp:positionH>
                      <wp:positionV relativeFrom="paragraph">
                        <wp:posOffset>335394</wp:posOffset>
                      </wp:positionV>
                      <wp:extent cx="1284270" cy="400692"/>
                      <wp:effectExtent l="0" t="0" r="11430" b="18415"/>
                      <wp:wrapNone/>
                      <wp:docPr id="14" name="Oval 14"/>
                      <wp:cNvGraphicFramePr/>
                      <a:graphic xmlns:a="http://schemas.openxmlformats.org/drawingml/2006/main">
                        <a:graphicData uri="http://schemas.microsoft.com/office/word/2010/wordprocessingShape">
                          <wps:wsp>
                            <wps:cNvSpPr/>
                            <wps:spPr>
                              <a:xfrm>
                                <a:off x="0" y="0"/>
                                <a:ext cx="1284270" cy="40069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51.05pt;margin-top:26.4pt;width:101.1pt;height:31.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" fillcolor="white [3201]" strokecolor="black [3200]" strokeweight="1pt">
                      <v:stroke joinstyle="miter"/>
                    </v:oval>
                  </w:pict>
                </mc:Fallback>
              </mc:AlternateContent>
            </w:r>
            <w:r w:rsidRPr="00412D28">
              <w:rPr>
                <w:rFonts w:ascii="Times New Roman" w:hAnsi="Times New Roman" w:cs="Times New Roman"/>
                <w:sz w:val="24"/>
              </w:rPr>
              <w:t>Use case</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DE1392" w:rsidP="00DE1392">
            <w:pPr>
              <w:spacing w:before="240" w:after="120" w:line="360" w:lineRule="auto"/>
              <w:jc w:val="both"/>
              <w:rPr>
                <w:rFonts w:ascii="Times New Roman" w:hAnsi="Times New Roman" w:cs="Times New Roman"/>
              </w:rPr>
            </w:pPr>
            <w:r w:rsidRPr="00412D28">
              <w:rPr>
                <w:rFonts w:ascii="Times New Roman" w:hAnsi="Times New Roman" w:cs="Times New Roman"/>
                <w:sz w:val="24"/>
              </w:rPr>
              <w:t>Fungsionalitas yang disediakan sistem sebagai unit-unit yang saling bertukar pesan antar unit atau actor</w:t>
            </w:r>
          </w:p>
        </w:tc>
      </w:tr>
      <w:tr w:rsidR="00BC23AF" w:rsidRPr="00412D28" w:rsidTr="00BC23AF">
        <w:trPr>
          <w:trHeight w:val="609"/>
        </w:trPr>
        <w:tc>
          <w:tcPr>
            <w:tcW w:w="3968" w:type="dxa"/>
          </w:tcPr>
          <w:p w:rsidR="00BC23AF" w:rsidRPr="00412D28" w:rsidRDefault="00C81A46"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76672" behindDoc="0" locked="0" layoutInCell="1" allowOverlap="1" wp14:anchorId="3713DCB0" wp14:editId="10060F4D">
                      <wp:simplePos x="0" y="0"/>
                      <wp:positionH relativeFrom="column">
                        <wp:posOffset>1103811</wp:posOffset>
                      </wp:positionH>
                      <wp:positionV relativeFrom="paragraph">
                        <wp:posOffset>379458</wp:posOffset>
                      </wp:positionV>
                      <wp:extent cx="362685" cy="878065"/>
                      <wp:effectExtent l="0" t="0" r="37465" b="36830"/>
                      <wp:wrapNone/>
                      <wp:docPr id="43" name="Group 43"/>
                      <wp:cNvGraphicFramePr/>
                      <a:graphic xmlns:a="http://schemas.openxmlformats.org/drawingml/2006/main">
                        <a:graphicData uri="http://schemas.microsoft.com/office/word/2010/wordprocessingGroup">
                          <wpg:wgp>
                            <wpg:cNvGrpSpPr/>
                            <wpg:grpSpPr>
                              <a:xfrm>
                                <a:off x="0" y="0"/>
                                <a:ext cx="362685" cy="878065"/>
                                <a:chOff x="0" y="0"/>
                                <a:chExt cx="362685" cy="878065"/>
                              </a:xfrm>
                            </wpg:grpSpPr>
                            <wps:wsp>
                              <wps:cNvPr id="15" name="Oval 15"/>
                              <wps:cNvSpPr/>
                              <wps:spPr>
                                <a:xfrm>
                                  <a:off x="54429" y="0"/>
                                  <a:ext cx="236306" cy="23630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185058" y="239486"/>
                                  <a:ext cx="0" cy="456507"/>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32658" y="348343"/>
                                  <a:ext cx="304800" cy="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flipH="1">
                                  <a:off x="0" y="696686"/>
                                  <a:ext cx="181379" cy="18137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a:off x="185058" y="696686"/>
                                  <a:ext cx="177627" cy="17762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43" o:spid="_x0000_s1026" style="position:absolute;margin-left:86.9pt;margin-top:29.9pt;width:28.55pt;height:69.15pt;z-index:251676672" coordsize="3626,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">
                      <v:oval id="Oval 15" o:spid="_x0000_s1027" style="position:absolute;left:544;width:2363;height:2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MkJ8AA&#10;AADbAAAADwAAAGRycy9kb3ducmV2LnhtbERP32vCMBB+H+x/CDfYy5jJBhPpTIuIgq9WYeztbM6m&#10;tLmUJqvd/nozEHy7j+/nLYvJdWKkITSeNbzNFAjiypuGaw3Hw/Z1ASJEZIOdZ9LwSwGK/PFhiZnx&#10;F97TWMZapBAOGWqwMfaZlKGy5DDMfE+cuLMfHMYEh1qaAS8p3HXyXam5dNhwarDY09pS1ZY/TkOp&#10;2pLkC/59j6Ts4dRv+Eu2Wj8/TatPEJGmeBff3DuT5n/A/y/pAJl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MkJ8AAAADbAAAADwAAAAAAAAAAAAAAAACYAgAAZHJzL2Rvd25y&#10;ZXYueG1sUEsFBgAAAAAEAAQA9QAAAIUDAAAAAA==&#10;" fillcolor="white [3201]" strokecolor="black [3200]" strokeweight="1pt">
                        <v:stroke joinstyle="miter"/>
                      </v:oval>
                      <v:line id="Straight Connector 20" o:spid="_x0000_s1028" style="position:absolute;visibility:visible;mso-wrap-style:square" from="1850,2394" to="1850,6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1DsEAAADbAAAADwAAAGRycy9kb3ducmV2LnhtbERPXWvCMBR9F/wP4Qq+iKZTGF1nFJEJ&#10;gmNuNfh8ae7aYnNTmqj135uHwR4P53u57m0jbtT52rGCl1kCgrhwpuZSgT7tpikIH5ANNo5JwYM8&#10;rFfDwRIz4+78Q7c8lCKGsM9QQRVCm0npi4os+plriSP36zqLIcKulKbDewy3jZwnyau0WHNsqLCl&#10;bUXFJb9aBQf9dp4sjqnW9pR/4beuP46fW6XGo37zDiJQH/7Ff+69UTCP6+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rbUOwQAAANsAAAAPAAAAAAAAAAAAAAAA&#10;AKECAABkcnMvZG93bnJldi54bWxQSwUGAAAAAAQABAD5AAAAjwMAAAAA&#10;" strokecolor="black [3200]" strokeweight=".5pt">
                        <v:stroke joinstyle="miter"/>
                      </v:line>
                      <v:line id="Straight Connector 21" o:spid="_x0000_s1029" style="position:absolute;visibility:visible;mso-wrap-style:square" from="326,3483" to="3374,3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QlcQAAADbAAAADwAAAGRycy9kb3ducmV2LnhtbESPQWvCQBSE7wX/w/KEXkrdqCCauoqI&#10;QqGiNS49P7KvSTD7NmS3Gv+9Kwg9DjPzDTNfdrYWF2p95VjBcJCAIM6dqbhQoE/b9ykIH5AN1o5J&#10;wY08LBe9lzmmxl35SJcsFCJC2KeooAyhSaX0eUkW/cA1xNH7da3FEGVbSNPiNcJtLUdJMpEWK44L&#10;JTa0Lik/Z39WwZee/byND1Ot7Snb47euNofdWqnXfrf6ABGoC//hZ/vTKBgN4f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RCVxAAAANsAAAAPAAAAAAAAAAAA&#10;AAAAAKECAABkcnMvZG93bnJldi54bWxQSwUGAAAAAAQABAD5AAAAkgMAAAAA&#10;" strokecolor="black [3200]" strokeweight=".5pt">
                        <v:stroke joinstyle="miter"/>
                      </v:line>
                      <v:line id="Straight Connector 22" o:spid="_x0000_s1030" style="position:absolute;flip:x;visibility:visible;mso-wrap-style:square" from="0,6966" to="1813,8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6AXb0AAADbAAAADwAAAGRycy9kb3ducmV2LnhtbESPzQrCMBCE74LvEFbwpqkFRapRRFA8&#10;Kf48wNKsabHZlCbW+vZGEDwOM/MNs1x3thItNb50rGAyTkAQ506XbBTcrrvRHIQPyBorx6TgTR7W&#10;q35viZl2Lz5TewlGRAj7DBUUIdSZlD4vyKIfu5o4enfXWAxRNkbqBl8RbiuZJslMWiw5LhRY07ag&#10;/HF5WgXaHElunGmnEzO77XJzwuO+VWo46DYLEIG68A//2getIE3h+yX+ALn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DugF29AAAA2wAAAA8AAAAAAAAAAAAAAAAAoQIA&#10;AGRycy9kb3ducmV2LnhtbFBLBQYAAAAABAAEAPkAAACLAwAAAAA=&#10;" strokecolor="black [3200]" strokeweight=".5pt">
                        <v:stroke joinstyle="miter"/>
                      </v:line>
                      <v:line id="Straight Connector 23" o:spid="_x0000_s1031" style="position:absolute;visibility:visible;mso-wrap-style:square" from="1850,6966" to="3626,8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8recQAAADbAAAADwAAAGRycy9kb3ducmV2LnhtbESPQWvCQBSE70L/w/IKXqRuVBCbukoR&#10;BcGiNi49P7KvSWj2bciuGv99VxA8DjPzDTNfdrYWF2p95VjBaJiAIM6dqbhQoE+btxkIH5AN1o5J&#10;wY08LBcvvTmmxl35my5ZKESEsE9RQRlCk0rp85Is+qFriKP361qLIcq2kKbFa4TbWo6TZCotVhwX&#10;SmxoVVL+l52tgp1+/xlMDjOt7Snb41FX68PXSqn+a/f5ASJQF57hR3trFIwn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fyt5xAAAANsAAAAPAAAAAAAAAAAA&#10;AAAAAKECAABkcnMvZG93bnJldi54bWxQSwUGAAAAAAQABAD5AAAAkgMAAAAA&#10;" strokecolor="black [3200]" strokeweight=".5pt">
                        <v:stroke joinstyle="miter"/>
                      </v:line>
                    </v:group>
                  </w:pict>
                </mc:Fallback>
              </mc:AlternateContent>
            </w:r>
            <w:r w:rsidR="00BC23AF" w:rsidRPr="00412D28">
              <w:rPr>
                <w:rFonts w:ascii="Times New Roman" w:hAnsi="Times New Roman" w:cs="Times New Roman"/>
                <w:sz w:val="24"/>
              </w:rPr>
              <w:t>Actor</w:t>
            </w: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rPr>
            </w:pPr>
            <w:r w:rsidRPr="00412D28">
              <w:rPr>
                <w:rFonts w:ascii="Times New Roman" w:hAnsi="Times New Roman" w:cs="Times New Roman"/>
                <w:sz w:val="24"/>
              </w:rPr>
              <w:t>Orang, proses atau sistem lain yang berinteraksi dengan sistem informasi yang akan dibuat di luar sistem informasi yang akan dibuat itu sendir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5385BBC3" wp14:editId="4C8109EC">
                      <wp:simplePos x="0" y="0"/>
                      <wp:positionH relativeFrom="column">
                        <wp:posOffset>569422</wp:posOffset>
                      </wp:positionH>
                      <wp:positionV relativeFrom="paragraph">
                        <wp:posOffset>382270</wp:posOffset>
                      </wp:positionV>
                      <wp:extent cx="1274618" cy="452582"/>
                      <wp:effectExtent l="0" t="0" r="20955" b="24130"/>
                      <wp:wrapNone/>
                      <wp:docPr id="24" name="Straight Connector 24"/>
                      <wp:cNvGraphicFramePr/>
                      <a:graphic xmlns:a="http://schemas.openxmlformats.org/drawingml/2006/main">
                        <a:graphicData uri="http://schemas.microsoft.com/office/word/2010/wordprocessingShape">
                          <wps:wsp>
                            <wps:cNvCnPr/>
                            <wps:spPr>
                              <a:xfrm flipV="1">
                                <a:off x="0" y="0"/>
                                <a:ext cx="1274618" cy="4525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4.85pt,30.1pt" to="145.2pt,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" strokecolor="black [3200]" strokeweight=".5pt">
                      <v:stroke joinstyle="miter"/>
                    </v:line>
                  </w:pict>
                </mc:Fallback>
              </mc:AlternateContent>
            </w:r>
            <w:r w:rsidRPr="00412D28">
              <w:rPr>
                <w:rFonts w:ascii="Times New Roman" w:hAnsi="Times New Roman" w:cs="Times New Roman"/>
                <w:sz w:val="24"/>
              </w:rPr>
              <w:t>Asosiasi</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Komunikasi antara actor dan use case yang berpartisipasi pada use case atau use case memiliki intraksi dengan actor</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sz w:val="24"/>
              </w:rPr>
              <w:t>Extend</w:t>
            </w:r>
          </w:p>
          <w:p w:rsidR="00BC23AF" w:rsidRPr="00412D28" w:rsidRDefault="00C63FA3" w:rsidP="00C63FA3">
            <w:pPr>
              <w:tabs>
                <w:tab w:val="left" w:pos="411"/>
                <w:tab w:val="left" w:pos="2938"/>
              </w:tabs>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0D6673A9" wp14:editId="2E6FD477">
                      <wp:simplePos x="0" y="0"/>
                      <wp:positionH relativeFrom="column">
                        <wp:posOffset>740715</wp:posOffset>
                      </wp:positionH>
                      <wp:positionV relativeFrom="paragraph">
                        <wp:posOffset>162560</wp:posOffset>
                      </wp:positionV>
                      <wp:extent cx="1316736" cy="0"/>
                      <wp:effectExtent l="38100" t="76200" r="0" b="95250"/>
                      <wp:wrapNone/>
                      <wp:docPr id="41" name="Straight Connector 41"/>
                      <wp:cNvGraphicFramePr/>
                      <a:graphic xmlns:a="http://schemas.openxmlformats.org/drawingml/2006/main">
                        <a:graphicData uri="http://schemas.microsoft.com/office/word/2010/wordprocessingShape">
                          <wps:wsp>
                            <wps:cNvCnPr/>
                            <wps:spPr>
                              <a:xfrm flipH="1">
                                <a:off x="0" y="0"/>
                                <a:ext cx="1316736"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58.3pt,12.8pt" to="162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" strokecolor="black [3200]" strokeweight=".5pt">
                      <v:stroke dashstyle="longDash" endarrow="block" joinstyle="miter"/>
                    </v:line>
                  </w:pict>
                </mc:Fallback>
              </mc:AlternateContent>
            </w:r>
            <w:r w:rsidRPr="00412D28">
              <w:rPr>
                <w:rFonts w:ascii="Times New Roman" w:hAnsi="Times New Roman" w:cs="Times New Roman"/>
                <w:sz w:val="24"/>
              </w:rPr>
              <w:tab/>
            </w:r>
            <w:r w:rsidR="00182790" w:rsidRPr="00412D28">
              <w:rPr>
                <w:rFonts w:ascii="Times New Roman" w:hAnsi="Times New Roman" w:cs="Times New Roman"/>
                <w:sz w:val="24"/>
              </w:rPr>
              <w:t>&lt;</w:t>
            </w: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imana use case yang ditambahkan dapat berdiri sendiri walau tanpa use case tambahan</w:t>
            </w:r>
          </w:p>
        </w:tc>
      </w:tr>
      <w:tr w:rsidR="00BC23AF" w:rsidRPr="00412D28" w:rsidTr="00BC23AF">
        <w:trPr>
          <w:trHeight w:val="609"/>
        </w:trPr>
        <w:tc>
          <w:tcPr>
            <w:tcW w:w="3968" w:type="dxa"/>
          </w:tcPr>
          <w:p w:rsidR="00182790" w:rsidRPr="00412D28" w:rsidRDefault="00182790" w:rsidP="00182790">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1336AA4E" wp14:editId="33303A58">
                      <wp:simplePos x="0" y="0"/>
                      <wp:positionH relativeFrom="column">
                        <wp:posOffset>407365</wp:posOffset>
                      </wp:positionH>
                      <wp:positionV relativeFrom="paragraph">
                        <wp:posOffset>560070</wp:posOffset>
                      </wp:positionV>
                      <wp:extent cx="1484985" cy="0"/>
                      <wp:effectExtent l="0" t="76200" r="20320" b="95250"/>
                      <wp:wrapNone/>
                      <wp:docPr id="42" name="Straight Connector 42"/>
                      <wp:cNvGraphicFramePr/>
                      <a:graphic xmlns:a="http://schemas.openxmlformats.org/drawingml/2006/main">
                        <a:graphicData uri="http://schemas.microsoft.com/office/word/2010/wordprocessingShape">
                          <wps:wsp>
                            <wps:cNvCnPr/>
                            <wps:spPr>
                              <a:xfrm>
                                <a:off x="0" y="0"/>
                                <a:ext cx="1484985"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2"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44.1pt" to="149.05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" strokecolor="black [3200]" strokeweight=".5pt">
                      <v:stroke dashstyle="longDash" endarrow="block" joinstyle="miter"/>
                    </v:line>
                  </w:pict>
                </mc:Fallback>
              </mc:AlternateContent>
            </w:r>
            <w:r w:rsidR="00BC23AF" w:rsidRPr="00412D28">
              <w:rPr>
                <w:rFonts w:ascii="Times New Roman" w:hAnsi="Times New Roman" w:cs="Times New Roman"/>
                <w:sz w:val="24"/>
              </w:rPr>
              <w:t>Include</w:t>
            </w:r>
            <w:r w:rsidR="00BC23AF" w:rsidRPr="00412D28">
              <w:rPr>
                <w:rFonts w:ascii="Times New Roman" w:hAnsi="Times New Roman" w:cs="Times New Roman"/>
                <w:sz w:val="24"/>
              </w:rPr>
              <w:br/>
            </w:r>
          </w:p>
          <w:p w:rsidR="00BC23AF" w:rsidRPr="00412D28" w:rsidRDefault="00BC23AF" w:rsidP="00233BA0">
            <w:pPr>
              <w:spacing w:before="240" w:after="120" w:line="360" w:lineRule="auto"/>
              <w:rPr>
                <w:rFonts w:ascii="Times New Roman" w:hAnsi="Times New Roman" w:cs="Times New Roman"/>
                <w:sz w:val="24"/>
              </w:rPr>
            </w:pPr>
            <w:r w:rsidRPr="00412D28">
              <w:rPr>
                <w:rFonts w:ascii="Times New Roman" w:hAnsi="Times New Roman" w:cs="Times New Roman"/>
                <w:sz w:val="24"/>
              </w:rPr>
              <w:t>&lt;&lt; include &gt;&gt;</w:t>
            </w:r>
          </w:p>
        </w:tc>
        <w:tc>
          <w:tcPr>
            <w:tcW w:w="3969" w:type="dxa"/>
          </w:tcPr>
          <w:p w:rsidR="00BC23AF" w:rsidRPr="00412D28" w:rsidRDefault="00BD2107" w:rsidP="00FC6170">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w:t>
            </w:r>
            <w:r w:rsidR="00FC6170" w:rsidRPr="00412D28">
              <w:rPr>
                <w:rFonts w:ascii="Times New Roman" w:hAnsi="Times New Roman" w:cs="Times New Roman"/>
                <w:sz w:val="24"/>
              </w:rPr>
              <w:t xml:space="preserve">imana use case yang ditambahkan memerlukan </w:t>
            </w:r>
            <w:r w:rsidRPr="00412D28">
              <w:rPr>
                <w:rFonts w:ascii="Times New Roman" w:hAnsi="Times New Roman" w:cs="Times New Roman"/>
                <w:sz w:val="24"/>
              </w:rPr>
              <w:t>use case ini</w:t>
            </w:r>
            <w:r w:rsidR="00FC6170" w:rsidRPr="00412D28">
              <w:rPr>
                <w:rFonts w:ascii="Times New Roman" w:hAnsi="Times New Roman" w:cs="Times New Roman"/>
                <w:sz w:val="24"/>
              </w:rPr>
              <w:t xml:space="preserve"> untuk menjalankan fungsinya atau sebagai syarat dijalankan use case ini</w:t>
            </w:r>
            <w:r w:rsidRPr="00412D28">
              <w:rPr>
                <w:rFonts w:ascii="Times New Roman" w:hAnsi="Times New Roman" w:cs="Times New Roman"/>
                <w:sz w:val="24"/>
              </w:rPr>
              <w:t xml:space="preserve"> </w:t>
            </w:r>
          </w:p>
        </w:tc>
      </w:tr>
    </w:tbl>
    <w:p w:rsidR="00D51F21" w:rsidRPr="00412D28" w:rsidRDefault="00D51F21" w:rsidP="001E0384">
      <w:pPr>
        <w:spacing w:after="0" w:line="360" w:lineRule="auto"/>
        <w:jc w:val="both"/>
        <w:rPr>
          <w:rFonts w:ascii="Times New Roman" w:hAnsi="Times New Roman" w:cs="Times New Roman"/>
          <w:sz w:val="24"/>
        </w:rPr>
      </w:pPr>
    </w:p>
    <w:p w:rsidR="000A0CD6" w:rsidRPr="00412D28" w:rsidRDefault="00B24002"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iagram</w:t>
      </w:r>
      <w:r w:rsidR="00407783" w:rsidRPr="00412D28">
        <w:rPr>
          <w:rFonts w:ascii="Times New Roman" w:hAnsi="Times New Roman" w:cs="Times New Roman"/>
          <w:sz w:val="24"/>
        </w:rPr>
        <w:t xml:space="preserve"> Activity</w:t>
      </w:r>
    </w:p>
    <w:p w:rsidR="00407783" w:rsidRPr="00412D28" w:rsidRDefault="00407783" w:rsidP="00A04AE8">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Diagram activity</w:t>
      </w:r>
      <w:r w:rsidRPr="00412D28">
        <w:rPr>
          <w:rFonts w:ascii="Times New Roman" w:hAnsi="Times New Roman" w:cs="Times New Roman"/>
          <w:sz w:val="24"/>
        </w:rPr>
        <w:t xml:space="preserve"> menggambarkan </w:t>
      </w:r>
      <w:r w:rsidRPr="00E87C50">
        <w:rPr>
          <w:rFonts w:ascii="Times New Roman" w:hAnsi="Times New Roman" w:cs="Times New Roman"/>
          <w:i/>
          <w:sz w:val="24"/>
        </w:rPr>
        <w:t>work flow</w:t>
      </w:r>
      <w:r w:rsidRPr="00412D28">
        <w:rPr>
          <w:rFonts w:ascii="Times New Roman" w:hAnsi="Times New Roman" w:cs="Times New Roman"/>
          <w:sz w:val="24"/>
        </w:rPr>
        <w:t xml:space="preserve"> (aliran kerja) atau aktivitas dari sebuah sistem atau proses bisnis. Yang perlu diperhatikan disini adalah bahwa diagram </w:t>
      </w:r>
      <w:r w:rsidRPr="00412D28">
        <w:rPr>
          <w:rFonts w:ascii="Times New Roman" w:hAnsi="Times New Roman" w:cs="Times New Roman"/>
          <w:i/>
          <w:sz w:val="24"/>
        </w:rPr>
        <w:t>activity</w:t>
      </w:r>
      <w:r w:rsidRPr="00412D28">
        <w:rPr>
          <w:rFonts w:ascii="Times New Roman" w:hAnsi="Times New Roman" w:cs="Times New Roman"/>
          <w:sz w:val="24"/>
        </w:rPr>
        <w:t xml:space="preserve"> menggambarkan aktivitas sistem bukan apa yag dilakukan actor, jadi aktivitas dilakukan oleh sistem.</w:t>
      </w:r>
      <w:r w:rsidR="00A04AE8" w:rsidRPr="00412D28">
        <w:rPr>
          <w:rFonts w:ascii="Times New Roman" w:hAnsi="Times New Roman" w:cs="Times New Roman"/>
          <w:sz w:val="24"/>
        </w:rPr>
        <w:t xml:space="preserve"> </w:t>
      </w:r>
      <w:r w:rsidRPr="00412D28">
        <w:rPr>
          <w:rFonts w:ascii="Times New Roman" w:hAnsi="Times New Roman" w:cs="Times New Roman"/>
          <w:i/>
          <w:sz w:val="24"/>
        </w:rPr>
        <w:t>Diagram activity</w:t>
      </w:r>
      <w:r w:rsidRPr="00412D28">
        <w:rPr>
          <w:rFonts w:ascii="Times New Roman" w:hAnsi="Times New Roman" w:cs="Times New Roman"/>
          <w:sz w:val="24"/>
        </w:rPr>
        <w:t xml:space="preserve"> juga banyak digunakan untuk mendefinisikan hal-hal berikut:</w:t>
      </w:r>
    </w:p>
    <w:p w:rsidR="00A04AE8" w:rsidRPr="00412D28" w:rsidRDefault="0040778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roses bisnis dimana setiap urutan aktivitas yang digambarkan merupakan</w:t>
      </w:r>
      <w:r w:rsidR="00936C43" w:rsidRPr="00412D28">
        <w:rPr>
          <w:rFonts w:ascii="Times New Roman" w:hAnsi="Times New Roman" w:cs="Times New Roman"/>
          <w:sz w:val="24"/>
        </w:rPr>
        <w:t xml:space="preserve"> proses bisnis sistem yang didefinikan.</w:t>
      </w:r>
    </w:p>
    <w:p w:rsidR="00A04AE8"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Urutan atau pengelompokan tampilan dari sistem/user interface dimana setiap aktivitas dianggap memiliki sebuah rancangan antar muka tampilan.</w:t>
      </w:r>
    </w:p>
    <w:p w:rsidR="00936C43"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engujian dimana setiap aktivitas dianggap memerlukan sebuah pengujian yang perlu didefinisikan kasus ujiannya.</w:t>
      </w:r>
    </w:p>
    <w:p w:rsidR="00D3753E" w:rsidRPr="004154FB" w:rsidRDefault="00936C43" w:rsidP="004154FB">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 xml:space="preserve">Activity </w:t>
      </w:r>
      <w:r w:rsidRPr="00412D28">
        <w:rPr>
          <w:rFonts w:ascii="Times New Roman" w:hAnsi="Times New Roman" w:cs="Times New Roman"/>
          <w:sz w:val="24"/>
        </w:rPr>
        <w:t>diagram menggambarkan berbagai alir aktivitas dalam sistem yang sedang dirancang, bagaimana masing-masing alir berawal, decision yang mungkin terjadi, dan bagaimana mereka berakhir. Activity diagram juga dapat menggambarkan parallel yang mungkin terjadi pada beberapa eksekusi</w:t>
      </w:r>
      <w:r w:rsidR="00534C44" w:rsidRPr="00412D28">
        <w:rPr>
          <w:rFonts w:ascii="Times New Roman" w:hAnsi="Times New Roman" w:cs="Times New Roman"/>
          <w:sz w:val="24"/>
        </w:rPr>
        <w:t xml:space="preserve"> </w:t>
      </w:r>
      <w:r w:rsidR="00534C44" w:rsidRPr="00412D28">
        <w:rPr>
          <w:rFonts w:ascii="Times New Roman" w:hAnsi="Times New Roman" w:cs="Times New Roman"/>
          <w:sz w:val="24"/>
        </w:rPr>
        <w:fldChar w:fldCharType="begin" w:fldLock="1"/>
      </w:r>
      <w:r w:rsidR="003A690E">
        <w:rPr>
          <w:rFonts w:ascii="Times New Roman" w:hAnsi="Times New Roman" w:cs="Times New Roman"/>
          <w:sz w:val="24"/>
        </w:rPr>
        <w:instrText>ADDIN CSL_CITATION {"citationItems":[{"id":"ITEM-1","itemData":{"author":[{"dropping-particle":"","family":"RAHMAN","given":"PADLI","non-dropping-particle":"","parse-names":false,"suffix":""}],"id":"ITEM-1","issued":{"date-parts":[["2019"]]},"number-of-pages":"14-15","publisher":"Universitas Hamzanwadi","title":"SISTEM INFORMASI PENJUALAN ONLINE PADA TOKO ARDI ELECTRO CELL BERBASIS WEB","type":"thesis"},"uris":["http://www.mendeley.com/documents/?uuid=b01fdd9a-60e9-4762-bcf3-fbc7fa0585fa","http://www.mendeley.com/documents/?uuid=523824ab-97f1-4e03-b960-1f4c8efa1e69"]}],"mendeley":{"formattedCitation":"[22]","plainTextFormattedCitation":"[22]","previouslyFormattedCitation":"[22]"},"properties":{"noteIndex":0},"schema":"https://github.com/citation-style-language/schema/raw/master/csl-citation.json"}</w:instrText>
      </w:r>
      <w:r w:rsidR="00534C44" w:rsidRPr="00412D28">
        <w:rPr>
          <w:rFonts w:ascii="Times New Roman" w:hAnsi="Times New Roman" w:cs="Times New Roman"/>
          <w:sz w:val="24"/>
        </w:rPr>
        <w:fldChar w:fldCharType="separate"/>
      </w:r>
      <w:r w:rsidR="006F62C3" w:rsidRPr="006F62C3">
        <w:rPr>
          <w:rFonts w:ascii="Times New Roman" w:hAnsi="Times New Roman" w:cs="Times New Roman"/>
          <w:noProof/>
          <w:sz w:val="24"/>
        </w:rPr>
        <w:t>[22]</w:t>
      </w:r>
      <w:r w:rsidR="00534C44" w:rsidRPr="00412D28">
        <w:rPr>
          <w:rFonts w:ascii="Times New Roman" w:hAnsi="Times New Roman" w:cs="Times New Roman"/>
          <w:sz w:val="24"/>
        </w:rPr>
        <w:fldChar w:fldCharType="end"/>
      </w:r>
      <w:r w:rsidRPr="00412D28">
        <w:rPr>
          <w:rFonts w:ascii="Times New Roman" w:hAnsi="Times New Roman" w:cs="Times New Roman"/>
          <w:sz w:val="24"/>
        </w:rPr>
        <w:t>.</w:t>
      </w:r>
    </w:p>
    <w:p w:rsidR="00D3753E" w:rsidRPr="00412D28" w:rsidRDefault="00D3753E" w:rsidP="00956AAF">
      <w:pPr>
        <w:pStyle w:val="ListParagraph"/>
        <w:spacing w:after="120" w:line="360" w:lineRule="auto"/>
        <w:ind w:left="851"/>
        <w:jc w:val="both"/>
        <w:rPr>
          <w:rFonts w:ascii="Times New Roman" w:hAnsi="Times New Roman" w:cs="Times New Roman"/>
          <w:sz w:val="24"/>
        </w:rPr>
      </w:pPr>
    </w:p>
    <w:p w:rsidR="004B466D" w:rsidRPr="00412D28" w:rsidRDefault="00A82C99" w:rsidP="00956AAF">
      <w:pPr>
        <w:pStyle w:val="Caption"/>
        <w:spacing w:before="240" w:after="120"/>
        <w:rPr>
          <w:rFonts w:ascii="Times New Roman" w:hAnsi="Times New Roman" w:cs="Times New Roman"/>
          <w:i w:val="0"/>
          <w:color w:val="auto"/>
          <w:sz w:val="36"/>
        </w:rPr>
      </w:pPr>
      <w:bookmarkStart w:id="40" w:name="_Toc104478940"/>
      <w:bookmarkStart w:id="41" w:name="_Toc107511897"/>
      <w:bookmarkStart w:id="42" w:name="_Toc109486175"/>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 Diagram Activity</w:t>
      </w:r>
      <w:bookmarkEnd w:id="40"/>
      <w:bookmarkEnd w:id="41"/>
      <w:bookmarkEnd w:id="42"/>
      <w:r w:rsidR="00936C43" w:rsidRPr="00412D28">
        <w:rPr>
          <w:rFonts w:ascii="Times New Roman" w:hAnsi="Times New Roman" w:cs="Times New Roman"/>
          <w:i w:val="0"/>
          <w:color w:val="auto"/>
          <w:sz w:val="36"/>
        </w:rPr>
        <w:t xml:space="preserve">  </w:t>
      </w:r>
    </w:p>
    <w:tbl>
      <w:tblPr>
        <w:tblStyle w:val="TableGrid"/>
        <w:tblW w:w="0" w:type="auto"/>
        <w:tblInd w:w="108" w:type="dxa"/>
        <w:tblLayout w:type="fixed"/>
        <w:tblLook w:val="04A0" w:firstRow="1" w:lastRow="0" w:firstColumn="1" w:lastColumn="0" w:noHBand="0" w:noVBand="1"/>
      </w:tblPr>
      <w:tblGrid>
        <w:gridCol w:w="3968"/>
        <w:gridCol w:w="3970"/>
      </w:tblGrid>
      <w:tr w:rsidR="004B466D" w:rsidRPr="00412D28" w:rsidTr="00B17B50">
        <w:trPr>
          <w:trHeight w:val="634"/>
        </w:trPr>
        <w:tc>
          <w:tcPr>
            <w:tcW w:w="3968"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70"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Keterangan</w:t>
            </w:r>
          </w:p>
        </w:tc>
      </w:tr>
      <w:tr w:rsidR="004B466D" w:rsidRPr="00412D28" w:rsidTr="004B466D">
        <w:trPr>
          <w:trHeight w:val="634"/>
        </w:trPr>
        <w:tc>
          <w:tcPr>
            <w:tcW w:w="3968"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5E9EA99C" wp14:editId="07DDBF36">
                      <wp:simplePos x="0" y="0"/>
                      <wp:positionH relativeFrom="column">
                        <wp:posOffset>1054735</wp:posOffset>
                      </wp:positionH>
                      <wp:positionV relativeFrom="paragraph">
                        <wp:posOffset>32715</wp:posOffset>
                      </wp:positionV>
                      <wp:extent cx="326571" cy="326571"/>
                      <wp:effectExtent l="0" t="0" r="16510" b="16510"/>
                      <wp:wrapNone/>
                      <wp:docPr id="3" name="Oval 3"/>
                      <wp:cNvGraphicFramePr/>
                      <a:graphic xmlns:a="http://schemas.openxmlformats.org/drawingml/2006/main">
                        <a:graphicData uri="http://schemas.microsoft.com/office/word/2010/wordprocessingShape">
                          <wps:wsp>
                            <wps:cNvSpPr/>
                            <wps:spPr>
                              <a:xfrm>
                                <a:off x="0" y="0"/>
                                <a:ext cx="326571" cy="32657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83.05pt;margin-top:2.6pt;width:25.7pt;height:2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" fillcolor="black [3200]" strokecolor="black [1600]" strokeweight="1pt">
                      <v:stroke joinstyle="miter"/>
                    </v:oval>
                  </w:pict>
                </mc:Fallback>
              </mc:AlternateContent>
            </w:r>
          </w:p>
        </w:tc>
        <w:tc>
          <w:tcPr>
            <w:tcW w:w="3970" w:type="dxa"/>
          </w:tcPr>
          <w:p w:rsidR="004B466D" w:rsidRPr="00412D28" w:rsidRDefault="004B466D" w:rsidP="004B466D">
            <w:pPr>
              <w:rPr>
                <w:rFonts w:ascii="Times New Roman" w:hAnsi="Times New Roman" w:cs="Times New Roman"/>
              </w:rPr>
            </w:pPr>
            <w:r w:rsidRPr="00412D28">
              <w:rPr>
                <w:rFonts w:ascii="Times New Roman" w:hAnsi="Times New Roman" w:cs="Times New Roman"/>
                <w:sz w:val="24"/>
              </w:rPr>
              <w:t>Titik awal</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84864" behindDoc="0" locked="0" layoutInCell="1" allowOverlap="1" wp14:anchorId="60FD1F8E" wp14:editId="69B0797A">
                      <wp:simplePos x="0" y="0"/>
                      <wp:positionH relativeFrom="column">
                        <wp:posOffset>1043305</wp:posOffset>
                      </wp:positionH>
                      <wp:positionV relativeFrom="paragraph">
                        <wp:posOffset>34620</wp:posOffset>
                      </wp:positionV>
                      <wp:extent cx="326571" cy="326571"/>
                      <wp:effectExtent l="0" t="0" r="16510" b="16510"/>
                      <wp:wrapNone/>
                      <wp:docPr id="18" name="Group 18"/>
                      <wp:cNvGraphicFramePr/>
                      <a:graphic xmlns:a="http://schemas.openxmlformats.org/drawingml/2006/main">
                        <a:graphicData uri="http://schemas.microsoft.com/office/word/2010/wordprocessingGroup">
                          <wpg:wgp>
                            <wpg:cNvGrpSpPr/>
                            <wpg:grpSpPr>
                              <a:xfrm>
                                <a:off x="0" y="0"/>
                                <a:ext cx="326571" cy="326571"/>
                                <a:chOff x="0" y="0"/>
                                <a:chExt cx="326571" cy="326571"/>
                              </a:xfrm>
                            </wpg:grpSpPr>
                            <wps:wsp>
                              <wps:cNvPr id="16" name="Oval 16"/>
                              <wps:cNvSpPr/>
                              <wps:spPr>
                                <a:xfrm>
                                  <a:off x="0" y="0"/>
                                  <a:ext cx="326571" cy="32657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65837" y="65837"/>
                                  <a:ext cx="191069" cy="19106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8" o:spid="_x0000_s1026" style="position:absolute;margin-left:82.15pt;margin-top:2.75pt;width:25.7pt;height:25.7pt;z-index:251684864" coordsize="326571,326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">
                      <v:oval id="Oval 16" o:spid="_x0000_s1027" style="position:absolute;width:326571;height:326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G6UL8A&#10;AADbAAAADwAAAGRycy9kb3ducmV2LnhtbERPTWvCQBC9F/wPywheiu7qQUrMKiIWvBoLxduYHbMh&#10;2dmQ3cbYX98tFHqbx/ucfDe6VgzUh9qzhuVCgSAuvam50vBxeZ+/gQgR2WDrmTQ8KcBuO3nJMTP+&#10;wWcailiJFMIhQw02xi6TMpSWHIaF74gTd/e9w5hgX0nT4yOFu1aulFpLhzWnBosdHSyVTfHlNBSq&#10;KUi+4vd1IGUvt+7In7LRejYd9xsQkcb4L/5zn0yav4bfX9IBcv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UbpQvwAAANsAAAAPAAAAAAAAAAAAAAAAAJgCAABkcnMvZG93bnJl&#10;di54bWxQSwUGAAAAAAQABAD1AAAAhAMAAAAA&#10;" fillcolor="white [3201]" strokecolor="black [3200]" strokeweight="1pt">
                        <v:stroke joinstyle="miter"/>
                      </v:oval>
                      <v:oval id="Oval 17" o:spid="_x0000_s1028" style="position:absolute;left:65837;top:65837;width:191069;height:1910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0khsMA&#10;AADbAAAADwAAAGRycy9kb3ducmV2LnhtbERPS2vCQBC+C/6HZQre6qbSmhJdRQShQi8+DvY2ZMds&#10;NDsbshsT/fXdQsHbfHzPmS97W4kbNb50rOBtnIAgzp0uuVBwPGxeP0H4gKyxckwK7uRhuRgO5php&#10;1/GObvtQiBjCPkMFJoQ6k9Lnhiz6sauJI3d2jcUQYVNI3WAXw20lJ0kylRZLjg0Ga1obyq/71ip4&#10;2Pfv3dZPk83l5/RRdmlrJutWqdFLv5qBCNSHp/jf/aXj/BT+fo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0khsMAAADbAAAADwAAAAAAAAAAAAAAAACYAgAAZHJzL2Rv&#10;d25yZXYueG1sUEsFBgAAAAAEAAQA9QAAAIgDAAAAAA==&#10;" fillcolor="black [3200]" strokecolor="black [1600]" strokeweight="1pt">
                        <v:stroke joinstyle="miter"/>
                      </v:oval>
                    </v:group>
                  </w:pict>
                </mc:Fallback>
              </mc:AlternateContent>
            </w:r>
          </w:p>
        </w:tc>
        <w:tc>
          <w:tcPr>
            <w:tcW w:w="3970"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sz w:val="24"/>
              </w:rPr>
              <w:t>Titik akhir</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323136EE" wp14:editId="25151ABC">
                      <wp:simplePos x="0" y="0"/>
                      <wp:positionH relativeFrom="column">
                        <wp:posOffset>702310</wp:posOffset>
                      </wp:positionH>
                      <wp:positionV relativeFrom="paragraph">
                        <wp:posOffset>316535</wp:posOffset>
                      </wp:positionV>
                      <wp:extent cx="1002183" cy="292608"/>
                      <wp:effectExtent l="0" t="0" r="26670" b="12700"/>
                      <wp:wrapNone/>
                      <wp:docPr id="19" name="Rounded Rectangle 19"/>
                      <wp:cNvGraphicFramePr/>
                      <a:graphic xmlns:a="http://schemas.openxmlformats.org/drawingml/2006/main">
                        <a:graphicData uri="http://schemas.microsoft.com/office/word/2010/wordprocessingShape">
                          <wps:wsp>
                            <wps:cNvSpPr/>
                            <wps:spPr>
                              <a:xfrm>
                                <a:off x="0" y="0"/>
                                <a:ext cx="1002183" cy="292608"/>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9" o:spid="_x0000_s1026" style="position:absolute;margin-left:55.3pt;margin-top:24.9pt;width:78.9pt;height:23.0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" fillcolor="white [3201]" strokecolor="black [3200]" strokeweight="1pt">
                      <v:stroke joinstyle="miter"/>
                    </v:roundrect>
                  </w:pict>
                </mc:Fallback>
              </mc:AlternateContent>
            </w:r>
          </w:p>
        </w:tc>
        <w:tc>
          <w:tcPr>
            <w:tcW w:w="3970" w:type="dxa"/>
          </w:tcPr>
          <w:p w:rsidR="004B466D" w:rsidRPr="00412D28" w:rsidRDefault="004B466D" w:rsidP="00B17B50">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ctivity</w:t>
            </w:r>
            <w:r w:rsidR="00B17B50" w:rsidRPr="00412D28">
              <w:rPr>
                <w:rFonts w:ascii="Times New Roman" w:hAnsi="Times New Roman" w:cs="Times New Roman"/>
                <w:sz w:val="24"/>
              </w:rPr>
              <w:t xml:space="preserve"> adalah aktivitas yang dilakukan sistem, aktivitas biasanya diawali dengan kata kerja </w:t>
            </w:r>
          </w:p>
        </w:tc>
      </w:tr>
      <w:tr w:rsidR="004B466D" w:rsidRPr="00412D28" w:rsidTr="004B466D">
        <w:trPr>
          <w:trHeight w:val="634"/>
        </w:trPr>
        <w:tc>
          <w:tcPr>
            <w:tcW w:w="3968" w:type="dxa"/>
          </w:tcPr>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EB795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35AF62B5" wp14:editId="246A8D60">
                      <wp:simplePos x="0" y="0"/>
                      <wp:positionH relativeFrom="column">
                        <wp:posOffset>901700</wp:posOffset>
                      </wp:positionH>
                      <wp:positionV relativeFrom="paragraph">
                        <wp:posOffset>24130</wp:posOffset>
                      </wp:positionV>
                      <wp:extent cx="638810" cy="731520"/>
                      <wp:effectExtent l="19050" t="19050" r="27940" b="30480"/>
                      <wp:wrapNone/>
                      <wp:docPr id="25" name="Flowchart: Decision 25"/>
                      <wp:cNvGraphicFramePr/>
                      <a:graphic xmlns:a="http://schemas.openxmlformats.org/drawingml/2006/main">
                        <a:graphicData uri="http://schemas.microsoft.com/office/word/2010/wordprocessingShape">
                          <wps:wsp>
                            <wps:cNvSpPr/>
                            <wps:spPr>
                              <a:xfrm>
                                <a:off x="0" y="0"/>
                                <a:ext cx="638810" cy="73152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71pt;margin-top:1.9pt;width:50.3pt;height:57.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" fillcolor="white [3201]" strokecolor="black [3200]" strokeweight="1pt"/>
                  </w:pict>
                </mc:Fallback>
              </mc:AlternateContent>
            </w:r>
          </w:p>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1C49A2" w:rsidP="004B466D">
            <w:pPr>
              <w:spacing w:before="120" w:after="120" w:line="360" w:lineRule="auto"/>
              <w:jc w:val="center"/>
              <w:rPr>
                <w:rFonts w:ascii="Times New Roman" w:hAnsi="Times New Roman" w:cs="Times New Roman"/>
                <w:sz w:val="24"/>
              </w:rPr>
            </w:pPr>
          </w:p>
          <w:p w:rsidR="00B17B50" w:rsidRPr="00412D28" w:rsidRDefault="00B17B50" w:rsidP="001C49A2">
            <w:pPr>
              <w:spacing w:before="120" w:after="120" w:line="360" w:lineRule="auto"/>
              <w:rPr>
                <w:rFonts w:ascii="Times New Roman" w:hAnsi="Times New Roman" w:cs="Times New Roman"/>
                <w:sz w:val="24"/>
              </w:rPr>
            </w:pPr>
          </w:p>
        </w:tc>
        <w:tc>
          <w:tcPr>
            <w:tcW w:w="3970" w:type="dxa"/>
          </w:tcPr>
          <w:p w:rsidR="004B466D" w:rsidRPr="00412D28" w:rsidRDefault="00B17B50"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Decision (Mengambil Keputusan) yaitu asosiasi percabangan dimana jika ada pilihan aktivitas lebih dari satu</w:t>
            </w:r>
          </w:p>
        </w:tc>
      </w:tr>
      <w:tr w:rsidR="004B466D" w:rsidRPr="00412D28" w:rsidTr="004B466D">
        <w:trPr>
          <w:trHeight w:val="634"/>
        </w:trPr>
        <w:tc>
          <w:tcPr>
            <w:tcW w:w="3968" w:type="dxa"/>
          </w:tcPr>
          <w:p w:rsidR="004B466D" w:rsidRPr="00412D28" w:rsidRDefault="00384C78"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26BE6AA0" wp14:editId="720D524A">
                      <wp:simplePos x="0" y="0"/>
                      <wp:positionH relativeFrom="column">
                        <wp:posOffset>523240</wp:posOffset>
                      </wp:positionH>
                      <wp:positionV relativeFrom="paragraph">
                        <wp:posOffset>452247</wp:posOffset>
                      </wp:positionV>
                      <wp:extent cx="1492300" cy="45719"/>
                      <wp:effectExtent l="0" t="0" r="12700" b="12065"/>
                      <wp:wrapNone/>
                      <wp:docPr id="26" name="Flowchart: Process 26"/>
                      <wp:cNvGraphicFramePr/>
                      <a:graphic xmlns:a="http://schemas.openxmlformats.org/drawingml/2006/main">
                        <a:graphicData uri="http://schemas.microsoft.com/office/word/2010/wordprocessingShape">
                          <wps:wsp>
                            <wps:cNvSpPr/>
                            <wps:spPr>
                              <a:xfrm>
                                <a:off x="0" y="0"/>
                                <a:ext cx="1492300" cy="45719"/>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26" o:spid="_x0000_s1026" type="#_x0000_t109" style="position:absolute;margin-left:41.2pt;margin-top:35.6pt;width:117.5pt;height:3.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" fillcolor="black [3200]" strokecolor="black [1600]" strokeweight="1pt"/>
                  </w:pict>
                </mc:Fallback>
              </mc:AlternateContent>
            </w:r>
          </w:p>
        </w:tc>
        <w:tc>
          <w:tcPr>
            <w:tcW w:w="3970" w:type="dxa"/>
          </w:tcPr>
          <w:p w:rsidR="004B466D" w:rsidRPr="00412D28" w:rsidRDefault="00384C78"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sosiasi penggabungan dimana lebih dari satu aktivitas lalu digabungkan menjadi satu</w:t>
            </w:r>
          </w:p>
        </w:tc>
      </w:tr>
    </w:tbl>
    <w:p w:rsidR="009A786F" w:rsidRPr="00412D28" w:rsidRDefault="009A786F" w:rsidP="00831C06">
      <w:pPr>
        <w:spacing w:after="120" w:line="360" w:lineRule="auto"/>
        <w:jc w:val="both"/>
        <w:rPr>
          <w:rFonts w:ascii="Times New Roman" w:eastAsiaTheme="majorEastAsia" w:hAnsi="Times New Roman" w:cs="Times New Roman"/>
          <w:sz w:val="24"/>
        </w:rPr>
      </w:pPr>
    </w:p>
    <w:p w:rsidR="00A96D87" w:rsidRPr="00412D28" w:rsidRDefault="00EF1A20" w:rsidP="00311A6B">
      <w:pPr>
        <w:pStyle w:val="Heading3"/>
        <w:numPr>
          <w:ilvl w:val="0"/>
          <w:numId w:val="30"/>
        </w:numPr>
        <w:spacing w:before="120" w:after="120"/>
        <w:ind w:left="426" w:hanging="426"/>
        <w:rPr>
          <w:rFonts w:ascii="Times New Roman" w:hAnsi="Times New Roman" w:cs="Times New Roman"/>
          <w:color w:val="auto"/>
        </w:rPr>
      </w:pPr>
      <w:bookmarkStart w:id="43" w:name="_Toc109486047"/>
      <w:r>
        <w:rPr>
          <w:rFonts w:ascii="Times New Roman" w:hAnsi="Times New Roman" w:cs="Times New Roman"/>
          <w:color w:val="auto"/>
        </w:rPr>
        <w:t>DAD/DFD (</w:t>
      </w:r>
      <w:r w:rsidR="00103BC8" w:rsidRPr="00412D28">
        <w:rPr>
          <w:rFonts w:ascii="Times New Roman" w:hAnsi="Times New Roman" w:cs="Times New Roman"/>
          <w:color w:val="auto"/>
        </w:rPr>
        <w:t>Data</w:t>
      </w:r>
      <w:r>
        <w:rPr>
          <w:rFonts w:ascii="Times New Roman" w:hAnsi="Times New Roman" w:cs="Times New Roman"/>
          <w:color w:val="auto"/>
        </w:rPr>
        <w:t xml:space="preserve"> Alir Diagram/Data Flow Diagram</w:t>
      </w:r>
      <w:r w:rsidR="00103BC8" w:rsidRPr="00412D28">
        <w:rPr>
          <w:rFonts w:ascii="Times New Roman" w:hAnsi="Times New Roman" w:cs="Times New Roman"/>
          <w:color w:val="auto"/>
        </w:rPr>
        <w:t>)</w:t>
      </w:r>
      <w:bookmarkEnd w:id="43"/>
    </w:p>
    <w:p w:rsidR="004154FB" w:rsidRPr="00412D28" w:rsidRDefault="00103BC8" w:rsidP="004154FB">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Data Alir Diagram</w:t>
      </w:r>
      <w:r w:rsidR="006C7BBA" w:rsidRPr="00412D28">
        <w:rPr>
          <w:rFonts w:ascii="Times New Roman" w:hAnsi="Times New Roman" w:cs="Times New Roman"/>
          <w:noProof/>
          <w:sz w:val="24"/>
          <w:lang w:val="en-ID"/>
        </w:rPr>
        <w:t>/</w:t>
      </w:r>
      <w:r w:rsidR="00D42883" w:rsidRPr="00412D28">
        <w:rPr>
          <w:rFonts w:ascii="Times New Roman" w:hAnsi="Times New Roman" w:cs="Times New Roman"/>
          <w:noProof/>
          <w:sz w:val="24"/>
          <w:lang w:val="en-ID"/>
        </w:rPr>
        <w:t>Data Flow Diagram</w:t>
      </w:r>
      <w:r w:rsidR="006C7BBA" w:rsidRPr="00412D28">
        <w:rPr>
          <w:rFonts w:ascii="Times New Roman" w:hAnsi="Times New Roman" w:cs="Times New Roman"/>
          <w:noProof/>
          <w:sz w:val="24"/>
          <w:lang w:val="en-ID"/>
        </w:rPr>
        <w:t xml:space="preserve"> yang sering di</w:t>
      </w:r>
      <w:r w:rsidR="00651913" w:rsidRPr="00412D28">
        <w:rPr>
          <w:rFonts w:ascii="Times New Roman" w:hAnsi="Times New Roman" w:cs="Times New Roman"/>
          <w:noProof/>
          <w:sz w:val="24"/>
          <w:lang w:val="en-ID"/>
        </w:rPr>
        <w:t xml:space="preserve">sebut dengan diagram konteks </w:t>
      </w:r>
      <w:r w:rsidR="00D42883" w:rsidRPr="00412D28">
        <w:rPr>
          <w:rFonts w:ascii="Times New Roman" w:hAnsi="Times New Roman" w:cs="Times New Roman"/>
          <w:noProof/>
          <w:sz w:val="24"/>
          <w:lang w:val="en-ID"/>
        </w:rPr>
        <w:t>merupakan suatu model logika data atau proses yang dibuat untuk menggambarkan dari mana asal data dan kemana tujuan data yang keluaran dari sistem, dimana data si dimpan, proses apa yang menghasilkan data tersebut, dan interaksi anatara data yang tersimpan dan proses yang dikenakan pada data tersebut</w:t>
      </w:r>
      <w:bookmarkStart w:id="44" w:name="_Toc107511898"/>
      <w:r w:rsidR="00CF68C6" w:rsidRPr="00412D28">
        <w:rPr>
          <w:rFonts w:ascii="Times New Roman" w:hAnsi="Times New Roman" w:cs="Times New Roman"/>
          <w:noProof/>
          <w:sz w:val="24"/>
          <w:lang w:val="en-ID"/>
        </w:rPr>
        <w:t>.</w:t>
      </w:r>
    </w:p>
    <w:p w:rsidR="00A076CF" w:rsidRPr="00412D28" w:rsidRDefault="00A076CF" w:rsidP="0026072F">
      <w:pPr>
        <w:pStyle w:val="Caption"/>
        <w:spacing w:before="240" w:after="120"/>
        <w:rPr>
          <w:rFonts w:ascii="Times New Roman" w:hAnsi="Times New Roman" w:cs="Times New Roman"/>
          <w:i w:val="0"/>
          <w:color w:val="auto"/>
          <w:sz w:val="36"/>
        </w:rPr>
      </w:pPr>
      <w:bookmarkStart w:id="45" w:name="_Toc109486176"/>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3</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Simbol DAD/DFD</w:t>
      </w:r>
      <w:bookmarkEnd w:id="44"/>
      <w:bookmarkEnd w:id="45"/>
    </w:p>
    <w:tbl>
      <w:tblPr>
        <w:tblStyle w:val="TableGrid"/>
        <w:tblW w:w="0" w:type="auto"/>
        <w:tblInd w:w="108" w:type="dxa"/>
        <w:tblLook w:val="04A0" w:firstRow="1" w:lastRow="0" w:firstColumn="1" w:lastColumn="0" w:noHBand="0" w:noVBand="1"/>
      </w:tblPr>
      <w:tblGrid>
        <w:gridCol w:w="2571"/>
        <w:gridCol w:w="2679"/>
        <w:gridCol w:w="2679"/>
      </w:tblGrid>
      <w:tr w:rsidR="006E1C26" w:rsidRPr="00412D28" w:rsidTr="006E1C26">
        <w:trPr>
          <w:trHeight w:val="508"/>
        </w:trPr>
        <w:tc>
          <w:tcPr>
            <w:tcW w:w="2571"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6E1C26" w:rsidRPr="00412D28" w:rsidTr="00643F9C">
        <w:trPr>
          <w:trHeight w:val="508"/>
        </w:trPr>
        <w:tc>
          <w:tcPr>
            <w:tcW w:w="2571" w:type="dxa"/>
            <w:vAlign w:val="center"/>
          </w:tcPr>
          <w:p w:rsidR="006E1C26" w:rsidRPr="00412D28" w:rsidRDefault="00996A99" w:rsidP="006E1C26">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06368" behindDoc="0" locked="0" layoutInCell="1" allowOverlap="1" wp14:anchorId="041ADCBE" wp14:editId="1593223E">
                      <wp:simplePos x="0" y="0"/>
                      <wp:positionH relativeFrom="column">
                        <wp:posOffset>425450</wp:posOffset>
                      </wp:positionH>
                      <wp:positionV relativeFrom="paragraph">
                        <wp:posOffset>92075</wp:posOffset>
                      </wp:positionV>
                      <wp:extent cx="666750" cy="623570"/>
                      <wp:effectExtent l="0" t="0" r="19050" b="24130"/>
                      <wp:wrapNone/>
                      <wp:docPr id="12" name="Flowchart: Process 12"/>
                      <wp:cNvGraphicFramePr/>
                      <a:graphic xmlns:a="http://schemas.openxmlformats.org/drawingml/2006/main">
                        <a:graphicData uri="http://schemas.microsoft.com/office/word/2010/wordprocessingShape">
                          <wps:wsp>
                            <wps:cNvSpPr/>
                            <wps:spPr>
                              <a:xfrm>
                                <a:off x="0" y="0"/>
                                <a:ext cx="666750" cy="62357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12" o:spid="_x0000_s1026" type="#_x0000_t109" style="position:absolute;margin-left:33.5pt;margin-top:7.25pt;width:52.5pt;height:4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" fillcolor="white [3201]" strokecolor="black [3200]" strokeweight="1pt"/>
                  </w:pict>
                </mc:Fallback>
              </mc:AlternateContent>
            </w:r>
          </w:p>
          <w:p w:rsidR="006E1C26" w:rsidRPr="00412D28" w:rsidRDefault="006E1C26"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tc>
        <w:tc>
          <w:tcPr>
            <w:tcW w:w="2679" w:type="dxa"/>
            <w:vAlign w:val="center"/>
          </w:tcPr>
          <w:p w:rsidR="006E1C26"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Terminator</w:t>
            </w:r>
          </w:p>
        </w:tc>
        <w:tc>
          <w:tcPr>
            <w:tcW w:w="2679" w:type="dxa"/>
          </w:tcPr>
          <w:p w:rsidR="006E1C26" w:rsidRDefault="00996A99" w:rsidP="00643F9C">
            <w:pPr>
              <w:spacing w:line="360" w:lineRule="auto"/>
              <w:jc w:val="both"/>
              <w:rPr>
                <w:rFonts w:ascii="Times New Roman" w:hAnsi="Times New Roman" w:cs="Times New Roman"/>
                <w:sz w:val="24"/>
              </w:rPr>
            </w:pPr>
            <w:r w:rsidRPr="00412D28">
              <w:rPr>
                <w:rFonts w:ascii="Times New Roman" w:hAnsi="Times New Roman" w:cs="Times New Roman"/>
                <w:sz w:val="24"/>
              </w:rPr>
              <w:t>Kesatuan diluar sistem (external entity) yang memberikan input ke sistem / menerima output dari sistem berupa organisasi, orang, atau sistem lan</w:t>
            </w:r>
          </w:p>
          <w:p w:rsidR="004154FB" w:rsidRDefault="004154FB" w:rsidP="00643F9C">
            <w:pPr>
              <w:spacing w:line="360" w:lineRule="auto"/>
              <w:jc w:val="both"/>
              <w:rPr>
                <w:rFonts w:ascii="Times New Roman" w:hAnsi="Times New Roman" w:cs="Times New Roman"/>
                <w:sz w:val="24"/>
              </w:rPr>
            </w:pPr>
          </w:p>
          <w:p w:rsidR="004154FB" w:rsidRPr="00412D28" w:rsidRDefault="004154FB" w:rsidP="00643F9C">
            <w:pPr>
              <w:spacing w:line="360" w:lineRule="auto"/>
              <w:jc w:val="both"/>
              <w:rPr>
                <w:rFonts w:ascii="Times New Roman" w:hAnsi="Times New Roman" w:cs="Times New Roman"/>
                <w:sz w:val="24"/>
              </w:rPr>
            </w:pPr>
          </w:p>
        </w:tc>
      </w:tr>
      <w:tr w:rsidR="00996A99" w:rsidRPr="00412D28" w:rsidTr="00996A99">
        <w:trPr>
          <w:trHeight w:val="508"/>
        </w:trPr>
        <w:tc>
          <w:tcPr>
            <w:tcW w:w="2571" w:type="dxa"/>
            <w:vAlign w:val="center"/>
          </w:tcPr>
          <w:p w:rsidR="00996A99" w:rsidRPr="00412D28" w:rsidRDefault="00996A99" w:rsidP="004154FB">
            <w:pPr>
              <w:spacing w:line="360" w:lineRule="auto"/>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7392" behindDoc="0" locked="0" layoutInCell="1" allowOverlap="1" wp14:anchorId="4895675C" wp14:editId="26AB0F29">
                      <wp:simplePos x="0" y="0"/>
                      <wp:positionH relativeFrom="column">
                        <wp:posOffset>415290</wp:posOffset>
                      </wp:positionH>
                      <wp:positionV relativeFrom="paragraph">
                        <wp:posOffset>202565</wp:posOffset>
                      </wp:positionV>
                      <wp:extent cx="666750" cy="666750"/>
                      <wp:effectExtent l="0" t="0" r="19050" b="19050"/>
                      <wp:wrapNone/>
                      <wp:docPr id="31" name="Flowchart: Connector 31"/>
                      <wp:cNvGraphicFramePr/>
                      <a:graphic xmlns:a="http://schemas.openxmlformats.org/drawingml/2006/main">
                        <a:graphicData uri="http://schemas.microsoft.com/office/word/2010/wordprocessingShape">
                          <wps:wsp>
                            <wps:cNvSpPr/>
                            <wps:spPr>
                              <a:xfrm>
                                <a:off x="0" y="0"/>
                                <a:ext cx="666750" cy="6667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2.7pt;margin-top:15.95pt;width:52.5pt;height:5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" fillcolor="white [3201]" strokecolor="black [3200]" strokeweight="1pt">
                      <v:stroke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p w:rsidR="00996A99" w:rsidRDefault="00996A99" w:rsidP="006E1C26">
            <w:pPr>
              <w:spacing w:line="360" w:lineRule="auto"/>
              <w:jc w:val="center"/>
              <w:rPr>
                <w:rFonts w:ascii="Times New Roman" w:hAnsi="Times New Roman" w:cs="Times New Roman"/>
                <w:b/>
                <w:noProof/>
                <w:sz w:val="24"/>
              </w:rPr>
            </w:pPr>
          </w:p>
          <w:p w:rsidR="004154FB" w:rsidRPr="00412D28" w:rsidRDefault="004154FB" w:rsidP="006E1C26">
            <w:pPr>
              <w:spacing w:line="360" w:lineRule="auto"/>
              <w:jc w:val="center"/>
              <w:rPr>
                <w:rFonts w:ascii="Times New Roman" w:hAnsi="Times New Roman" w:cs="Times New Roman"/>
                <w:b/>
                <w:noProof/>
                <w:sz w:val="24"/>
              </w:rPr>
            </w:pPr>
          </w:p>
        </w:tc>
        <w:tc>
          <w:tcPr>
            <w:tcW w:w="2679" w:type="dxa"/>
            <w:vAlign w:val="center"/>
          </w:tcPr>
          <w:p w:rsidR="004154FB" w:rsidRDefault="004154FB" w:rsidP="004154FB">
            <w:pPr>
              <w:spacing w:line="360" w:lineRule="auto"/>
              <w:rPr>
                <w:rFonts w:ascii="Times New Roman" w:hAnsi="Times New Roman" w:cs="Times New Roman"/>
                <w:sz w:val="24"/>
              </w:rPr>
            </w:pPr>
          </w:p>
          <w:p w:rsidR="00996A99"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Proses</w:t>
            </w:r>
          </w:p>
        </w:tc>
        <w:tc>
          <w:tcPr>
            <w:tcW w:w="2679" w:type="dxa"/>
          </w:tcPr>
          <w:p w:rsidR="004154FB" w:rsidRDefault="004154FB"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ktivitas yang mengolah input menjadi output</w:t>
            </w:r>
          </w:p>
        </w:tc>
      </w:tr>
      <w:tr w:rsidR="00996A99" w:rsidRPr="00412D28" w:rsidTr="00BA32B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EB795D"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8416" behindDoc="0" locked="0" layoutInCell="1" allowOverlap="1" wp14:anchorId="0B717077" wp14:editId="19F42D2B">
                      <wp:simplePos x="0" y="0"/>
                      <wp:positionH relativeFrom="column">
                        <wp:posOffset>49530</wp:posOffset>
                      </wp:positionH>
                      <wp:positionV relativeFrom="paragraph">
                        <wp:posOffset>38100</wp:posOffset>
                      </wp:positionV>
                      <wp:extent cx="1355090" cy="0"/>
                      <wp:effectExtent l="0" t="76200" r="16510" b="95250"/>
                      <wp:wrapNone/>
                      <wp:docPr id="32" name="Straight Arrow Connector 32"/>
                      <wp:cNvGraphicFramePr/>
                      <a:graphic xmlns:a="http://schemas.openxmlformats.org/drawingml/2006/main">
                        <a:graphicData uri="http://schemas.microsoft.com/office/word/2010/wordprocessingShape">
                          <wps:wsp>
                            <wps:cNvCnPr/>
                            <wps:spPr>
                              <a:xfrm>
                                <a:off x="0" y="0"/>
                                <a:ext cx="135509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3.9pt;margin-top:3pt;width:106.7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" strokecolor="black [3200]" strokeweight=".5pt">
                      <v:stroke endarrow="block"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996A99" w:rsidP="00BA32B9">
            <w:pPr>
              <w:spacing w:line="360" w:lineRule="auto"/>
              <w:jc w:val="center"/>
              <w:rPr>
                <w:rFonts w:ascii="Times New Roman" w:hAnsi="Times New Roman" w:cs="Times New Roman"/>
                <w:sz w:val="24"/>
              </w:rPr>
            </w:pPr>
            <w:r w:rsidRPr="00412D28">
              <w:rPr>
                <w:rFonts w:ascii="Times New Roman" w:hAnsi="Times New Roman" w:cs="Times New Roman"/>
                <w:sz w:val="24"/>
              </w:rPr>
              <w:t>Data Flow</w:t>
            </w:r>
          </w:p>
        </w:tc>
        <w:tc>
          <w:tcPr>
            <w:tcW w:w="2679" w:type="dxa"/>
          </w:tcPr>
          <w:p w:rsidR="00BA32B9" w:rsidRDefault="00BA32B9"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liran data pada sistem (antar proses, antara proses &amp; terminator, serta anatara proses &amp; data store)</w:t>
            </w:r>
          </w:p>
        </w:tc>
      </w:tr>
      <w:tr w:rsidR="00996A99" w:rsidRPr="00412D28" w:rsidTr="00996A9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D756CF"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g">
                  <w:drawing>
                    <wp:anchor distT="0" distB="0" distL="114300" distR="114300" simplePos="0" relativeHeight="251715584" behindDoc="0" locked="0" layoutInCell="1" allowOverlap="1" wp14:anchorId="47759D58" wp14:editId="062200D4">
                      <wp:simplePos x="0" y="0"/>
                      <wp:positionH relativeFrom="column">
                        <wp:posOffset>298525</wp:posOffset>
                      </wp:positionH>
                      <wp:positionV relativeFrom="paragraph">
                        <wp:posOffset>15128</wp:posOffset>
                      </wp:positionV>
                      <wp:extent cx="882015" cy="215153"/>
                      <wp:effectExtent l="0" t="0" r="13335" b="13970"/>
                      <wp:wrapNone/>
                      <wp:docPr id="38" name="Group 38"/>
                      <wp:cNvGraphicFramePr/>
                      <a:graphic xmlns:a="http://schemas.openxmlformats.org/drawingml/2006/main">
                        <a:graphicData uri="http://schemas.microsoft.com/office/word/2010/wordprocessingGroup">
                          <wpg:wgp>
                            <wpg:cNvGrpSpPr/>
                            <wpg:grpSpPr>
                              <a:xfrm>
                                <a:off x="0" y="0"/>
                                <a:ext cx="882015" cy="215153"/>
                                <a:chOff x="0" y="0"/>
                                <a:chExt cx="882015" cy="215153"/>
                              </a:xfrm>
                            </wpg:grpSpPr>
                            <wps:wsp>
                              <wps:cNvPr id="35" name="Straight Connector 35"/>
                              <wps:cNvCnPr/>
                              <wps:spPr>
                                <a:xfrm>
                                  <a:off x="0" y="215153"/>
                                  <a:ext cx="882015"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0" y="0"/>
                                  <a:ext cx="88201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38" o:spid="_x0000_s1026" style="position:absolute;margin-left:23.5pt;margin-top:1.2pt;width:69.45pt;height:16.95pt;z-index:251715584" coordsize="8820,2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">
                      <v:line id="Straight Connector 35" o:spid="_x0000_s1027" style="position:absolute;visibility:visible;mso-wrap-style:square" from="0,2151" to="8820,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OAS8UAAADbAAAADwAAAGRycy9kb3ducmV2LnhtbESPQWvCQBSE70L/w/IKXkQ3Ki2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OAS8UAAADbAAAADwAAAAAAAAAA&#10;AAAAAAChAgAAZHJzL2Rvd25yZXYueG1sUEsFBgAAAAAEAAQA+QAAAJMDAAAAAA==&#10;" strokecolor="black [3200]" strokeweight=".5pt">
                        <v:stroke joinstyle="miter"/>
                      </v:line>
                      <v:line id="Straight Connector 36" o:spid="_x0000_s1028" style="position:absolute;visibility:visible;mso-wrap-style:square" from="0,0" to="88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EePMQAAADbAAAADwAAAGRycy9kb3ducmV2LnhtbESPQWvCQBSE74L/YXlCL1I3VhBNXUXE&#10;gqBojUvPj+xrEsy+Ddmtpv++Kwg9DjPzDbNYdbYWN2p95VjBeJSAIM6dqbhQoC8frzMQPiAbrB2T&#10;gl/ysFr2ewtMjbvzmW5ZKESEsE9RQRlCk0rp85Is+pFriKP37VqLIcq2kKbFe4TbWr4lyVRarDgu&#10;lNjQpqT8mv1YBXs9/xpOTjOt7SU74qeutqfDRqmXQbd+BxGoC//hZ3tnFEym8PgSf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0R48xAAAANsAAAAPAAAAAAAAAAAA&#10;AAAAAKECAABkcnMvZG93bnJldi54bWxQSwUGAAAAAAQABAD5AAAAkgMAAAAA&#10;" strokecolor="black [3200]" strokeweight=".5pt">
                        <v:stroke joinstyle="miter"/>
                      </v:line>
                    </v:group>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3E7D0E" w:rsidP="00996A99">
            <w:pPr>
              <w:spacing w:line="360" w:lineRule="auto"/>
              <w:jc w:val="center"/>
              <w:rPr>
                <w:rFonts w:ascii="Times New Roman" w:hAnsi="Times New Roman" w:cs="Times New Roman"/>
                <w:sz w:val="24"/>
              </w:rPr>
            </w:pPr>
            <w:r w:rsidRPr="00412D28">
              <w:rPr>
                <w:rFonts w:ascii="Times New Roman" w:hAnsi="Times New Roman" w:cs="Times New Roman"/>
                <w:sz w:val="24"/>
              </w:rPr>
              <w:t>Data Store</w:t>
            </w:r>
          </w:p>
        </w:tc>
        <w:tc>
          <w:tcPr>
            <w:tcW w:w="2679" w:type="dxa"/>
          </w:tcPr>
          <w:p w:rsidR="00996A99" w:rsidRPr="00412D28" w:rsidRDefault="003E7D0E" w:rsidP="00996A99">
            <w:pPr>
              <w:spacing w:line="360" w:lineRule="auto"/>
              <w:jc w:val="both"/>
              <w:rPr>
                <w:rFonts w:ascii="Times New Roman" w:hAnsi="Times New Roman" w:cs="Times New Roman"/>
                <w:sz w:val="24"/>
              </w:rPr>
            </w:pPr>
            <w:r w:rsidRPr="00412D28">
              <w:rPr>
                <w:rFonts w:ascii="Times New Roman" w:hAnsi="Times New Roman" w:cs="Times New Roman"/>
                <w:sz w:val="24"/>
              </w:rPr>
              <w:t>Penyimpanan data pada database, biasanya berupa table.</w:t>
            </w:r>
          </w:p>
        </w:tc>
      </w:tr>
    </w:tbl>
    <w:p w:rsidR="002459BB" w:rsidRPr="00412D28" w:rsidRDefault="002459BB" w:rsidP="002E6EF6">
      <w:pPr>
        <w:spacing w:line="360" w:lineRule="auto"/>
        <w:jc w:val="both"/>
        <w:rPr>
          <w:rFonts w:ascii="Times New Roman" w:hAnsi="Times New Roman" w:cs="Times New Roman"/>
          <w:sz w:val="24"/>
        </w:rPr>
      </w:pPr>
    </w:p>
    <w:p w:rsidR="003930F0" w:rsidRDefault="00D1311D" w:rsidP="00D1311D">
      <w:pPr>
        <w:pStyle w:val="Heading3"/>
        <w:numPr>
          <w:ilvl w:val="0"/>
          <w:numId w:val="30"/>
        </w:numPr>
        <w:spacing w:before="120" w:after="120" w:line="360" w:lineRule="auto"/>
        <w:ind w:left="426" w:hanging="426"/>
        <w:jc w:val="both"/>
        <w:rPr>
          <w:rFonts w:ascii="Times New Roman" w:hAnsi="Times New Roman" w:cs="Times New Roman"/>
          <w:color w:val="auto"/>
        </w:rPr>
      </w:pPr>
      <w:bookmarkStart w:id="46" w:name="_Toc109486048"/>
      <w:r>
        <w:rPr>
          <w:rFonts w:ascii="Times New Roman" w:hAnsi="Times New Roman" w:cs="Times New Roman"/>
          <w:color w:val="auto"/>
        </w:rPr>
        <w:t>Flowmap</w:t>
      </w:r>
      <w:r>
        <w:rPr>
          <w:rFonts w:ascii="Times New Roman" w:hAnsi="Times New Roman" w:cs="Times New Roman"/>
          <w:color w:val="auto"/>
        </w:rPr>
        <w:br/>
      </w:r>
      <w:r w:rsidR="003A690E" w:rsidRPr="00D1311D">
        <w:rPr>
          <w:rFonts w:ascii="Times New Roman" w:hAnsi="Times New Roman" w:cs="Times New Roman"/>
          <w:color w:val="auto"/>
        </w:rPr>
        <w:t>Flowmap adalah campuran peta dan flowchart yang menunjukkan pergerakan benda dari satu lokasi ke lokasi lain . Seperti jumlah orang migrasi, jumlah barang yang diperdagangkan atau jumlah paket dalam jaringan. Flowmap menolong analis dan programmer untuk memecahkan masalah ke dalam segmen atau bagian yang lebih kecil dan menolong dalam menganalisis alternatif-alternatif dalam pengoperasian. Fungsi flowmap yaitu mendefinisikan hubungan antara bagian (pelaku proses), proses (manual/berbasis komputer) dan aliran data (dalam bentuk dokumen masukan dan keluaran).</w:t>
      </w:r>
      <w:r w:rsidR="003A690E" w:rsidRPr="00D1311D">
        <w:rPr>
          <w:rFonts w:ascii="Times New Roman" w:hAnsi="Times New Roman" w:cs="Times New Roman"/>
          <w:color w:val="auto"/>
        </w:rPr>
        <w:fldChar w:fldCharType="begin" w:fldLock="1"/>
      </w:r>
      <w:r w:rsidR="003A690E" w:rsidRPr="00D1311D">
        <w:rPr>
          <w:rFonts w:ascii="Times New Roman" w:hAnsi="Times New Roman" w:cs="Times New Roman"/>
          <w:color w:val="auto"/>
        </w:rPr>
        <w:instrText>ADDIN CSL_CITATION {"citationItems":[{"id":"ITEM-1","itemData":{"author":[{"dropping-particle":"","family":"Putro","given":"Bramantiyo Eko","non-dropping-particle":"","parse-names":false,"suffix":""}],"id":"ITEM-1","issue":"1","issued":{"date-parts":[["2018"]]},"page":"20-29","title":"Analisis Perancangan Sistem Informasi Pergudangan di CV . Karya Nugraha","type":"article-journal","volume":"2"},"uris":["http://www.mendeley.com/documents/?uuid=313f2b06-bb26-47f4-ad88-764281d820d9"]}],"mendeley":{"formattedCitation":"[23]","plainTextFormattedCitation":"[23]","previouslyFormattedCitation":"[23]"},"properties":{"noteIndex":0},"schema":"https://github.com/citation-style-language/schema/raw/master/csl-citation.json"}</w:instrText>
      </w:r>
      <w:r w:rsidR="003A690E" w:rsidRPr="00D1311D">
        <w:rPr>
          <w:rFonts w:ascii="Times New Roman" w:hAnsi="Times New Roman" w:cs="Times New Roman"/>
          <w:color w:val="auto"/>
        </w:rPr>
        <w:fldChar w:fldCharType="separate"/>
      </w:r>
      <w:r w:rsidR="003A690E" w:rsidRPr="00D1311D">
        <w:rPr>
          <w:rFonts w:ascii="Times New Roman" w:hAnsi="Times New Roman" w:cs="Times New Roman"/>
          <w:noProof/>
          <w:color w:val="auto"/>
        </w:rPr>
        <w:t>[23]</w:t>
      </w:r>
      <w:r w:rsidR="003A690E" w:rsidRPr="00D1311D">
        <w:rPr>
          <w:rFonts w:ascii="Times New Roman" w:hAnsi="Times New Roman" w:cs="Times New Roman"/>
          <w:color w:val="auto"/>
        </w:rPr>
        <w:fldChar w:fldCharType="end"/>
      </w:r>
    </w:p>
    <w:p w:rsidR="00D1311D" w:rsidRPr="00D1311D" w:rsidRDefault="00D1311D" w:rsidP="00D1311D">
      <w:pPr>
        <w:pStyle w:val="Caption"/>
        <w:spacing w:before="240" w:after="120" w:line="360" w:lineRule="auto"/>
        <w:rPr>
          <w:rFonts w:ascii="Times New Roman" w:hAnsi="Times New Roman" w:cs="Times New Roman"/>
          <w:i w:val="0"/>
          <w:color w:val="auto"/>
          <w:sz w:val="36"/>
        </w:rPr>
      </w:pPr>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4</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Simbol ERD (Enti</w:t>
      </w:r>
      <w:r>
        <w:rPr>
          <w:rFonts w:ascii="Times New Roman" w:hAnsi="Times New Roman" w:cs="Times New Roman"/>
          <w:i w:val="0"/>
          <w:color w:val="auto"/>
          <w:sz w:val="24"/>
        </w:rPr>
        <w:t>ty Relationship Diagram</w:t>
      </w:r>
      <w:r w:rsidRPr="00412D28">
        <w:rPr>
          <w:rFonts w:ascii="Times New Roman" w:hAnsi="Times New Roman" w:cs="Times New Roman"/>
          <w:i w:val="0"/>
          <w:color w:val="auto"/>
          <w:sz w:val="24"/>
        </w:rPr>
        <w:t>)</w:t>
      </w:r>
    </w:p>
    <w:tbl>
      <w:tblPr>
        <w:tblW w:w="790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57"/>
        <w:gridCol w:w="2203"/>
        <w:gridCol w:w="3044"/>
      </w:tblGrid>
      <w:tr w:rsidR="00D1311D" w:rsidTr="001A4121">
        <w:trPr>
          <w:trHeight w:val="654"/>
        </w:trPr>
        <w:tc>
          <w:tcPr>
            <w:tcW w:w="2657" w:type="dxa"/>
          </w:tcPr>
          <w:p w:rsidR="00D1311D" w:rsidRDefault="00D1311D" w:rsidP="00D1311D">
            <w:pPr>
              <w:pStyle w:val="TableParagraph"/>
              <w:spacing w:before="119"/>
              <w:ind w:left="503"/>
              <w:rPr>
                <w:b/>
                <w:sz w:val="24"/>
              </w:rPr>
            </w:pPr>
            <w:r>
              <w:rPr>
                <w:b/>
                <w:sz w:val="24"/>
              </w:rPr>
              <w:t>SIMBOL</w:t>
            </w:r>
          </w:p>
        </w:tc>
        <w:tc>
          <w:tcPr>
            <w:tcW w:w="2203" w:type="dxa"/>
          </w:tcPr>
          <w:p w:rsidR="00D1311D" w:rsidRDefault="00D1311D" w:rsidP="001A4121">
            <w:pPr>
              <w:pStyle w:val="TableParagraph"/>
              <w:spacing w:before="119"/>
              <w:ind w:left="130" w:right="133"/>
              <w:jc w:val="center"/>
              <w:rPr>
                <w:b/>
                <w:sz w:val="24"/>
              </w:rPr>
            </w:pPr>
            <w:r>
              <w:rPr>
                <w:b/>
                <w:sz w:val="24"/>
              </w:rPr>
              <w:t>NAMA</w:t>
            </w:r>
          </w:p>
        </w:tc>
        <w:tc>
          <w:tcPr>
            <w:tcW w:w="3044" w:type="dxa"/>
          </w:tcPr>
          <w:p w:rsidR="00D1311D" w:rsidRDefault="00D1311D" w:rsidP="00D1311D">
            <w:pPr>
              <w:pStyle w:val="TableParagraph"/>
              <w:spacing w:before="119"/>
              <w:ind w:left="978"/>
              <w:rPr>
                <w:b/>
                <w:sz w:val="24"/>
              </w:rPr>
            </w:pPr>
            <w:r>
              <w:rPr>
                <w:b/>
                <w:sz w:val="24"/>
              </w:rPr>
              <w:t>KETERANGAN</w:t>
            </w:r>
          </w:p>
        </w:tc>
      </w:tr>
      <w:tr w:rsidR="00D1311D" w:rsidTr="001A4121">
        <w:trPr>
          <w:trHeight w:val="994"/>
        </w:trPr>
        <w:tc>
          <w:tcPr>
            <w:tcW w:w="2657" w:type="dxa"/>
          </w:tcPr>
          <w:p w:rsidR="00D1311D" w:rsidRDefault="00D1311D" w:rsidP="00D1311D">
            <w:pPr>
              <w:pStyle w:val="TableParagraph"/>
              <w:spacing w:before="7"/>
              <w:jc w:val="center"/>
              <w:rPr>
                <w:sz w:val="21"/>
              </w:rPr>
            </w:pPr>
          </w:p>
          <w:p w:rsidR="00D1311D" w:rsidRDefault="00D1311D" w:rsidP="00D1311D">
            <w:pPr>
              <w:pStyle w:val="TableParagraph"/>
              <w:ind w:left="78"/>
              <w:jc w:val="center"/>
              <w:rPr>
                <w:sz w:val="20"/>
              </w:rPr>
            </w:pPr>
            <w:r>
              <w:rPr>
                <w:noProof/>
                <w:sz w:val="20"/>
                <w:lang w:val="en-US"/>
              </w:rPr>
              <mc:AlternateContent>
                <mc:Choice Requires="wpg">
                  <w:drawing>
                    <wp:inline distT="0" distB="0" distL="0" distR="0" wp14:anchorId="7856C89F" wp14:editId="345B8422">
                      <wp:extent cx="955040" cy="337820"/>
                      <wp:effectExtent l="8255" t="7620" r="8255" b="6985"/>
                      <wp:docPr id="100"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5040" cy="337820"/>
                                <a:chOff x="0" y="0"/>
                                <a:chExt cx="1504" cy="532"/>
                              </a:xfrm>
                            </wpg:grpSpPr>
                            <wps:wsp>
                              <wps:cNvPr id="101" name="Freeform 33"/>
                              <wps:cNvSpPr>
                                <a:spLocks/>
                              </wps:cNvSpPr>
                              <wps:spPr bwMode="auto">
                                <a:xfrm>
                                  <a:off x="10" y="10"/>
                                  <a:ext cx="1484" cy="512"/>
                                </a:xfrm>
                                <a:custGeom>
                                  <a:avLst/>
                                  <a:gdLst>
                                    <a:gd name="T0" fmla="+- 0 249 10"/>
                                    <a:gd name="T1" fmla="*/ T0 w 1484"/>
                                    <a:gd name="T2" fmla="+- 0 10 10"/>
                                    <a:gd name="T3" fmla="*/ 10 h 512"/>
                                    <a:gd name="T4" fmla="+- 0 1255 10"/>
                                    <a:gd name="T5" fmla="*/ T4 w 1484"/>
                                    <a:gd name="T6" fmla="+- 0 10 10"/>
                                    <a:gd name="T7" fmla="*/ 10 h 512"/>
                                    <a:gd name="T8" fmla="+- 0 1331 10"/>
                                    <a:gd name="T9" fmla="*/ T8 w 1484"/>
                                    <a:gd name="T10" fmla="+- 0 23 10"/>
                                    <a:gd name="T11" fmla="*/ 23 h 512"/>
                                    <a:gd name="T12" fmla="+- 0 1396 10"/>
                                    <a:gd name="T13" fmla="*/ T12 w 1484"/>
                                    <a:gd name="T14" fmla="+- 0 59 10"/>
                                    <a:gd name="T15" fmla="*/ 59 h 512"/>
                                    <a:gd name="T16" fmla="+- 0 1448 10"/>
                                    <a:gd name="T17" fmla="*/ T16 w 1484"/>
                                    <a:gd name="T18" fmla="+- 0 115 10"/>
                                    <a:gd name="T19" fmla="*/ 115 h 512"/>
                                    <a:gd name="T20" fmla="+- 0 1482 10"/>
                                    <a:gd name="T21" fmla="*/ T20 w 1484"/>
                                    <a:gd name="T22" fmla="+- 0 185 10"/>
                                    <a:gd name="T23" fmla="*/ 185 h 512"/>
                                    <a:gd name="T24" fmla="+- 0 1494 10"/>
                                    <a:gd name="T25" fmla="*/ T24 w 1484"/>
                                    <a:gd name="T26" fmla="+- 0 266 10"/>
                                    <a:gd name="T27" fmla="*/ 266 h 512"/>
                                    <a:gd name="T28" fmla="+- 0 1482 10"/>
                                    <a:gd name="T29" fmla="*/ T28 w 1484"/>
                                    <a:gd name="T30" fmla="+- 0 347 10"/>
                                    <a:gd name="T31" fmla="*/ 347 h 512"/>
                                    <a:gd name="T32" fmla="+- 0 1448 10"/>
                                    <a:gd name="T33" fmla="*/ T32 w 1484"/>
                                    <a:gd name="T34" fmla="+- 0 417 10"/>
                                    <a:gd name="T35" fmla="*/ 417 h 512"/>
                                    <a:gd name="T36" fmla="+- 0 1396 10"/>
                                    <a:gd name="T37" fmla="*/ T36 w 1484"/>
                                    <a:gd name="T38" fmla="+- 0 473 10"/>
                                    <a:gd name="T39" fmla="*/ 473 h 512"/>
                                    <a:gd name="T40" fmla="+- 0 1331 10"/>
                                    <a:gd name="T41" fmla="*/ T40 w 1484"/>
                                    <a:gd name="T42" fmla="+- 0 509 10"/>
                                    <a:gd name="T43" fmla="*/ 509 h 512"/>
                                    <a:gd name="T44" fmla="+- 0 1255 10"/>
                                    <a:gd name="T45" fmla="*/ T44 w 1484"/>
                                    <a:gd name="T46" fmla="+- 0 522 10"/>
                                    <a:gd name="T47" fmla="*/ 522 h 512"/>
                                    <a:gd name="T48" fmla="+- 0 249 10"/>
                                    <a:gd name="T49" fmla="*/ T48 w 1484"/>
                                    <a:gd name="T50" fmla="+- 0 522 10"/>
                                    <a:gd name="T51" fmla="*/ 522 h 512"/>
                                    <a:gd name="T52" fmla="+- 0 173 10"/>
                                    <a:gd name="T53" fmla="*/ T52 w 1484"/>
                                    <a:gd name="T54" fmla="+- 0 509 10"/>
                                    <a:gd name="T55" fmla="*/ 509 h 512"/>
                                    <a:gd name="T56" fmla="+- 0 108 10"/>
                                    <a:gd name="T57" fmla="*/ T56 w 1484"/>
                                    <a:gd name="T58" fmla="+- 0 473 10"/>
                                    <a:gd name="T59" fmla="*/ 473 h 512"/>
                                    <a:gd name="T60" fmla="+- 0 56 10"/>
                                    <a:gd name="T61" fmla="*/ T60 w 1484"/>
                                    <a:gd name="T62" fmla="+- 0 417 10"/>
                                    <a:gd name="T63" fmla="*/ 417 h 512"/>
                                    <a:gd name="T64" fmla="+- 0 22 10"/>
                                    <a:gd name="T65" fmla="*/ T64 w 1484"/>
                                    <a:gd name="T66" fmla="+- 0 347 10"/>
                                    <a:gd name="T67" fmla="*/ 347 h 512"/>
                                    <a:gd name="T68" fmla="+- 0 10 10"/>
                                    <a:gd name="T69" fmla="*/ T68 w 1484"/>
                                    <a:gd name="T70" fmla="+- 0 266 10"/>
                                    <a:gd name="T71" fmla="*/ 266 h 512"/>
                                    <a:gd name="T72" fmla="+- 0 22 10"/>
                                    <a:gd name="T73" fmla="*/ T72 w 1484"/>
                                    <a:gd name="T74" fmla="+- 0 185 10"/>
                                    <a:gd name="T75" fmla="*/ 185 h 512"/>
                                    <a:gd name="T76" fmla="+- 0 56 10"/>
                                    <a:gd name="T77" fmla="*/ T76 w 1484"/>
                                    <a:gd name="T78" fmla="+- 0 115 10"/>
                                    <a:gd name="T79" fmla="*/ 115 h 512"/>
                                    <a:gd name="T80" fmla="+- 0 108 10"/>
                                    <a:gd name="T81" fmla="*/ T80 w 1484"/>
                                    <a:gd name="T82" fmla="+- 0 59 10"/>
                                    <a:gd name="T83" fmla="*/ 59 h 512"/>
                                    <a:gd name="T84" fmla="+- 0 173 10"/>
                                    <a:gd name="T85" fmla="*/ T84 w 1484"/>
                                    <a:gd name="T86" fmla="+- 0 23 10"/>
                                    <a:gd name="T87" fmla="*/ 23 h 512"/>
                                    <a:gd name="T88" fmla="+- 0 249 10"/>
                                    <a:gd name="T89" fmla="*/ T88 w 1484"/>
                                    <a:gd name="T90" fmla="+- 0 10 10"/>
                                    <a:gd name="T91" fmla="*/ 10 h 5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Lst>
                                  <a:rect l="0" t="0" r="r" b="b"/>
                                  <a:pathLst>
                                    <a:path w="1484" h="512">
                                      <a:moveTo>
                                        <a:pt x="239" y="0"/>
                                      </a:moveTo>
                                      <a:lnTo>
                                        <a:pt x="1245" y="0"/>
                                      </a:lnTo>
                                      <a:lnTo>
                                        <a:pt x="1321" y="13"/>
                                      </a:lnTo>
                                      <a:lnTo>
                                        <a:pt x="1386" y="49"/>
                                      </a:lnTo>
                                      <a:lnTo>
                                        <a:pt x="1438" y="105"/>
                                      </a:lnTo>
                                      <a:lnTo>
                                        <a:pt x="1472" y="175"/>
                                      </a:lnTo>
                                      <a:lnTo>
                                        <a:pt x="1484" y="256"/>
                                      </a:lnTo>
                                      <a:lnTo>
                                        <a:pt x="1472" y="337"/>
                                      </a:lnTo>
                                      <a:lnTo>
                                        <a:pt x="1438" y="407"/>
                                      </a:lnTo>
                                      <a:lnTo>
                                        <a:pt x="1386" y="463"/>
                                      </a:lnTo>
                                      <a:lnTo>
                                        <a:pt x="1321" y="499"/>
                                      </a:lnTo>
                                      <a:lnTo>
                                        <a:pt x="1245" y="512"/>
                                      </a:lnTo>
                                      <a:lnTo>
                                        <a:pt x="239" y="512"/>
                                      </a:lnTo>
                                      <a:lnTo>
                                        <a:pt x="163" y="499"/>
                                      </a:lnTo>
                                      <a:lnTo>
                                        <a:pt x="98" y="463"/>
                                      </a:lnTo>
                                      <a:lnTo>
                                        <a:pt x="46" y="407"/>
                                      </a:lnTo>
                                      <a:lnTo>
                                        <a:pt x="12" y="337"/>
                                      </a:lnTo>
                                      <a:lnTo>
                                        <a:pt x="0" y="256"/>
                                      </a:lnTo>
                                      <a:lnTo>
                                        <a:pt x="12" y="175"/>
                                      </a:lnTo>
                                      <a:lnTo>
                                        <a:pt x="46" y="105"/>
                                      </a:lnTo>
                                      <a:lnTo>
                                        <a:pt x="98" y="49"/>
                                      </a:lnTo>
                                      <a:lnTo>
                                        <a:pt x="163" y="13"/>
                                      </a:lnTo>
                                      <a:lnTo>
                                        <a:pt x="239"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0" o:spid="_x0000_s1026" style="width:75.2pt;height:26.6pt;mso-position-horizontal-relative:char;mso-position-vertical-relative:line" coordsize="1504,5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">
                      <v:shape id="Freeform 33" o:spid="_x0000_s1027" style="position:absolute;left:10;top:10;width:1484;height:512;visibility:visible;mso-wrap-style:square;v-text-anchor:top" coordsize="1484,5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lp6MEA&#10;AADcAAAADwAAAGRycy9kb3ducmV2LnhtbERPS2sCMRC+C/6HMIXeNLGHtWyNixVEoRcfbc/DZsyG&#10;3UyWTarbf98UCr3Nx/ecVTX6TtxoiC6whsVcgSCug3FsNbxfdrNnEDEhG+wCk4ZvilCtp5MVlibc&#10;+US3c7Iih3AsUUOTUl9KGeuGPMZ56Ikzdw2Dx5ThYKUZ8J7DfSeflCqkR8e5ocGetg3V7fnLa3hT&#10;xdLVr+3p87I3vrD04exxp/Xjw7h5AZFoTP/iP/fB5PlqAb/P5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paejBAAAA3AAAAA8AAAAAAAAAAAAAAAAAmAIAAGRycy9kb3du&#10;cmV2LnhtbFBLBQYAAAAABAAEAPUAAACGAwAAAAA=&#10;" path="m239,l1245,r76,13l1386,49r52,56l1472,175r12,81l1472,337r-34,70l1386,463r-65,36l1245,512r-1006,l163,499,98,463,46,407,12,337,,256,12,175,46,105,98,49,163,13,239,xe" filled="f" strokeweight="1pt">
                        <v:path arrowok="t" o:connecttype="custom" o:connectlocs="239,10;1245,10;1321,23;1386,59;1438,115;1472,185;1484,266;1472,347;1438,417;1386,473;1321,509;1245,522;239,522;163,509;98,473;46,417;12,347;0,266;12,185;46,115;98,59;163,23;239,10" o:connectangles="0,0,0,0,0,0,0,0,0,0,0,0,0,0,0,0,0,0,0,0,0,0,0"/>
                      </v:shape>
                      <w10:anchorlock/>
                    </v:group>
                  </w:pict>
                </mc:Fallback>
              </mc:AlternateContent>
            </w:r>
          </w:p>
        </w:tc>
        <w:tc>
          <w:tcPr>
            <w:tcW w:w="2203" w:type="dxa"/>
          </w:tcPr>
          <w:p w:rsidR="00D1311D" w:rsidRDefault="00D1311D" w:rsidP="001A4121">
            <w:pPr>
              <w:pStyle w:val="TableParagraph"/>
              <w:spacing w:before="115"/>
              <w:ind w:left="133" w:right="129"/>
              <w:jc w:val="center"/>
              <w:rPr>
                <w:sz w:val="24"/>
              </w:rPr>
            </w:pPr>
            <w:r>
              <w:rPr>
                <w:sz w:val="24"/>
              </w:rPr>
              <w:t>Terminator</w:t>
            </w:r>
          </w:p>
        </w:tc>
        <w:tc>
          <w:tcPr>
            <w:tcW w:w="3044" w:type="dxa"/>
          </w:tcPr>
          <w:p w:rsidR="00D1311D" w:rsidRDefault="00D1311D" w:rsidP="00D1311D">
            <w:pPr>
              <w:pStyle w:val="TableParagraph"/>
              <w:spacing w:before="115"/>
              <w:ind w:left="106"/>
              <w:rPr>
                <w:sz w:val="24"/>
              </w:rPr>
            </w:pPr>
            <w:r>
              <w:rPr>
                <w:sz w:val="24"/>
              </w:rPr>
              <w:t>Awal</w:t>
            </w:r>
            <w:r>
              <w:rPr>
                <w:spacing w:val="-3"/>
                <w:sz w:val="24"/>
              </w:rPr>
              <w:t xml:space="preserve"> </w:t>
            </w:r>
            <w:r>
              <w:rPr>
                <w:sz w:val="24"/>
              </w:rPr>
              <w:t>dan</w:t>
            </w:r>
            <w:r>
              <w:rPr>
                <w:spacing w:val="-3"/>
                <w:sz w:val="24"/>
              </w:rPr>
              <w:t xml:space="preserve"> </w:t>
            </w:r>
            <w:r>
              <w:rPr>
                <w:sz w:val="24"/>
              </w:rPr>
              <w:t>akhir</w:t>
            </w:r>
            <w:r>
              <w:rPr>
                <w:spacing w:val="-2"/>
                <w:sz w:val="24"/>
              </w:rPr>
              <w:t xml:space="preserve"> </w:t>
            </w:r>
            <w:r>
              <w:rPr>
                <w:sz w:val="24"/>
              </w:rPr>
              <w:t>Flowmap</w:t>
            </w:r>
          </w:p>
        </w:tc>
      </w:tr>
      <w:tr w:rsidR="00D1311D" w:rsidTr="001A4121">
        <w:trPr>
          <w:trHeight w:val="1482"/>
        </w:trPr>
        <w:tc>
          <w:tcPr>
            <w:tcW w:w="2657" w:type="dxa"/>
          </w:tcPr>
          <w:p w:rsidR="00D1311D" w:rsidRDefault="00D1311D" w:rsidP="00D1311D">
            <w:pPr>
              <w:pStyle w:val="TableParagraph"/>
              <w:spacing w:before="10" w:after="1"/>
              <w:jc w:val="center"/>
              <w:rPr>
                <w:sz w:val="29"/>
              </w:rPr>
            </w:pPr>
          </w:p>
          <w:p w:rsidR="00D1311D" w:rsidRDefault="00D1311D" w:rsidP="00D1311D">
            <w:pPr>
              <w:pStyle w:val="TableParagraph"/>
              <w:ind w:left="182"/>
              <w:jc w:val="center"/>
              <w:rPr>
                <w:sz w:val="20"/>
              </w:rPr>
            </w:pPr>
            <w:r>
              <w:rPr>
                <w:noProof/>
                <w:sz w:val="20"/>
                <w:lang w:val="en-US"/>
              </w:rPr>
              <mc:AlternateContent>
                <mc:Choice Requires="wpg">
                  <w:drawing>
                    <wp:inline distT="0" distB="0" distL="0" distR="0" wp14:anchorId="40A3A434" wp14:editId="60DF3249">
                      <wp:extent cx="889000" cy="436880"/>
                      <wp:effectExtent l="7620" t="1270" r="8255" b="0"/>
                      <wp:docPr id="98"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9000" cy="436880"/>
                                <a:chOff x="0" y="0"/>
                                <a:chExt cx="1400" cy="688"/>
                              </a:xfrm>
                            </wpg:grpSpPr>
                            <wps:wsp>
                              <wps:cNvPr id="99" name="Freeform 31"/>
                              <wps:cNvSpPr>
                                <a:spLocks/>
                              </wps:cNvSpPr>
                              <wps:spPr bwMode="auto">
                                <a:xfrm>
                                  <a:off x="10" y="10"/>
                                  <a:ext cx="1380" cy="668"/>
                                </a:xfrm>
                                <a:custGeom>
                                  <a:avLst/>
                                  <a:gdLst>
                                    <a:gd name="T0" fmla="+- 0 10 10"/>
                                    <a:gd name="T1" fmla="*/ T0 w 1380"/>
                                    <a:gd name="T2" fmla="+- 0 10 10"/>
                                    <a:gd name="T3" fmla="*/ 10 h 668"/>
                                    <a:gd name="T4" fmla="+- 0 1390 10"/>
                                    <a:gd name="T5" fmla="*/ T4 w 1380"/>
                                    <a:gd name="T6" fmla="+- 0 10 10"/>
                                    <a:gd name="T7" fmla="*/ 10 h 668"/>
                                    <a:gd name="T8" fmla="+- 0 1390 10"/>
                                    <a:gd name="T9" fmla="*/ T8 w 1380"/>
                                    <a:gd name="T10" fmla="+- 0 552 10"/>
                                    <a:gd name="T11" fmla="*/ 552 h 668"/>
                                    <a:gd name="T12" fmla="+- 0 1292 10"/>
                                    <a:gd name="T13" fmla="*/ T12 w 1380"/>
                                    <a:gd name="T14" fmla="+- 0 554 10"/>
                                    <a:gd name="T15" fmla="*/ 554 h 668"/>
                                    <a:gd name="T16" fmla="+- 0 1202 10"/>
                                    <a:gd name="T17" fmla="*/ T16 w 1380"/>
                                    <a:gd name="T18" fmla="+- 0 558 10"/>
                                    <a:gd name="T19" fmla="*/ 558 h 668"/>
                                    <a:gd name="T20" fmla="+- 0 1121 10"/>
                                    <a:gd name="T21" fmla="*/ T20 w 1380"/>
                                    <a:gd name="T22" fmla="+- 0 564 10"/>
                                    <a:gd name="T23" fmla="*/ 564 h 668"/>
                                    <a:gd name="T24" fmla="+- 0 1048 10"/>
                                    <a:gd name="T25" fmla="*/ T24 w 1380"/>
                                    <a:gd name="T26" fmla="+- 0 573 10"/>
                                    <a:gd name="T27" fmla="*/ 573 h 668"/>
                                    <a:gd name="T28" fmla="+- 0 980 10"/>
                                    <a:gd name="T29" fmla="*/ T28 w 1380"/>
                                    <a:gd name="T30" fmla="+- 0 583 10"/>
                                    <a:gd name="T31" fmla="*/ 583 h 668"/>
                                    <a:gd name="T32" fmla="+- 0 918 10"/>
                                    <a:gd name="T33" fmla="*/ T32 w 1380"/>
                                    <a:gd name="T34" fmla="+- 0 594 10"/>
                                    <a:gd name="T35" fmla="*/ 594 h 668"/>
                                    <a:gd name="T36" fmla="+- 0 805 10"/>
                                    <a:gd name="T37" fmla="*/ T36 w 1380"/>
                                    <a:gd name="T38" fmla="+- 0 617 10"/>
                                    <a:gd name="T39" fmla="*/ 617 h 668"/>
                                    <a:gd name="T40" fmla="+- 0 752 10"/>
                                    <a:gd name="T41" fmla="*/ T40 w 1380"/>
                                    <a:gd name="T42" fmla="+- 0 629 10"/>
                                    <a:gd name="T43" fmla="*/ 629 h 668"/>
                                    <a:gd name="T44" fmla="+- 0 700 10"/>
                                    <a:gd name="T45" fmla="*/ T44 w 1380"/>
                                    <a:gd name="T46" fmla="+- 0 641 10"/>
                                    <a:gd name="T47" fmla="*/ 641 h 668"/>
                                    <a:gd name="T48" fmla="+- 0 595 10"/>
                                    <a:gd name="T49" fmla="*/ T48 w 1380"/>
                                    <a:gd name="T50" fmla="+- 0 661 10"/>
                                    <a:gd name="T51" fmla="*/ 661 h 668"/>
                                    <a:gd name="T52" fmla="+- 0 482 10"/>
                                    <a:gd name="T53" fmla="*/ T52 w 1380"/>
                                    <a:gd name="T54" fmla="+- 0 674 10"/>
                                    <a:gd name="T55" fmla="*/ 674 h 668"/>
                                    <a:gd name="T56" fmla="+- 0 420 10"/>
                                    <a:gd name="T57" fmla="*/ T56 w 1380"/>
                                    <a:gd name="T58" fmla="+- 0 677 10"/>
                                    <a:gd name="T59" fmla="*/ 677 h 668"/>
                                    <a:gd name="T60" fmla="+- 0 352 10"/>
                                    <a:gd name="T61" fmla="*/ T60 w 1380"/>
                                    <a:gd name="T62" fmla="+- 0 677 10"/>
                                    <a:gd name="T63" fmla="*/ 677 h 668"/>
                                    <a:gd name="T64" fmla="+- 0 279 10"/>
                                    <a:gd name="T65" fmla="*/ T64 w 1380"/>
                                    <a:gd name="T66" fmla="+- 0 674 10"/>
                                    <a:gd name="T67" fmla="*/ 674 h 668"/>
                                    <a:gd name="T68" fmla="+- 0 198 10"/>
                                    <a:gd name="T69" fmla="*/ T68 w 1380"/>
                                    <a:gd name="T70" fmla="+- 0 667 10"/>
                                    <a:gd name="T71" fmla="*/ 667 h 668"/>
                                    <a:gd name="T72" fmla="+- 0 108 10"/>
                                    <a:gd name="T73" fmla="*/ T72 w 1380"/>
                                    <a:gd name="T74" fmla="+- 0 657 10"/>
                                    <a:gd name="T75" fmla="*/ 657 h 668"/>
                                    <a:gd name="T76" fmla="+- 0 10 10"/>
                                    <a:gd name="T77" fmla="*/ T76 w 1380"/>
                                    <a:gd name="T78" fmla="+- 0 641 10"/>
                                    <a:gd name="T79" fmla="*/ 641 h 668"/>
                                    <a:gd name="T80" fmla="+- 0 10 10"/>
                                    <a:gd name="T81" fmla="*/ T80 w 1380"/>
                                    <a:gd name="T82" fmla="+- 0 10 10"/>
                                    <a:gd name="T83" fmla="*/ 10 h 6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380" h="668">
                                      <a:moveTo>
                                        <a:pt x="0" y="0"/>
                                      </a:moveTo>
                                      <a:lnTo>
                                        <a:pt x="1380" y="0"/>
                                      </a:lnTo>
                                      <a:lnTo>
                                        <a:pt x="1380" y="542"/>
                                      </a:lnTo>
                                      <a:lnTo>
                                        <a:pt x="1282" y="544"/>
                                      </a:lnTo>
                                      <a:lnTo>
                                        <a:pt x="1192" y="548"/>
                                      </a:lnTo>
                                      <a:lnTo>
                                        <a:pt x="1111" y="554"/>
                                      </a:lnTo>
                                      <a:lnTo>
                                        <a:pt x="1038" y="563"/>
                                      </a:lnTo>
                                      <a:lnTo>
                                        <a:pt x="970" y="573"/>
                                      </a:lnTo>
                                      <a:lnTo>
                                        <a:pt x="908" y="584"/>
                                      </a:lnTo>
                                      <a:lnTo>
                                        <a:pt x="795" y="607"/>
                                      </a:lnTo>
                                      <a:lnTo>
                                        <a:pt x="742" y="619"/>
                                      </a:lnTo>
                                      <a:lnTo>
                                        <a:pt x="690" y="631"/>
                                      </a:lnTo>
                                      <a:lnTo>
                                        <a:pt x="585" y="651"/>
                                      </a:lnTo>
                                      <a:lnTo>
                                        <a:pt x="472" y="664"/>
                                      </a:lnTo>
                                      <a:lnTo>
                                        <a:pt x="410" y="667"/>
                                      </a:lnTo>
                                      <a:lnTo>
                                        <a:pt x="342" y="667"/>
                                      </a:lnTo>
                                      <a:lnTo>
                                        <a:pt x="269" y="664"/>
                                      </a:lnTo>
                                      <a:lnTo>
                                        <a:pt x="188" y="657"/>
                                      </a:lnTo>
                                      <a:lnTo>
                                        <a:pt x="98" y="647"/>
                                      </a:lnTo>
                                      <a:lnTo>
                                        <a:pt x="0" y="631"/>
                                      </a:lnTo>
                                      <a:lnTo>
                                        <a:pt x="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98" o:spid="_x0000_s1026" style="width:70pt;height:34.4pt;mso-position-horizontal-relative:char;mso-position-vertical-relative:line" coordsize="1400,6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">
                      <v:shape id="Freeform 31" o:spid="_x0000_s1027" style="position:absolute;left:10;top:10;width:1380;height:668;visibility:visible;mso-wrap-style:square;v-text-anchor:top" coordsize="1380,6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PM2cQA&#10;AADbAAAADwAAAGRycy9kb3ducmV2LnhtbESPzWrDMBCE74W8g9hALyWWE7CbOFZCaij00kKT9L5Y&#10;W9vEWhlL8c/bV4VCj8PMfMPkx8m0YqDeNZYVrKMYBHFpdcOVguvldbUF4TyyxtYyKZjJwfGweMgx&#10;03bkTxrOvhIBwi5DBbX3XSalK2sy6CLbEQfv2/YGfZB9JXWPY4CbVm7iOJUGGw4LNXZU1FTeznej&#10;YOqqpHgZL+Y5fZo36Vfy8b69k1KPy+m0B+Fp8v/hv/abVrDbwe+X8AP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zzNnEAAAA2wAAAA8AAAAAAAAAAAAAAAAAmAIAAGRycy9k&#10;b3ducmV2LnhtbFBLBQYAAAAABAAEAPUAAACJAwAAAAA=&#10;" path="m,l1380,r,542l1282,544r-90,4l1111,554r-73,9l970,573r-62,11l795,607r-53,12l690,631,585,651,472,664r-62,3l342,667r-73,-3l188,657,98,647,,631,,xe" filled="f" strokeweight="1pt">
                        <v:path arrowok="t" o:connecttype="custom" o:connectlocs="0,10;1380,10;1380,552;1282,554;1192,558;1111,564;1038,573;970,583;908,594;795,617;742,629;690,641;585,661;472,674;410,677;342,677;269,674;188,667;98,657;0,641;0,10" o:connectangles="0,0,0,0,0,0,0,0,0,0,0,0,0,0,0,0,0,0,0,0,0"/>
                      </v:shape>
                      <w10:anchorlock/>
                    </v:group>
                  </w:pict>
                </mc:Fallback>
              </mc:AlternateContent>
            </w:r>
          </w:p>
        </w:tc>
        <w:tc>
          <w:tcPr>
            <w:tcW w:w="2203" w:type="dxa"/>
          </w:tcPr>
          <w:p w:rsidR="00D1311D" w:rsidRDefault="00D1311D" w:rsidP="001A4121">
            <w:pPr>
              <w:pStyle w:val="TableParagraph"/>
              <w:spacing w:before="119"/>
              <w:ind w:left="133" w:right="133"/>
              <w:jc w:val="center"/>
              <w:rPr>
                <w:sz w:val="24"/>
              </w:rPr>
            </w:pPr>
            <w:r>
              <w:rPr>
                <w:sz w:val="24"/>
              </w:rPr>
              <w:t>Dokumen</w:t>
            </w:r>
          </w:p>
        </w:tc>
        <w:tc>
          <w:tcPr>
            <w:tcW w:w="3044" w:type="dxa"/>
          </w:tcPr>
          <w:p w:rsidR="00D1311D" w:rsidRDefault="00D1311D" w:rsidP="00D1311D">
            <w:pPr>
              <w:pStyle w:val="TableParagraph"/>
              <w:spacing w:before="119"/>
              <w:ind w:left="106"/>
              <w:rPr>
                <w:sz w:val="24"/>
              </w:rPr>
            </w:pPr>
            <w:r>
              <w:rPr>
                <w:sz w:val="24"/>
              </w:rPr>
              <w:t>Menunjukan</w:t>
            </w:r>
          </w:p>
          <w:p w:rsidR="00D1311D" w:rsidRDefault="00D1311D" w:rsidP="00D1311D">
            <w:pPr>
              <w:pStyle w:val="TableParagraph"/>
              <w:spacing w:before="136" w:line="362" w:lineRule="auto"/>
              <w:ind w:left="106" w:right="367"/>
              <w:rPr>
                <w:sz w:val="24"/>
              </w:rPr>
            </w:pPr>
            <w:r>
              <w:rPr>
                <w:sz w:val="24"/>
              </w:rPr>
              <w:t>dokumen input atau output untuk</w:t>
            </w:r>
            <w:r>
              <w:rPr>
                <w:spacing w:val="-57"/>
                <w:sz w:val="24"/>
              </w:rPr>
              <w:t xml:space="preserve"> </w:t>
            </w:r>
            <w:r>
              <w:rPr>
                <w:sz w:val="24"/>
              </w:rPr>
              <w:t>proses</w:t>
            </w:r>
            <w:r>
              <w:rPr>
                <w:spacing w:val="-3"/>
                <w:sz w:val="24"/>
              </w:rPr>
              <w:t xml:space="preserve"> </w:t>
            </w:r>
            <w:r>
              <w:rPr>
                <w:sz w:val="24"/>
              </w:rPr>
              <w:t>manual</w:t>
            </w:r>
            <w:r>
              <w:rPr>
                <w:spacing w:val="-1"/>
                <w:sz w:val="24"/>
              </w:rPr>
              <w:t xml:space="preserve"> </w:t>
            </w:r>
            <w:r>
              <w:rPr>
                <w:sz w:val="24"/>
              </w:rPr>
              <w:t>atau komputer.</w:t>
            </w:r>
          </w:p>
        </w:tc>
      </w:tr>
      <w:tr w:rsidR="00D1311D" w:rsidTr="001A4121">
        <w:trPr>
          <w:trHeight w:val="1066"/>
        </w:trPr>
        <w:tc>
          <w:tcPr>
            <w:tcW w:w="2657" w:type="dxa"/>
          </w:tcPr>
          <w:p w:rsidR="00D1311D" w:rsidRDefault="00D1311D" w:rsidP="00D1311D">
            <w:pPr>
              <w:pStyle w:val="TableParagraph"/>
              <w:spacing w:before="10"/>
              <w:jc w:val="center"/>
              <w:rPr>
                <w:sz w:val="13"/>
              </w:rPr>
            </w:pPr>
          </w:p>
          <w:p w:rsidR="00D1311D" w:rsidRDefault="00D1311D" w:rsidP="00D1311D">
            <w:pPr>
              <w:pStyle w:val="TableParagraph"/>
              <w:ind w:left="94"/>
              <w:jc w:val="center"/>
              <w:rPr>
                <w:sz w:val="20"/>
              </w:rPr>
            </w:pPr>
            <w:r>
              <w:rPr>
                <w:noProof/>
                <w:sz w:val="20"/>
                <w:lang w:val="en-US"/>
              </w:rPr>
              <mc:AlternateContent>
                <mc:Choice Requires="wpg">
                  <w:drawing>
                    <wp:inline distT="0" distB="0" distL="0" distR="0" wp14:anchorId="4E9E49BA" wp14:editId="297F4A53">
                      <wp:extent cx="1087120" cy="510540"/>
                      <wp:effectExtent l="18415" t="2540" r="18415" b="1270"/>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7120" cy="510540"/>
                                <a:chOff x="0" y="0"/>
                                <a:chExt cx="1712" cy="804"/>
                              </a:xfrm>
                            </wpg:grpSpPr>
                            <wps:wsp>
                              <wps:cNvPr id="97" name="Freeform 29"/>
                              <wps:cNvSpPr>
                                <a:spLocks/>
                              </wps:cNvSpPr>
                              <wps:spPr bwMode="auto">
                                <a:xfrm>
                                  <a:off x="10" y="10"/>
                                  <a:ext cx="1692" cy="784"/>
                                </a:xfrm>
                                <a:custGeom>
                                  <a:avLst/>
                                  <a:gdLst>
                                    <a:gd name="T0" fmla="+- 0 10 10"/>
                                    <a:gd name="T1" fmla="*/ T0 w 1692"/>
                                    <a:gd name="T2" fmla="+- 0 10 10"/>
                                    <a:gd name="T3" fmla="*/ 10 h 784"/>
                                    <a:gd name="T4" fmla="+- 0 1702 10"/>
                                    <a:gd name="T5" fmla="*/ T4 w 1692"/>
                                    <a:gd name="T6" fmla="+- 0 10 10"/>
                                    <a:gd name="T7" fmla="*/ 10 h 784"/>
                                    <a:gd name="T8" fmla="+- 0 1364 10"/>
                                    <a:gd name="T9" fmla="*/ T8 w 1692"/>
                                    <a:gd name="T10" fmla="+- 0 794 10"/>
                                    <a:gd name="T11" fmla="*/ 794 h 784"/>
                                    <a:gd name="T12" fmla="+- 0 348 10"/>
                                    <a:gd name="T13" fmla="*/ T12 w 1692"/>
                                    <a:gd name="T14" fmla="+- 0 794 10"/>
                                    <a:gd name="T15" fmla="*/ 794 h 784"/>
                                    <a:gd name="T16" fmla="+- 0 10 10"/>
                                    <a:gd name="T17" fmla="*/ T16 w 1692"/>
                                    <a:gd name="T18" fmla="+- 0 10 10"/>
                                    <a:gd name="T19" fmla="*/ 10 h 784"/>
                                  </a:gdLst>
                                  <a:ahLst/>
                                  <a:cxnLst>
                                    <a:cxn ang="0">
                                      <a:pos x="T1" y="T3"/>
                                    </a:cxn>
                                    <a:cxn ang="0">
                                      <a:pos x="T5" y="T7"/>
                                    </a:cxn>
                                    <a:cxn ang="0">
                                      <a:pos x="T9" y="T11"/>
                                    </a:cxn>
                                    <a:cxn ang="0">
                                      <a:pos x="T13" y="T15"/>
                                    </a:cxn>
                                    <a:cxn ang="0">
                                      <a:pos x="T17" y="T19"/>
                                    </a:cxn>
                                  </a:cxnLst>
                                  <a:rect l="0" t="0" r="r" b="b"/>
                                  <a:pathLst>
                                    <a:path w="1692" h="784">
                                      <a:moveTo>
                                        <a:pt x="0" y="0"/>
                                      </a:moveTo>
                                      <a:lnTo>
                                        <a:pt x="1692" y="0"/>
                                      </a:lnTo>
                                      <a:lnTo>
                                        <a:pt x="1354" y="784"/>
                                      </a:lnTo>
                                      <a:lnTo>
                                        <a:pt x="338" y="784"/>
                                      </a:lnTo>
                                      <a:lnTo>
                                        <a:pt x="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96" o:spid="_x0000_s1026" style="width:85.6pt;height:40.2pt;mso-position-horizontal-relative:char;mso-position-vertical-relative:line" coordsize="1712,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">
                      <v:shape id="Freeform 29" o:spid="_x0000_s1027" style="position:absolute;left:10;top:10;width:1692;height:784;visibility:visible;mso-wrap-style:square;v-text-anchor:top" coordsize="1692,7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NdBsAA&#10;AADbAAAADwAAAGRycy9kb3ducmV2LnhtbESP2wrCMBBE3wX/Iazgm6YKXlqNIqIgCIKXD1iatS02&#10;m9JErX69EQQfh5k5w8yXjSnFg2pXWFYw6EcgiFOrC84UXM7b3hSE88gaS8uk4EUOlot2a46Jtk8+&#10;0uPkMxEg7BJUkHtfJVK6NCeDrm8r4uBdbW3QB1lnUtf4DHBTymEUjaXBgsNCjhWtc0pvp7tRgIPX&#10;anjfY7yL3/q2GUXaH8axUt1Os5qB8NT4f/jX3mkF8QS+X8IPkIs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VNdBsAAAADbAAAADwAAAAAAAAAAAAAAAACYAgAAZHJzL2Rvd25y&#10;ZXYueG1sUEsFBgAAAAAEAAQA9QAAAIUDAAAAAA==&#10;" path="m,l1692,,1354,784r-1016,l,xe" filled="f" strokeweight="1pt">
                        <v:path arrowok="t" o:connecttype="custom" o:connectlocs="0,10;1692,10;1354,794;338,794;0,10" o:connectangles="0,0,0,0,0"/>
                      </v:shape>
                      <w10:anchorlock/>
                    </v:group>
                  </w:pict>
                </mc:Fallback>
              </mc:AlternateContent>
            </w:r>
          </w:p>
        </w:tc>
        <w:tc>
          <w:tcPr>
            <w:tcW w:w="2203" w:type="dxa"/>
          </w:tcPr>
          <w:p w:rsidR="00D1311D" w:rsidRDefault="00D1311D" w:rsidP="001A4121">
            <w:pPr>
              <w:pStyle w:val="TableParagraph"/>
              <w:spacing w:before="119" w:line="357" w:lineRule="auto"/>
              <w:ind w:left="418" w:right="402" w:firstLine="44"/>
              <w:jc w:val="center"/>
              <w:rPr>
                <w:sz w:val="24"/>
              </w:rPr>
            </w:pPr>
            <w:r>
              <w:rPr>
                <w:sz w:val="24"/>
              </w:rPr>
              <w:t>Proses</w:t>
            </w:r>
            <w:r w:rsidR="001A4121">
              <w:rPr>
                <w:spacing w:val="-57"/>
                <w:sz w:val="24"/>
              </w:rPr>
              <w:t xml:space="preserve"> </w:t>
            </w:r>
            <w:r>
              <w:rPr>
                <w:sz w:val="24"/>
              </w:rPr>
              <w:t>manual</w:t>
            </w:r>
          </w:p>
        </w:tc>
        <w:tc>
          <w:tcPr>
            <w:tcW w:w="3044" w:type="dxa"/>
          </w:tcPr>
          <w:p w:rsidR="00D1311D" w:rsidRDefault="00D1311D" w:rsidP="00D1311D">
            <w:pPr>
              <w:pStyle w:val="TableParagraph"/>
              <w:spacing w:before="119" w:line="357" w:lineRule="auto"/>
              <w:ind w:left="106"/>
              <w:rPr>
                <w:sz w:val="24"/>
              </w:rPr>
            </w:pPr>
            <w:r>
              <w:rPr>
                <w:sz w:val="24"/>
              </w:rPr>
              <w:t>Kegiatan</w:t>
            </w:r>
            <w:r>
              <w:rPr>
                <w:spacing w:val="22"/>
                <w:sz w:val="24"/>
              </w:rPr>
              <w:t xml:space="preserve"> </w:t>
            </w:r>
            <w:r>
              <w:rPr>
                <w:sz w:val="24"/>
              </w:rPr>
              <w:t>proses</w:t>
            </w:r>
            <w:r>
              <w:rPr>
                <w:spacing w:val="25"/>
                <w:sz w:val="24"/>
              </w:rPr>
              <w:t xml:space="preserve"> </w:t>
            </w:r>
            <w:r>
              <w:rPr>
                <w:sz w:val="24"/>
              </w:rPr>
              <w:t>yang</w:t>
            </w:r>
            <w:r>
              <w:rPr>
                <w:spacing w:val="18"/>
                <w:sz w:val="24"/>
              </w:rPr>
              <w:t xml:space="preserve"> </w:t>
            </w:r>
            <w:r>
              <w:rPr>
                <w:sz w:val="24"/>
              </w:rPr>
              <w:t>di</w:t>
            </w:r>
            <w:r>
              <w:rPr>
                <w:spacing w:val="23"/>
                <w:sz w:val="24"/>
              </w:rPr>
              <w:t xml:space="preserve"> </w:t>
            </w:r>
            <w:r>
              <w:rPr>
                <w:sz w:val="24"/>
              </w:rPr>
              <w:t>lakukan</w:t>
            </w:r>
            <w:r>
              <w:rPr>
                <w:spacing w:val="-57"/>
                <w:sz w:val="24"/>
              </w:rPr>
              <w:t xml:space="preserve"> </w:t>
            </w:r>
            <w:r>
              <w:rPr>
                <w:sz w:val="24"/>
              </w:rPr>
              <w:t>dengan</w:t>
            </w:r>
            <w:r>
              <w:rPr>
                <w:spacing w:val="-1"/>
                <w:sz w:val="24"/>
              </w:rPr>
              <w:t xml:space="preserve"> </w:t>
            </w:r>
            <w:r>
              <w:rPr>
                <w:sz w:val="24"/>
              </w:rPr>
              <w:t>manual.</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14AF12D3" wp14:editId="1B71D3E3">
                      <wp:extent cx="889000" cy="431800"/>
                      <wp:effectExtent l="6350" t="6985" r="0" b="8890"/>
                      <wp:docPr id="120" name="Group 1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9000" cy="431800"/>
                                <a:chOff x="0" y="0"/>
                                <a:chExt cx="1400" cy="680"/>
                              </a:xfrm>
                            </wpg:grpSpPr>
                            <wps:wsp>
                              <wps:cNvPr id="121" name="Rectangle 53"/>
                              <wps:cNvSpPr>
                                <a:spLocks noChangeArrowheads="1"/>
                              </wps:cNvSpPr>
                              <wps:spPr bwMode="auto">
                                <a:xfrm>
                                  <a:off x="10" y="10"/>
                                  <a:ext cx="1380" cy="66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20" o:spid="_x0000_s1026" style="width:70pt;height:34pt;mso-position-horizontal-relative:char;mso-position-vertical-relative:line" coordsize="1400,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">
                      <v:rect id="Rectangle 53" o:spid="_x0000_s1027" style="position:absolute;left:10;top:10;width:1380;height: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qKmMQA&#10;AADcAAAADwAAAGRycy9kb3ducmV2LnhtbERPTWvCQBC9C/0PyxR6KbqJtkFTVymFgngoqCV4HLJj&#10;EszOht01Sf99t1DwNo/3OevtaFrRk/ONZQXpLAFBXFrdcKXg+/Q5XYLwAVlja5kU/JCH7eZhssZc&#10;24EP1B9DJWII+xwV1CF0uZS+rMmgn9mOOHIX6wyGCF0ltcMhhptWzpMkkwYbjg01dvRRU3k93oyC&#10;/ctrcg5Fak/L62L15drnItvflHp6HN/fQAQaw138797pOH+ewt8z8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86ipjEAAAA3AAAAA8AAAAAAAAAAAAAAAAAmAIAAGRycy9k&#10;b3ducmV2LnhtbFBLBQYAAAAABAAEAPUAAACJAwAAAAA=&#10;" filled="f" strokeweight="1pt"/>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Default="00D1311D" w:rsidP="001A4121">
            <w:pPr>
              <w:pStyle w:val="TableParagraph"/>
              <w:spacing w:before="119" w:line="357" w:lineRule="auto"/>
              <w:ind w:left="418" w:right="402" w:firstLine="44"/>
              <w:jc w:val="center"/>
              <w:rPr>
                <w:sz w:val="24"/>
              </w:rPr>
            </w:pPr>
            <w:r>
              <w:rPr>
                <w:sz w:val="24"/>
              </w:rPr>
              <w:t>Proses</w:t>
            </w:r>
            <w:r w:rsidRPr="00D1311D">
              <w:rPr>
                <w:sz w:val="24"/>
              </w:rPr>
              <w:t xml:space="preserve"> </w:t>
            </w:r>
            <w:r>
              <w:rPr>
                <w:sz w:val="24"/>
              </w:rPr>
              <w:t>komputer</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Kegiatan</w:t>
            </w:r>
            <w:r w:rsidRPr="00D1311D">
              <w:rPr>
                <w:sz w:val="24"/>
              </w:rPr>
              <w:t xml:space="preserve"> </w:t>
            </w:r>
            <w:r>
              <w:rPr>
                <w:sz w:val="24"/>
              </w:rPr>
              <w:t>proses</w:t>
            </w:r>
            <w:r w:rsidRPr="00D1311D">
              <w:rPr>
                <w:sz w:val="24"/>
              </w:rPr>
              <w:t xml:space="preserve"> </w:t>
            </w:r>
            <w:r>
              <w:rPr>
                <w:sz w:val="24"/>
              </w:rPr>
              <w:t>yang</w:t>
            </w:r>
            <w:r w:rsidRPr="00D1311D">
              <w:rPr>
                <w:sz w:val="24"/>
              </w:rPr>
              <w:t xml:space="preserve"> </w:t>
            </w:r>
            <w:r>
              <w:rPr>
                <w:sz w:val="24"/>
              </w:rPr>
              <w:t>di</w:t>
            </w:r>
            <w:r w:rsidRPr="00D1311D">
              <w:rPr>
                <w:sz w:val="24"/>
              </w:rPr>
              <w:t xml:space="preserve"> </w:t>
            </w:r>
            <w:r>
              <w:rPr>
                <w:sz w:val="24"/>
              </w:rPr>
              <w:t>lakukan</w:t>
            </w:r>
            <w:r w:rsidRPr="00D1311D">
              <w:rPr>
                <w:sz w:val="24"/>
              </w:rPr>
              <w:t xml:space="preserve"> </w:t>
            </w:r>
            <w:r>
              <w:rPr>
                <w:sz w:val="24"/>
              </w:rPr>
              <w:t>dengan</w:t>
            </w:r>
            <w:r w:rsidRPr="00D1311D">
              <w:rPr>
                <w:sz w:val="24"/>
              </w:rPr>
              <w:t xml:space="preserve"> </w:t>
            </w:r>
            <w:r>
              <w:rPr>
                <w:sz w:val="24"/>
              </w:rPr>
              <w:t>komputerisasi.</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14998093" wp14:editId="5FE64524">
                      <wp:extent cx="629920" cy="535940"/>
                      <wp:effectExtent l="17780" t="13335" r="19050" b="12700"/>
                      <wp:docPr id="118" name="Group 1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920" cy="535940"/>
                                <a:chOff x="0" y="0"/>
                                <a:chExt cx="992" cy="844"/>
                              </a:xfrm>
                            </wpg:grpSpPr>
                            <wps:wsp>
                              <wps:cNvPr id="119" name="Freeform 51"/>
                              <wps:cNvSpPr>
                                <a:spLocks/>
                              </wps:cNvSpPr>
                              <wps:spPr bwMode="auto">
                                <a:xfrm>
                                  <a:off x="10" y="10"/>
                                  <a:ext cx="972" cy="824"/>
                                </a:xfrm>
                                <a:custGeom>
                                  <a:avLst/>
                                  <a:gdLst>
                                    <a:gd name="T0" fmla="+- 0 10 10"/>
                                    <a:gd name="T1" fmla="*/ T0 w 972"/>
                                    <a:gd name="T2" fmla="+- 0 422 10"/>
                                    <a:gd name="T3" fmla="*/ 422 h 824"/>
                                    <a:gd name="T4" fmla="+- 0 496 10"/>
                                    <a:gd name="T5" fmla="*/ T4 w 972"/>
                                    <a:gd name="T6" fmla="+- 0 10 10"/>
                                    <a:gd name="T7" fmla="*/ 10 h 824"/>
                                    <a:gd name="T8" fmla="+- 0 982 10"/>
                                    <a:gd name="T9" fmla="*/ T8 w 972"/>
                                    <a:gd name="T10" fmla="+- 0 422 10"/>
                                    <a:gd name="T11" fmla="*/ 422 h 824"/>
                                    <a:gd name="T12" fmla="+- 0 496 10"/>
                                    <a:gd name="T13" fmla="*/ T12 w 972"/>
                                    <a:gd name="T14" fmla="+- 0 834 10"/>
                                    <a:gd name="T15" fmla="*/ 834 h 824"/>
                                    <a:gd name="T16" fmla="+- 0 10 10"/>
                                    <a:gd name="T17" fmla="*/ T16 w 972"/>
                                    <a:gd name="T18" fmla="+- 0 422 10"/>
                                    <a:gd name="T19" fmla="*/ 422 h 824"/>
                                  </a:gdLst>
                                  <a:ahLst/>
                                  <a:cxnLst>
                                    <a:cxn ang="0">
                                      <a:pos x="T1" y="T3"/>
                                    </a:cxn>
                                    <a:cxn ang="0">
                                      <a:pos x="T5" y="T7"/>
                                    </a:cxn>
                                    <a:cxn ang="0">
                                      <a:pos x="T9" y="T11"/>
                                    </a:cxn>
                                    <a:cxn ang="0">
                                      <a:pos x="T13" y="T15"/>
                                    </a:cxn>
                                    <a:cxn ang="0">
                                      <a:pos x="T17" y="T19"/>
                                    </a:cxn>
                                  </a:cxnLst>
                                  <a:rect l="0" t="0" r="r" b="b"/>
                                  <a:pathLst>
                                    <a:path w="972" h="824">
                                      <a:moveTo>
                                        <a:pt x="0" y="412"/>
                                      </a:moveTo>
                                      <a:lnTo>
                                        <a:pt x="486" y="0"/>
                                      </a:lnTo>
                                      <a:lnTo>
                                        <a:pt x="972" y="412"/>
                                      </a:lnTo>
                                      <a:lnTo>
                                        <a:pt x="486" y="824"/>
                                      </a:lnTo>
                                      <a:lnTo>
                                        <a:pt x="0" y="412"/>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18" o:spid="_x0000_s1026" style="width:49.6pt;height:42.2pt;mso-position-horizontal-relative:char;mso-position-vertical-relative:line" coordsize="992,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">
                      <v:shape id="Freeform 51" o:spid="_x0000_s1027" style="position:absolute;left:10;top:10;width:972;height:824;visibility:visible;mso-wrap-style:square;v-text-anchor:top" coordsize="972,8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d1K8EA&#10;AADcAAAADwAAAGRycy9kb3ducmV2LnhtbERPS4vCMBC+C/sfwizsTVM9iFajyEJZQViwetDb0Ewf&#10;2ExKE232328Ewdt8fM9Zb4NpxYN611hWMJ0kIIgLqxuuFJxP2XgBwnlkja1lUvBHDrabj9EaU20H&#10;PtIj95WIIexSVFB736VSuqImg25iO+LIlbY36CPsK6l7HGK4aeUsSebSYMOxocaOvmsqbvndKAg/&#10;h3k+u5TXIZRmOfxKm2XZXqmvz7BbgfAU/Fv8cu91nD9dwvOZeIHc/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indSvBAAAA3AAAAA8AAAAAAAAAAAAAAAAAmAIAAGRycy9kb3du&#10;cmV2LnhtbFBLBQYAAAAABAAEAPUAAACGAwAAAAA=&#10;" path="m,412l486,,972,412,486,824,,412xe" filled="f" strokeweight="1pt">
                        <v:path arrowok="t" o:connecttype="custom" o:connectlocs="0,422;486,10;972,422;486,834;0,422" o:connectangles="0,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Pr="00D1311D" w:rsidRDefault="00D1311D" w:rsidP="001A4121">
            <w:pPr>
              <w:pStyle w:val="TableParagraph"/>
              <w:spacing w:before="119" w:line="357" w:lineRule="auto"/>
              <w:ind w:left="418" w:right="402" w:firstLine="44"/>
              <w:jc w:val="center"/>
              <w:rPr>
                <w:sz w:val="24"/>
              </w:rPr>
            </w:pPr>
            <w:r w:rsidRPr="00D1311D">
              <w:rPr>
                <w:sz w:val="24"/>
              </w:rPr>
              <w:t>Decision</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Asosiasi</w:t>
            </w:r>
            <w:r w:rsidRPr="00D1311D">
              <w:rPr>
                <w:sz w:val="24"/>
              </w:rPr>
              <w:t xml:space="preserve"> </w:t>
            </w:r>
            <w:r>
              <w:rPr>
                <w:sz w:val="24"/>
              </w:rPr>
              <w:t>percabangan</w:t>
            </w:r>
            <w:r w:rsidRPr="00D1311D">
              <w:rPr>
                <w:sz w:val="24"/>
              </w:rPr>
              <w:t xml:space="preserve"> </w:t>
            </w:r>
            <w:r>
              <w:rPr>
                <w:sz w:val="24"/>
              </w:rPr>
              <w:t>dimana</w:t>
            </w:r>
            <w:r w:rsidRPr="00D1311D">
              <w:rPr>
                <w:sz w:val="24"/>
              </w:rPr>
              <w:t xml:space="preserve"> </w:t>
            </w:r>
            <w:r>
              <w:rPr>
                <w:sz w:val="24"/>
              </w:rPr>
              <w:t>jika</w:t>
            </w:r>
            <w:r w:rsidRPr="00D1311D">
              <w:rPr>
                <w:sz w:val="24"/>
              </w:rPr>
              <w:t xml:space="preserve"> </w:t>
            </w:r>
            <w:r>
              <w:rPr>
                <w:sz w:val="24"/>
              </w:rPr>
              <w:t>ada</w:t>
            </w:r>
            <w:r w:rsidRPr="00D1311D">
              <w:rPr>
                <w:sz w:val="24"/>
              </w:rPr>
              <w:t xml:space="preserve"> </w:t>
            </w:r>
            <w:r>
              <w:rPr>
                <w:sz w:val="24"/>
              </w:rPr>
              <w:t>pilihan</w:t>
            </w:r>
            <w:r w:rsidRPr="00D1311D">
              <w:rPr>
                <w:sz w:val="24"/>
              </w:rPr>
              <w:t xml:space="preserve"> </w:t>
            </w:r>
            <w:r>
              <w:rPr>
                <w:sz w:val="24"/>
              </w:rPr>
              <w:t>aktivitas</w:t>
            </w:r>
            <w:r w:rsidRPr="00D1311D">
              <w:rPr>
                <w:sz w:val="24"/>
              </w:rPr>
              <w:t xml:space="preserve"> </w:t>
            </w:r>
            <w:r>
              <w:rPr>
                <w:sz w:val="24"/>
              </w:rPr>
              <w:t>lebih</w:t>
            </w:r>
            <w:r w:rsidRPr="00D1311D">
              <w:rPr>
                <w:sz w:val="24"/>
              </w:rPr>
              <w:t xml:space="preserve"> </w:t>
            </w:r>
            <w:r>
              <w:rPr>
                <w:sz w:val="24"/>
              </w:rPr>
              <w:t>dari</w:t>
            </w:r>
            <w:r w:rsidRPr="00D1311D">
              <w:rPr>
                <w:sz w:val="24"/>
              </w:rPr>
              <w:t xml:space="preserve"> </w:t>
            </w:r>
            <w:r>
              <w:rPr>
                <w:sz w:val="24"/>
              </w:rPr>
              <w:t>satu.</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38A72FB2" wp14:editId="00DD8427">
                      <wp:extent cx="1143000" cy="76200"/>
                      <wp:effectExtent l="6985" t="8890" r="2540" b="635"/>
                      <wp:docPr id="116" name="Group 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43000" cy="76200"/>
                                <a:chOff x="0" y="0"/>
                                <a:chExt cx="1800" cy="120"/>
                              </a:xfrm>
                            </wpg:grpSpPr>
                            <wps:wsp>
                              <wps:cNvPr id="117" name="AutoShape 49"/>
                              <wps:cNvSpPr>
                                <a:spLocks/>
                              </wps:cNvSpPr>
                              <wps:spPr bwMode="auto">
                                <a:xfrm>
                                  <a:off x="0" y="0"/>
                                  <a:ext cx="1800" cy="120"/>
                                </a:xfrm>
                                <a:custGeom>
                                  <a:avLst/>
                                  <a:gdLst>
                                    <a:gd name="T0" fmla="*/ 1681 w 1800"/>
                                    <a:gd name="T1" fmla="*/ 0 h 120"/>
                                    <a:gd name="T2" fmla="*/ 1680 w 1800"/>
                                    <a:gd name="T3" fmla="*/ 50 h 120"/>
                                    <a:gd name="T4" fmla="*/ 1700 w 1800"/>
                                    <a:gd name="T5" fmla="*/ 50 h 120"/>
                                    <a:gd name="T6" fmla="*/ 1700 w 1800"/>
                                    <a:gd name="T7" fmla="*/ 70 h 120"/>
                                    <a:gd name="T8" fmla="*/ 1680 w 1800"/>
                                    <a:gd name="T9" fmla="*/ 70 h 120"/>
                                    <a:gd name="T10" fmla="*/ 1680 w 1800"/>
                                    <a:gd name="T11" fmla="*/ 120 h 120"/>
                                    <a:gd name="T12" fmla="*/ 1781 w 1800"/>
                                    <a:gd name="T13" fmla="*/ 70 h 120"/>
                                    <a:gd name="T14" fmla="*/ 1700 w 1800"/>
                                    <a:gd name="T15" fmla="*/ 70 h 120"/>
                                    <a:gd name="T16" fmla="*/ 1782 w 1800"/>
                                    <a:gd name="T17" fmla="*/ 70 h 120"/>
                                    <a:gd name="T18" fmla="*/ 1800 w 1800"/>
                                    <a:gd name="T19" fmla="*/ 61 h 120"/>
                                    <a:gd name="T20" fmla="*/ 1681 w 1800"/>
                                    <a:gd name="T21" fmla="*/ 0 h 120"/>
                                    <a:gd name="T22" fmla="*/ 1680 w 1800"/>
                                    <a:gd name="T23" fmla="*/ 50 h 120"/>
                                    <a:gd name="T24" fmla="*/ 1680 w 1800"/>
                                    <a:gd name="T25" fmla="*/ 70 h 120"/>
                                    <a:gd name="T26" fmla="*/ 1700 w 1800"/>
                                    <a:gd name="T27" fmla="*/ 70 h 120"/>
                                    <a:gd name="T28" fmla="*/ 1700 w 1800"/>
                                    <a:gd name="T29" fmla="*/ 50 h 120"/>
                                    <a:gd name="T30" fmla="*/ 1680 w 1800"/>
                                    <a:gd name="T31" fmla="*/ 50 h 120"/>
                                    <a:gd name="T32" fmla="*/ 0 w 1800"/>
                                    <a:gd name="T33" fmla="*/ 36 h 120"/>
                                    <a:gd name="T34" fmla="*/ 0 w 1800"/>
                                    <a:gd name="T35" fmla="*/ 56 h 120"/>
                                    <a:gd name="T36" fmla="*/ 1680 w 1800"/>
                                    <a:gd name="T37" fmla="*/ 70 h 120"/>
                                    <a:gd name="T38" fmla="*/ 1680 w 1800"/>
                                    <a:gd name="T39" fmla="*/ 50 h 120"/>
                                    <a:gd name="T40" fmla="*/ 0 w 1800"/>
                                    <a:gd name="T41" fmla="*/ 36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800" h="120">
                                      <a:moveTo>
                                        <a:pt x="1681" y="0"/>
                                      </a:moveTo>
                                      <a:lnTo>
                                        <a:pt x="1680" y="50"/>
                                      </a:lnTo>
                                      <a:lnTo>
                                        <a:pt x="1700" y="50"/>
                                      </a:lnTo>
                                      <a:lnTo>
                                        <a:pt x="1700" y="70"/>
                                      </a:lnTo>
                                      <a:lnTo>
                                        <a:pt x="1680" y="70"/>
                                      </a:lnTo>
                                      <a:lnTo>
                                        <a:pt x="1680" y="120"/>
                                      </a:lnTo>
                                      <a:lnTo>
                                        <a:pt x="1781" y="70"/>
                                      </a:lnTo>
                                      <a:lnTo>
                                        <a:pt x="1700" y="70"/>
                                      </a:lnTo>
                                      <a:lnTo>
                                        <a:pt x="1782" y="70"/>
                                      </a:lnTo>
                                      <a:lnTo>
                                        <a:pt x="1800" y="61"/>
                                      </a:lnTo>
                                      <a:lnTo>
                                        <a:pt x="1681" y="0"/>
                                      </a:lnTo>
                                      <a:close/>
                                      <a:moveTo>
                                        <a:pt x="1680" y="50"/>
                                      </a:moveTo>
                                      <a:lnTo>
                                        <a:pt x="1680" y="70"/>
                                      </a:lnTo>
                                      <a:lnTo>
                                        <a:pt x="1700" y="70"/>
                                      </a:lnTo>
                                      <a:lnTo>
                                        <a:pt x="1700" y="50"/>
                                      </a:lnTo>
                                      <a:lnTo>
                                        <a:pt x="1680" y="50"/>
                                      </a:lnTo>
                                      <a:close/>
                                      <a:moveTo>
                                        <a:pt x="0" y="36"/>
                                      </a:moveTo>
                                      <a:lnTo>
                                        <a:pt x="0" y="56"/>
                                      </a:lnTo>
                                      <a:lnTo>
                                        <a:pt x="1680" y="70"/>
                                      </a:lnTo>
                                      <a:lnTo>
                                        <a:pt x="1680" y="50"/>
                                      </a:lnTo>
                                      <a:lnTo>
                                        <a:pt x="0" y="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116" o:spid="_x0000_s1026" style="width:90pt;height:6pt;mso-position-horizontal-relative:char;mso-position-vertical-relative:line" coordsize="180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">
                      <v:shape id="AutoShape 49" o:spid="_x0000_s1027" style="position:absolute;width:1800;height:120;visibility:visible;mso-wrap-style:square;v-text-anchor:top" coordsize="1800,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d5ML8A&#10;AADcAAAADwAAAGRycy9kb3ducmV2LnhtbERPzYrCMBC+L/gOYQRva6pgV6pRrCCIe9rqAwzN2Eab&#10;SWmi1rc3C4K3+fh+Z7nubSPu1HnjWMFknIAgLp02XCk4HXffcxA+IGtsHJOCJ3lYrwZfS8y0e/Af&#10;3YtQiRjCPkMFdQhtJqUva7Lox64ljtzZdRZDhF0ldYePGG4bOU2SVFo0HBtqbGlbU3ktblYB7fLf&#10;mS6CM/nmYuZ5cmhuaarUaNhvFiAC9eEjfrv3Os6f/MD/M/EC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N3kwvwAAANwAAAAPAAAAAAAAAAAAAAAAAJgCAABkcnMvZG93bnJl&#10;di54bWxQSwUGAAAAAAQABAD1AAAAhAMAAAAA&#10;" path="m1681,r-1,50l1700,50r,20l1680,70r,50l1781,70r-81,l1782,70r18,-9l1681,xm1680,50r,20l1700,70r,-20l1680,50xm,36l,56,1680,70r,-20l,36xe" fillcolor="black" stroked="f">
                        <v:path arrowok="t" o:connecttype="custom" o:connectlocs="1681,0;1680,50;1700,50;1700,70;1680,70;1680,120;1781,70;1700,70;1782,70;1800,61;1681,0;1680,50;1680,70;1700,70;1700,50;1680,50;0,36;0,56;1680,70;1680,50;0,36" o:connectangles="0,0,0,0,0,0,0,0,0,0,0,0,0,0,0,0,0,0,0,0,0"/>
                      </v:shape>
                      <w10:anchorlock/>
                    </v:group>
                  </w:pict>
                </mc:Fallback>
              </mc:AlternateContent>
            </w:r>
          </w:p>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4D238064" wp14:editId="66016D52">
                      <wp:extent cx="1171575" cy="76200"/>
                      <wp:effectExtent l="4445" t="8255" r="5080" b="1270"/>
                      <wp:docPr id="114" name="Group 1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71575" cy="76200"/>
                                <a:chOff x="0" y="0"/>
                                <a:chExt cx="1845" cy="120"/>
                              </a:xfrm>
                            </wpg:grpSpPr>
                            <wps:wsp>
                              <wps:cNvPr id="115" name="AutoShape 47"/>
                              <wps:cNvSpPr>
                                <a:spLocks/>
                              </wps:cNvSpPr>
                              <wps:spPr bwMode="auto">
                                <a:xfrm>
                                  <a:off x="0" y="0"/>
                                  <a:ext cx="1845" cy="120"/>
                                </a:xfrm>
                                <a:custGeom>
                                  <a:avLst/>
                                  <a:gdLst>
                                    <a:gd name="T0" fmla="*/ 120 w 1845"/>
                                    <a:gd name="T1" fmla="*/ 0 h 120"/>
                                    <a:gd name="T2" fmla="*/ 0 w 1845"/>
                                    <a:gd name="T3" fmla="*/ 59 h 120"/>
                                    <a:gd name="T4" fmla="*/ 120 w 1845"/>
                                    <a:gd name="T5" fmla="*/ 120 h 120"/>
                                    <a:gd name="T6" fmla="*/ 120 w 1845"/>
                                    <a:gd name="T7" fmla="*/ 70 h 120"/>
                                    <a:gd name="T8" fmla="*/ 100 w 1845"/>
                                    <a:gd name="T9" fmla="*/ 70 h 120"/>
                                    <a:gd name="T10" fmla="*/ 100 w 1845"/>
                                    <a:gd name="T11" fmla="*/ 50 h 120"/>
                                    <a:gd name="T12" fmla="*/ 120 w 1845"/>
                                    <a:gd name="T13" fmla="*/ 50 h 120"/>
                                    <a:gd name="T14" fmla="*/ 120 w 1845"/>
                                    <a:gd name="T15" fmla="*/ 0 h 120"/>
                                    <a:gd name="T16" fmla="*/ 120 w 1845"/>
                                    <a:gd name="T17" fmla="*/ 50 h 120"/>
                                    <a:gd name="T18" fmla="*/ 120 w 1845"/>
                                    <a:gd name="T19" fmla="*/ 70 h 120"/>
                                    <a:gd name="T20" fmla="*/ 1845 w 1845"/>
                                    <a:gd name="T21" fmla="*/ 84 h 120"/>
                                    <a:gd name="T22" fmla="*/ 1845 w 1845"/>
                                    <a:gd name="T23" fmla="*/ 64 h 120"/>
                                    <a:gd name="T24" fmla="*/ 120 w 1845"/>
                                    <a:gd name="T25" fmla="*/ 50 h 120"/>
                                    <a:gd name="T26" fmla="*/ 100 w 1845"/>
                                    <a:gd name="T27" fmla="*/ 50 h 120"/>
                                    <a:gd name="T28" fmla="*/ 100 w 1845"/>
                                    <a:gd name="T29" fmla="*/ 70 h 120"/>
                                    <a:gd name="T30" fmla="*/ 120 w 1845"/>
                                    <a:gd name="T31" fmla="*/ 70 h 120"/>
                                    <a:gd name="T32" fmla="*/ 120 w 1845"/>
                                    <a:gd name="T33" fmla="*/ 50 h 120"/>
                                    <a:gd name="T34" fmla="*/ 100 w 1845"/>
                                    <a:gd name="T35" fmla="*/ 50 h 120"/>
                                    <a:gd name="T36" fmla="*/ 120 w 1845"/>
                                    <a:gd name="T37" fmla="*/ 50 h 120"/>
                                    <a:gd name="T38" fmla="*/ 100 w 1845"/>
                                    <a:gd name="T39" fmla="*/ 50 h 120"/>
                                    <a:gd name="T40" fmla="*/ 120 w 1845"/>
                                    <a:gd name="T41" fmla="*/ 50 h 120"/>
                                    <a:gd name="T42" fmla="*/ 120 w 1845"/>
                                    <a:gd name="T43"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845" h="120">
                                      <a:moveTo>
                                        <a:pt x="120" y="0"/>
                                      </a:moveTo>
                                      <a:lnTo>
                                        <a:pt x="0" y="59"/>
                                      </a:lnTo>
                                      <a:lnTo>
                                        <a:pt x="120" y="120"/>
                                      </a:lnTo>
                                      <a:lnTo>
                                        <a:pt x="120" y="70"/>
                                      </a:lnTo>
                                      <a:lnTo>
                                        <a:pt x="100" y="70"/>
                                      </a:lnTo>
                                      <a:lnTo>
                                        <a:pt x="100" y="50"/>
                                      </a:lnTo>
                                      <a:lnTo>
                                        <a:pt x="120" y="50"/>
                                      </a:lnTo>
                                      <a:lnTo>
                                        <a:pt x="120" y="0"/>
                                      </a:lnTo>
                                      <a:close/>
                                      <a:moveTo>
                                        <a:pt x="120" y="50"/>
                                      </a:moveTo>
                                      <a:lnTo>
                                        <a:pt x="120" y="70"/>
                                      </a:lnTo>
                                      <a:lnTo>
                                        <a:pt x="1845" y="84"/>
                                      </a:lnTo>
                                      <a:lnTo>
                                        <a:pt x="1845" y="64"/>
                                      </a:lnTo>
                                      <a:lnTo>
                                        <a:pt x="120" y="50"/>
                                      </a:lnTo>
                                      <a:close/>
                                      <a:moveTo>
                                        <a:pt x="100" y="50"/>
                                      </a:moveTo>
                                      <a:lnTo>
                                        <a:pt x="100" y="70"/>
                                      </a:lnTo>
                                      <a:lnTo>
                                        <a:pt x="120" y="70"/>
                                      </a:lnTo>
                                      <a:lnTo>
                                        <a:pt x="120" y="50"/>
                                      </a:lnTo>
                                      <a:lnTo>
                                        <a:pt x="100" y="50"/>
                                      </a:lnTo>
                                      <a:close/>
                                      <a:moveTo>
                                        <a:pt x="120" y="50"/>
                                      </a:moveTo>
                                      <a:lnTo>
                                        <a:pt x="100" y="50"/>
                                      </a:lnTo>
                                      <a:lnTo>
                                        <a:pt x="120"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114" o:spid="_x0000_s1026" style="width:92.25pt;height:6pt;mso-position-horizontal-relative:char;mso-position-vertical-relative:line" coordsize="184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">
                      <v:shape id="AutoShape 47" o:spid="_x0000_s1027" style="position:absolute;width:1845;height:120;visibility:visible;mso-wrap-style:square;v-text-anchor:top" coordsize="184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Otj8MA&#10;AADcAAAADwAAAGRycy9kb3ducmV2LnhtbERPS2sCMRC+F/wPYYTeataCRVaziwj2IXjQingcNuMm&#10;uJlsN+m6/vumUOhtPr7nLMvBNaKnLljPCqaTDARx5bXlWsHxc/M0BxEissbGMym4U4CyGD0sMdf+&#10;xnvqD7EWKYRDjgpMjG0uZagMOQwT3xIn7uI7hzHBrpa6w1sKd418zrIX6dByajDY0tpQdT18OwVv&#10;q9ewm5++zlXotx/G7mY27lulHsfDagEi0hD/xX/ud53mT2fw+0y6QB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Otj8MAAADcAAAADwAAAAAAAAAAAAAAAACYAgAAZHJzL2Rv&#10;d25yZXYueG1sUEsFBgAAAAAEAAQA9QAAAIgDAAAAAA==&#10;" path="m120,l,59r120,61l120,70r-20,l100,50r20,l120,xm120,50r,20l1845,84r,-20l120,50xm100,50r,20l120,70r,-20l100,50xm120,50r-20,l120,50xe" fillcolor="black" stroked="f">
                        <v:path arrowok="t" o:connecttype="custom" o:connectlocs="120,0;0,59;120,120;120,70;100,70;100,50;120,50;120,0;120,50;120,70;1845,84;1845,64;120,50;100,50;100,70;120,70;120,50;100,50;120,50;100,50;120,50;120,50" o:connectangles="0,0,0,0,0,0,0,0,0,0,0,0,0,0,0,0,0,0,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Default="00D1311D" w:rsidP="001A4121">
            <w:pPr>
              <w:pStyle w:val="TableParagraph"/>
              <w:spacing w:before="119" w:line="357" w:lineRule="auto"/>
              <w:ind w:left="418" w:right="402" w:firstLine="44"/>
              <w:jc w:val="center"/>
              <w:rPr>
                <w:sz w:val="24"/>
              </w:rPr>
            </w:pPr>
            <w:r>
              <w:rPr>
                <w:sz w:val="24"/>
              </w:rPr>
              <w:t>Garis</w:t>
            </w:r>
            <w:r w:rsidRPr="00D1311D">
              <w:rPr>
                <w:sz w:val="24"/>
              </w:rPr>
              <w:t xml:space="preserve"> </w:t>
            </w:r>
            <w:r>
              <w:rPr>
                <w:sz w:val="24"/>
              </w:rPr>
              <w:t>alir</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Menunjukan</w:t>
            </w:r>
            <w:r w:rsidRPr="00D1311D">
              <w:rPr>
                <w:sz w:val="24"/>
              </w:rPr>
              <w:t xml:space="preserve"> </w:t>
            </w:r>
            <w:r>
              <w:rPr>
                <w:sz w:val="24"/>
              </w:rPr>
              <w:t>alir</w:t>
            </w:r>
            <w:r w:rsidRPr="00D1311D">
              <w:rPr>
                <w:sz w:val="24"/>
              </w:rPr>
              <w:t xml:space="preserve"> </w:t>
            </w:r>
            <w:r>
              <w:rPr>
                <w:sz w:val="24"/>
              </w:rPr>
              <w:t>data</w:t>
            </w:r>
            <w:r w:rsidRPr="00D1311D">
              <w:rPr>
                <w:sz w:val="24"/>
              </w:rPr>
              <w:t xml:space="preserve"> </w:t>
            </w:r>
            <w:r>
              <w:rPr>
                <w:sz w:val="24"/>
              </w:rPr>
              <w:t>dari</w:t>
            </w:r>
            <w:r w:rsidRPr="00D1311D">
              <w:rPr>
                <w:sz w:val="24"/>
              </w:rPr>
              <w:t xml:space="preserve"> </w:t>
            </w:r>
            <w:r>
              <w:rPr>
                <w:sz w:val="24"/>
              </w:rPr>
              <w:t>atau</w:t>
            </w:r>
            <w:r w:rsidRPr="00D1311D">
              <w:rPr>
                <w:sz w:val="24"/>
              </w:rPr>
              <w:t xml:space="preserve"> </w:t>
            </w:r>
            <w:r>
              <w:rPr>
                <w:sz w:val="24"/>
              </w:rPr>
              <w:t>ke</w:t>
            </w:r>
            <w:r w:rsidRPr="00D1311D">
              <w:rPr>
                <w:sz w:val="24"/>
              </w:rPr>
              <w:t xml:space="preserve"> </w:t>
            </w:r>
            <w:r>
              <w:rPr>
                <w:sz w:val="24"/>
              </w:rPr>
              <w:t>proses.</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15784EDC" wp14:editId="437614CE">
                      <wp:extent cx="850900" cy="414020"/>
                      <wp:effectExtent l="8255" t="8890" r="74295" b="5715"/>
                      <wp:docPr id="112" name="Group 1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0900" cy="414020"/>
                                <a:chOff x="0" y="0"/>
                                <a:chExt cx="1340" cy="652"/>
                              </a:xfrm>
                            </wpg:grpSpPr>
                            <wps:wsp>
                              <wps:cNvPr id="113" name="Freeform 45"/>
                              <wps:cNvSpPr>
                                <a:spLocks/>
                              </wps:cNvSpPr>
                              <wps:spPr bwMode="auto">
                                <a:xfrm>
                                  <a:off x="10" y="10"/>
                                  <a:ext cx="1320" cy="632"/>
                                </a:xfrm>
                                <a:custGeom>
                                  <a:avLst/>
                                  <a:gdLst>
                                    <a:gd name="T0" fmla="+- 0 230 10"/>
                                    <a:gd name="T1" fmla="*/ T0 w 1320"/>
                                    <a:gd name="T2" fmla="+- 0 10 10"/>
                                    <a:gd name="T3" fmla="*/ 10 h 632"/>
                                    <a:gd name="T4" fmla="+- 0 1330 10"/>
                                    <a:gd name="T5" fmla="*/ T4 w 1320"/>
                                    <a:gd name="T6" fmla="+- 0 10 10"/>
                                    <a:gd name="T7" fmla="*/ 10 h 632"/>
                                    <a:gd name="T8" fmla="+- 0 1271 10"/>
                                    <a:gd name="T9" fmla="*/ T8 w 1320"/>
                                    <a:gd name="T10" fmla="+- 0 21 10"/>
                                    <a:gd name="T11" fmla="*/ 21 h 632"/>
                                    <a:gd name="T12" fmla="+- 0 1219 10"/>
                                    <a:gd name="T13" fmla="*/ T12 w 1320"/>
                                    <a:gd name="T14" fmla="+- 0 53 10"/>
                                    <a:gd name="T15" fmla="*/ 53 h 632"/>
                                    <a:gd name="T16" fmla="+- 0 1174 10"/>
                                    <a:gd name="T17" fmla="*/ T16 w 1320"/>
                                    <a:gd name="T18" fmla="+- 0 103 10"/>
                                    <a:gd name="T19" fmla="*/ 103 h 632"/>
                                    <a:gd name="T20" fmla="+- 0 1140 10"/>
                                    <a:gd name="T21" fmla="*/ T20 w 1320"/>
                                    <a:gd name="T22" fmla="+- 0 166 10"/>
                                    <a:gd name="T23" fmla="*/ 166 h 632"/>
                                    <a:gd name="T24" fmla="+- 0 1118 10"/>
                                    <a:gd name="T25" fmla="*/ T24 w 1320"/>
                                    <a:gd name="T26" fmla="+- 0 242 10"/>
                                    <a:gd name="T27" fmla="*/ 242 h 632"/>
                                    <a:gd name="T28" fmla="+- 0 1110 10"/>
                                    <a:gd name="T29" fmla="*/ T28 w 1320"/>
                                    <a:gd name="T30" fmla="+- 0 326 10"/>
                                    <a:gd name="T31" fmla="*/ 326 h 632"/>
                                    <a:gd name="T32" fmla="+- 0 1118 10"/>
                                    <a:gd name="T33" fmla="*/ T32 w 1320"/>
                                    <a:gd name="T34" fmla="+- 0 410 10"/>
                                    <a:gd name="T35" fmla="*/ 410 h 632"/>
                                    <a:gd name="T36" fmla="+- 0 1140 10"/>
                                    <a:gd name="T37" fmla="*/ T36 w 1320"/>
                                    <a:gd name="T38" fmla="+- 0 486 10"/>
                                    <a:gd name="T39" fmla="*/ 486 h 632"/>
                                    <a:gd name="T40" fmla="+- 0 1174 10"/>
                                    <a:gd name="T41" fmla="*/ T40 w 1320"/>
                                    <a:gd name="T42" fmla="+- 0 549 10"/>
                                    <a:gd name="T43" fmla="*/ 549 h 632"/>
                                    <a:gd name="T44" fmla="+- 0 1219 10"/>
                                    <a:gd name="T45" fmla="*/ T44 w 1320"/>
                                    <a:gd name="T46" fmla="+- 0 599 10"/>
                                    <a:gd name="T47" fmla="*/ 599 h 632"/>
                                    <a:gd name="T48" fmla="+- 0 1271 10"/>
                                    <a:gd name="T49" fmla="*/ T48 w 1320"/>
                                    <a:gd name="T50" fmla="+- 0 631 10"/>
                                    <a:gd name="T51" fmla="*/ 631 h 632"/>
                                    <a:gd name="T52" fmla="+- 0 1330 10"/>
                                    <a:gd name="T53" fmla="*/ T52 w 1320"/>
                                    <a:gd name="T54" fmla="+- 0 642 10"/>
                                    <a:gd name="T55" fmla="*/ 642 h 632"/>
                                    <a:gd name="T56" fmla="+- 0 230 10"/>
                                    <a:gd name="T57" fmla="*/ T56 w 1320"/>
                                    <a:gd name="T58" fmla="+- 0 642 10"/>
                                    <a:gd name="T59" fmla="*/ 642 h 632"/>
                                    <a:gd name="T60" fmla="+- 0 119 10"/>
                                    <a:gd name="T61" fmla="*/ T60 w 1320"/>
                                    <a:gd name="T62" fmla="+- 0 599 10"/>
                                    <a:gd name="T63" fmla="*/ 599 h 632"/>
                                    <a:gd name="T64" fmla="+- 0 74 10"/>
                                    <a:gd name="T65" fmla="*/ T64 w 1320"/>
                                    <a:gd name="T66" fmla="+- 0 549 10"/>
                                    <a:gd name="T67" fmla="*/ 549 h 632"/>
                                    <a:gd name="T68" fmla="+- 0 40 10"/>
                                    <a:gd name="T69" fmla="*/ T68 w 1320"/>
                                    <a:gd name="T70" fmla="+- 0 486 10"/>
                                    <a:gd name="T71" fmla="*/ 486 h 632"/>
                                    <a:gd name="T72" fmla="+- 0 18 10"/>
                                    <a:gd name="T73" fmla="*/ T72 w 1320"/>
                                    <a:gd name="T74" fmla="+- 0 410 10"/>
                                    <a:gd name="T75" fmla="*/ 410 h 632"/>
                                    <a:gd name="T76" fmla="+- 0 10 10"/>
                                    <a:gd name="T77" fmla="*/ T76 w 1320"/>
                                    <a:gd name="T78" fmla="+- 0 326 10"/>
                                    <a:gd name="T79" fmla="*/ 326 h 632"/>
                                    <a:gd name="T80" fmla="+- 0 18 10"/>
                                    <a:gd name="T81" fmla="*/ T80 w 1320"/>
                                    <a:gd name="T82" fmla="+- 0 242 10"/>
                                    <a:gd name="T83" fmla="*/ 242 h 632"/>
                                    <a:gd name="T84" fmla="+- 0 40 10"/>
                                    <a:gd name="T85" fmla="*/ T84 w 1320"/>
                                    <a:gd name="T86" fmla="+- 0 166 10"/>
                                    <a:gd name="T87" fmla="*/ 166 h 632"/>
                                    <a:gd name="T88" fmla="+- 0 74 10"/>
                                    <a:gd name="T89" fmla="*/ T88 w 1320"/>
                                    <a:gd name="T90" fmla="+- 0 103 10"/>
                                    <a:gd name="T91" fmla="*/ 103 h 632"/>
                                    <a:gd name="T92" fmla="+- 0 119 10"/>
                                    <a:gd name="T93" fmla="*/ T92 w 1320"/>
                                    <a:gd name="T94" fmla="+- 0 53 10"/>
                                    <a:gd name="T95" fmla="*/ 53 h 632"/>
                                    <a:gd name="T96" fmla="+- 0 171 10"/>
                                    <a:gd name="T97" fmla="*/ T96 w 1320"/>
                                    <a:gd name="T98" fmla="+- 0 21 10"/>
                                    <a:gd name="T99" fmla="*/ 21 h 632"/>
                                    <a:gd name="T100" fmla="+- 0 230 10"/>
                                    <a:gd name="T101" fmla="*/ T100 w 1320"/>
                                    <a:gd name="T102" fmla="+- 0 10 10"/>
                                    <a:gd name="T103" fmla="*/ 10 h 6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320" h="632">
                                      <a:moveTo>
                                        <a:pt x="220" y="0"/>
                                      </a:moveTo>
                                      <a:lnTo>
                                        <a:pt x="1320" y="0"/>
                                      </a:lnTo>
                                      <a:lnTo>
                                        <a:pt x="1261" y="11"/>
                                      </a:lnTo>
                                      <a:lnTo>
                                        <a:pt x="1209" y="43"/>
                                      </a:lnTo>
                                      <a:lnTo>
                                        <a:pt x="1164" y="93"/>
                                      </a:lnTo>
                                      <a:lnTo>
                                        <a:pt x="1130" y="156"/>
                                      </a:lnTo>
                                      <a:lnTo>
                                        <a:pt x="1108" y="232"/>
                                      </a:lnTo>
                                      <a:lnTo>
                                        <a:pt x="1100" y="316"/>
                                      </a:lnTo>
                                      <a:lnTo>
                                        <a:pt x="1108" y="400"/>
                                      </a:lnTo>
                                      <a:lnTo>
                                        <a:pt x="1130" y="476"/>
                                      </a:lnTo>
                                      <a:lnTo>
                                        <a:pt x="1164" y="539"/>
                                      </a:lnTo>
                                      <a:lnTo>
                                        <a:pt x="1209" y="589"/>
                                      </a:lnTo>
                                      <a:lnTo>
                                        <a:pt x="1261" y="621"/>
                                      </a:lnTo>
                                      <a:lnTo>
                                        <a:pt x="1320" y="632"/>
                                      </a:lnTo>
                                      <a:lnTo>
                                        <a:pt x="220" y="632"/>
                                      </a:lnTo>
                                      <a:lnTo>
                                        <a:pt x="109" y="589"/>
                                      </a:lnTo>
                                      <a:lnTo>
                                        <a:pt x="64" y="539"/>
                                      </a:lnTo>
                                      <a:lnTo>
                                        <a:pt x="30" y="476"/>
                                      </a:lnTo>
                                      <a:lnTo>
                                        <a:pt x="8" y="400"/>
                                      </a:lnTo>
                                      <a:lnTo>
                                        <a:pt x="0" y="316"/>
                                      </a:lnTo>
                                      <a:lnTo>
                                        <a:pt x="8" y="232"/>
                                      </a:lnTo>
                                      <a:lnTo>
                                        <a:pt x="30" y="156"/>
                                      </a:lnTo>
                                      <a:lnTo>
                                        <a:pt x="64" y="93"/>
                                      </a:lnTo>
                                      <a:lnTo>
                                        <a:pt x="109" y="43"/>
                                      </a:lnTo>
                                      <a:lnTo>
                                        <a:pt x="161" y="11"/>
                                      </a:lnTo>
                                      <a:lnTo>
                                        <a:pt x="22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12" o:spid="_x0000_s1026" style="width:67pt;height:32.6pt;mso-position-horizontal-relative:char;mso-position-vertical-relative:line" coordsize="1340,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">
                      <v:shape id="Freeform 45" o:spid="_x0000_s1027" style="position:absolute;left:10;top:10;width:1320;height:632;visibility:visible;mso-wrap-style:square;v-text-anchor:top" coordsize="1320,6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z14cQA&#10;AADcAAAADwAAAGRycy9kb3ducmV2LnhtbERPS2vCQBC+C/6HZQredKOBPlJXCRFpT4Vqix6H7Jik&#10;zc6G7Jqk/fWuIHibj+85y/VgatFR6yrLCuazCARxbnXFhYKv/Xb6DMJ5ZI21ZVLwRw7Wq/FoiYm2&#10;PX9St/OFCCHsElRQet8kUrq8JINuZhviwJ1sa9AH2BZSt9iHcFPLRRQ9SoMVh4YSG8pKyn93Z6Pg&#10;O8tf9m91ET99/Keyin664+ZwUmryMKSvIDwN/i6+ud91mD+P4fpMuECuL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8s9eHEAAAA3AAAAA8AAAAAAAAAAAAAAAAAmAIAAGRycy9k&#10;b3ducmV2LnhtbFBLBQYAAAAABAAEAPUAAACJAwAAAAA=&#10;" path="m220,l1320,r-59,11l1209,43r-45,50l1130,156r-22,76l1100,316r8,84l1130,476r34,63l1209,589r52,32l1320,632r-1100,l109,589,64,539,30,476,8,400,,316,8,232,30,156,64,93,109,43,161,11,220,xe" filled="f" strokeweight="1pt">
                        <v:path arrowok="t" o:connecttype="custom" o:connectlocs="220,10;1320,10;1261,21;1209,53;1164,103;1130,166;1108,242;1100,326;1108,410;1130,486;1164,549;1209,599;1261,631;1320,642;220,642;109,599;64,549;30,486;8,410;0,326;8,242;30,166;64,103;109,53;161,21;220,10" o:connectangles="0,0,0,0,0,0,0,0,0,0,0,0,0,0,0,0,0,0,0,0,0,0,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Pr="00D1311D" w:rsidRDefault="00D1311D" w:rsidP="001A4121">
            <w:pPr>
              <w:pStyle w:val="TableParagraph"/>
              <w:spacing w:before="119" w:line="357" w:lineRule="auto"/>
              <w:ind w:left="418" w:right="402" w:firstLine="44"/>
              <w:jc w:val="center"/>
              <w:rPr>
                <w:sz w:val="24"/>
              </w:rPr>
            </w:pPr>
            <w:r>
              <w:rPr>
                <w:sz w:val="24"/>
              </w:rPr>
              <w:t>Data</w:t>
            </w:r>
            <w:r w:rsidRPr="00D1311D">
              <w:rPr>
                <w:sz w:val="24"/>
              </w:rPr>
              <w:t xml:space="preserve"> storage</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Menunjukan</w:t>
            </w:r>
            <w:r>
              <w:rPr>
                <w:sz w:val="24"/>
              </w:rPr>
              <w:tab/>
              <w:t>penyimpanan</w:t>
            </w:r>
            <w:r>
              <w:rPr>
                <w:sz w:val="24"/>
              </w:rPr>
              <w:tab/>
            </w:r>
            <w:r w:rsidRPr="00D1311D">
              <w:rPr>
                <w:sz w:val="24"/>
              </w:rPr>
              <w:t xml:space="preserve">arsip </w:t>
            </w:r>
            <w:r>
              <w:rPr>
                <w:sz w:val="24"/>
              </w:rPr>
              <w:t>atau</w:t>
            </w:r>
            <w:r w:rsidRPr="00D1311D">
              <w:rPr>
                <w:sz w:val="24"/>
              </w:rPr>
              <w:t xml:space="preserve"> </w:t>
            </w:r>
            <w:r>
              <w:rPr>
                <w:sz w:val="24"/>
              </w:rPr>
              <w:t>dokumen non komputer.</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2B787336" wp14:editId="46E8B7DB">
                      <wp:extent cx="698500" cy="403860"/>
                      <wp:effectExtent l="17145" t="6350" r="17780" b="18415"/>
                      <wp:docPr id="110" name="Group 1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8500" cy="403860"/>
                                <a:chOff x="0" y="0"/>
                                <a:chExt cx="1100" cy="636"/>
                              </a:xfrm>
                            </wpg:grpSpPr>
                            <wps:wsp>
                              <wps:cNvPr id="111" name="Freeform 43"/>
                              <wps:cNvSpPr>
                                <a:spLocks/>
                              </wps:cNvSpPr>
                              <wps:spPr bwMode="auto">
                                <a:xfrm>
                                  <a:off x="10" y="10"/>
                                  <a:ext cx="1080" cy="616"/>
                                </a:xfrm>
                                <a:custGeom>
                                  <a:avLst/>
                                  <a:gdLst>
                                    <a:gd name="T0" fmla="+- 0 1090 10"/>
                                    <a:gd name="T1" fmla="*/ T0 w 1080"/>
                                    <a:gd name="T2" fmla="+- 0 10 10"/>
                                    <a:gd name="T3" fmla="*/ 10 h 616"/>
                                    <a:gd name="T4" fmla="+- 0 550 10"/>
                                    <a:gd name="T5" fmla="*/ T4 w 1080"/>
                                    <a:gd name="T6" fmla="+- 0 626 10"/>
                                    <a:gd name="T7" fmla="*/ 626 h 616"/>
                                    <a:gd name="T8" fmla="+- 0 10 10"/>
                                    <a:gd name="T9" fmla="*/ T8 w 1080"/>
                                    <a:gd name="T10" fmla="+- 0 10 10"/>
                                    <a:gd name="T11" fmla="*/ 10 h 616"/>
                                    <a:gd name="T12" fmla="+- 0 1090 10"/>
                                    <a:gd name="T13" fmla="*/ T12 w 1080"/>
                                    <a:gd name="T14" fmla="+- 0 10 10"/>
                                    <a:gd name="T15" fmla="*/ 10 h 616"/>
                                  </a:gdLst>
                                  <a:ahLst/>
                                  <a:cxnLst>
                                    <a:cxn ang="0">
                                      <a:pos x="T1" y="T3"/>
                                    </a:cxn>
                                    <a:cxn ang="0">
                                      <a:pos x="T5" y="T7"/>
                                    </a:cxn>
                                    <a:cxn ang="0">
                                      <a:pos x="T9" y="T11"/>
                                    </a:cxn>
                                    <a:cxn ang="0">
                                      <a:pos x="T13" y="T15"/>
                                    </a:cxn>
                                  </a:cxnLst>
                                  <a:rect l="0" t="0" r="r" b="b"/>
                                  <a:pathLst>
                                    <a:path w="1080" h="616">
                                      <a:moveTo>
                                        <a:pt x="1080" y="0"/>
                                      </a:moveTo>
                                      <a:lnTo>
                                        <a:pt x="540" y="616"/>
                                      </a:lnTo>
                                      <a:lnTo>
                                        <a:pt x="0" y="0"/>
                                      </a:lnTo>
                                      <a:lnTo>
                                        <a:pt x="108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10" o:spid="_x0000_s1026" style="width:55pt;height:31.8pt;mso-position-horizontal-relative:char;mso-position-vertical-relative:line" coordsize="1100,6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">
                      <v:shape id="Freeform 43" o:spid="_x0000_s1027" style="position:absolute;left:10;top:10;width:1080;height:616;visibility:visible;mso-wrap-style:square;v-text-anchor:top" coordsize="1080,6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yIsMA&#10;AADcAAAADwAAAGRycy9kb3ducmV2LnhtbERP22rCQBB9F/yHZQRfpG7Si0jqGmJLVepLtf2AITvd&#10;BLOzIbtq+vduQfBtDuc6i7y3jThT52vHCtJpAoK4dLpmo+Dn++NhDsIHZI2NY1LwRx7y5XCwwEy7&#10;C+/pfAhGxBD2GSqoQmgzKX1ZkUU/dS1x5H5dZzFE2BmpO7zEcNvIxySZSYs1x4YKW3qrqDweTlZB&#10;0dSbp/XLbjb5LM1q/W5o9/VMSo1HffEKIlAf7uKbe6vj/DSF/2fiBXJ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OyIsMAAADcAAAADwAAAAAAAAAAAAAAAACYAgAAZHJzL2Rv&#10;d25yZXYueG1sUEsFBgAAAAAEAAQA9QAAAIgDAAAAAA==&#10;" path="m1080,l540,616,,,1080,xe" filled="f" strokeweight="1pt">
                        <v:path arrowok="t" o:connecttype="custom" o:connectlocs="1080,10;540,626;0,10;1080,10" o:connectangles="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Default="00D1311D" w:rsidP="001A4121">
            <w:pPr>
              <w:pStyle w:val="TableParagraph"/>
              <w:spacing w:before="119" w:line="357" w:lineRule="auto"/>
              <w:ind w:left="418" w:right="402" w:firstLine="44"/>
              <w:jc w:val="center"/>
              <w:rPr>
                <w:sz w:val="24"/>
              </w:rPr>
            </w:pPr>
            <w:r>
              <w:rPr>
                <w:sz w:val="24"/>
              </w:rPr>
              <w:t>Arsip</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Menunjukkan</w:t>
            </w:r>
            <w:r w:rsidRPr="00D1311D">
              <w:rPr>
                <w:sz w:val="24"/>
              </w:rPr>
              <w:t xml:space="preserve"> </w:t>
            </w:r>
            <w:r>
              <w:rPr>
                <w:sz w:val="24"/>
              </w:rPr>
              <w:t>penyimpangan</w:t>
            </w:r>
            <w:r w:rsidRPr="00D1311D">
              <w:rPr>
                <w:sz w:val="24"/>
              </w:rPr>
              <w:t xml:space="preserve"> </w:t>
            </w:r>
            <w:r>
              <w:rPr>
                <w:sz w:val="24"/>
              </w:rPr>
              <w:t>data</w:t>
            </w:r>
            <w:r w:rsidRPr="00D1311D">
              <w:rPr>
                <w:sz w:val="24"/>
              </w:rPr>
              <w:t xml:space="preserve"> </w:t>
            </w:r>
            <w:r>
              <w:rPr>
                <w:sz w:val="24"/>
              </w:rPr>
              <w:t>yang</w:t>
            </w:r>
            <w:r w:rsidRPr="00D1311D">
              <w:rPr>
                <w:sz w:val="24"/>
              </w:rPr>
              <w:t xml:space="preserve"> </w:t>
            </w:r>
            <w:r>
              <w:rPr>
                <w:sz w:val="24"/>
              </w:rPr>
              <w:t>dilakukan secara</w:t>
            </w:r>
            <w:r w:rsidRPr="00D1311D">
              <w:rPr>
                <w:sz w:val="24"/>
              </w:rPr>
              <w:t xml:space="preserve"> </w:t>
            </w:r>
            <w:r>
              <w:rPr>
                <w:sz w:val="24"/>
              </w:rPr>
              <w:t>manual.</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6691FA4E" wp14:editId="093C6C83">
                      <wp:extent cx="993140" cy="518160"/>
                      <wp:effectExtent l="11430" t="6350" r="14605" b="8890"/>
                      <wp:docPr id="108"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3140" cy="518160"/>
                                <a:chOff x="0" y="0"/>
                                <a:chExt cx="1564" cy="816"/>
                              </a:xfrm>
                            </wpg:grpSpPr>
                            <wps:wsp>
                              <wps:cNvPr id="109" name="Freeform 41"/>
                              <wps:cNvSpPr>
                                <a:spLocks/>
                              </wps:cNvSpPr>
                              <wps:spPr bwMode="auto">
                                <a:xfrm>
                                  <a:off x="10" y="10"/>
                                  <a:ext cx="1544" cy="796"/>
                                </a:xfrm>
                                <a:custGeom>
                                  <a:avLst/>
                                  <a:gdLst>
                                    <a:gd name="T0" fmla="+- 0 10 10"/>
                                    <a:gd name="T1" fmla="*/ T0 w 1544"/>
                                    <a:gd name="T2" fmla="+- 0 806 10"/>
                                    <a:gd name="T3" fmla="*/ 806 h 796"/>
                                    <a:gd name="T4" fmla="+- 0 209 10"/>
                                    <a:gd name="T5" fmla="*/ T4 w 1544"/>
                                    <a:gd name="T6" fmla="+- 0 10 10"/>
                                    <a:gd name="T7" fmla="*/ 10 h 796"/>
                                    <a:gd name="T8" fmla="+- 0 1554 10"/>
                                    <a:gd name="T9" fmla="*/ T8 w 1544"/>
                                    <a:gd name="T10" fmla="+- 0 10 10"/>
                                    <a:gd name="T11" fmla="*/ 10 h 796"/>
                                    <a:gd name="T12" fmla="+- 0 1355 10"/>
                                    <a:gd name="T13" fmla="*/ T12 w 1544"/>
                                    <a:gd name="T14" fmla="+- 0 806 10"/>
                                    <a:gd name="T15" fmla="*/ 806 h 796"/>
                                    <a:gd name="T16" fmla="+- 0 10 10"/>
                                    <a:gd name="T17" fmla="*/ T16 w 1544"/>
                                    <a:gd name="T18" fmla="+- 0 806 10"/>
                                    <a:gd name="T19" fmla="*/ 806 h 796"/>
                                  </a:gdLst>
                                  <a:ahLst/>
                                  <a:cxnLst>
                                    <a:cxn ang="0">
                                      <a:pos x="T1" y="T3"/>
                                    </a:cxn>
                                    <a:cxn ang="0">
                                      <a:pos x="T5" y="T7"/>
                                    </a:cxn>
                                    <a:cxn ang="0">
                                      <a:pos x="T9" y="T11"/>
                                    </a:cxn>
                                    <a:cxn ang="0">
                                      <a:pos x="T13" y="T15"/>
                                    </a:cxn>
                                    <a:cxn ang="0">
                                      <a:pos x="T17" y="T19"/>
                                    </a:cxn>
                                  </a:cxnLst>
                                  <a:rect l="0" t="0" r="r" b="b"/>
                                  <a:pathLst>
                                    <a:path w="1544" h="796">
                                      <a:moveTo>
                                        <a:pt x="0" y="796"/>
                                      </a:moveTo>
                                      <a:lnTo>
                                        <a:pt x="199" y="0"/>
                                      </a:lnTo>
                                      <a:lnTo>
                                        <a:pt x="1544" y="0"/>
                                      </a:lnTo>
                                      <a:lnTo>
                                        <a:pt x="1345" y="796"/>
                                      </a:lnTo>
                                      <a:lnTo>
                                        <a:pt x="0" y="796"/>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8" o:spid="_x0000_s1026" style="width:78.2pt;height:40.8pt;mso-position-horizontal-relative:char;mso-position-vertical-relative:line" coordsize="1564,8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">
                      <v:shape id="Freeform 41" o:spid="_x0000_s1027" style="position:absolute;left:10;top:10;width:1544;height:796;visibility:visible;mso-wrap-style:square;v-text-anchor:top" coordsize="1544,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VX8cEA&#10;AADcAAAADwAAAGRycy9kb3ducmV2LnhtbERPTYvCMBC9C/6HMIIXWVNFdK1GEUEUPakLex2bsS02&#10;k9JE2/77zYLgbR7vc5brxhTiRZXLLSsYDSMQxInVOacKfq67r28QziNrLCyTgpYcrFfdzhJjbWs+&#10;0+viUxFC2MWoIPO+jKV0SUYG3dCWxIG728qgD7BKpa6wDuGmkOMomkqDOYeGDEvaZpQ8Lk+joD6M&#10;qB20v8fBqd3P7LG8PSfNSal+r9ksQHhq/Ef8dh90mB/N4f+ZcIF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HlV/HBAAAA3AAAAA8AAAAAAAAAAAAAAAAAmAIAAGRycy9kb3du&#10;cmV2LnhtbFBLBQYAAAAABAAEAPUAAACGAwAAAAA=&#10;" path="m,796l199,,1544,,1345,796,,796xe" filled="f" strokeweight="1pt">
                        <v:path arrowok="t" o:connecttype="custom" o:connectlocs="0,806;199,10;1544,10;1345,806;0,806" o:connectangles="0,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Default="00D1311D" w:rsidP="001A4121">
            <w:pPr>
              <w:pStyle w:val="TableParagraph"/>
              <w:spacing w:before="119" w:line="357" w:lineRule="auto"/>
              <w:ind w:left="418" w:right="402" w:firstLine="44"/>
              <w:jc w:val="center"/>
              <w:rPr>
                <w:sz w:val="24"/>
              </w:rPr>
            </w:pPr>
            <w:r>
              <w:rPr>
                <w:sz w:val="24"/>
              </w:rPr>
              <w:t>Input/Output</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Simbol</w:t>
            </w:r>
            <w:r w:rsidRPr="00D1311D">
              <w:rPr>
                <w:sz w:val="24"/>
              </w:rPr>
              <w:t xml:space="preserve"> </w:t>
            </w:r>
            <w:r>
              <w:rPr>
                <w:sz w:val="24"/>
              </w:rPr>
              <w:t>yang</w:t>
            </w:r>
            <w:r w:rsidRPr="00D1311D">
              <w:rPr>
                <w:sz w:val="24"/>
              </w:rPr>
              <w:t xml:space="preserve"> </w:t>
            </w:r>
            <w:r>
              <w:rPr>
                <w:sz w:val="24"/>
              </w:rPr>
              <w:t>menyertakan</w:t>
            </w:r>
            <w:r w:rsidRPr="00D1311D">
              <w:rPr>
                <w:sz w:val="24"/>
              </w:rPr>
              <w:t xml:space="preserve"> </w:t>
            </w:r>
            <w:r>
              <w:rPr>
                <w:sz w:val="24"/>
              </w:rPr>
              <w:t>proses</w:t>
            </w:r>
            <w:r w:rsidRPr="00D1311D">
              <w:rPr>
                <w:sz w:val="24"/>
              </w:rPr>
              <w:t xml:space="preserve"> </w:t>
            </w:r>
            <w:r>
              <w:rPr>
                <w:sz w:val="24"/>
              </w:rPr>
              <w:t>input/output.</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79D29892" wp14:editId="1F341173">
                      <wp:extent cx="622300" cy="604520"/>
                      <wp:effectExtent l="12700" t="14605" r="12700" b="9525"/>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2300" cy="604520"/>
                                <a:chOff x="0" y="0"/>
                                <a:chExt cx="980" cy="952"/>
                              </a:xfrm>
                            </wpg:grpSpPr>
                            <wps:wsp>
                              <wps:cNvPr id="107" name="Freeform 39"/>
                              <wps:cNvSpPr>
                                <a:spLocks/>
                              </wps:cNvSpPr>
                              <wps:spPr bwMode="auto">
                                <a:xfrm>
                                  <a:off x="10" y="10"/>
                                  <a:ext cx="960" cy="932"/>
                                </a:xfrm>
                                <a:custGeom>
                                  <a:avLst/>
                                  <a:gdLst>
                                    <a:gd name="T0" fmla="+- 0 10 10"/>
                                    <a:gd name="T1" fmla="*/ T0 w 960"/>
                                    <a:gd name="T2" fmla="+- 0 476 10"/>
                                    <a:gd name="T3" fmla="*/ 476 h 932"/>
                                    <a:gd name="T4" fmla="+- 0 16 10"/>
                                    <a:gd name="T5" fmla="*/ T4 w 960"/>
                                    <a:gd name="T6" fmla="+- 0 400 10"/>
                                    <a:gd name="T7" fmla="*/ 400 h 932"/>
                                    <a:gd name="T8" fmla="+- 0 34 10"/>
                                    <a:gd name="T9" fmla="*/ T8 w 960"/>
                                    <a:gd name="T10" fmla="+- 0 329 10"/>
                                    <a:gd name="T11" fmla="*/ 329 h 932"/>
                                    <a:gd name="T12" fmla="+- 0 64 10"/>
                                    <a:gd name="T13" fmla="*/ T12 w 960"/>
                                    <a:gd name="T14" fmla="+- 0 262 10"/>
                                    <a:gd name="T15" fmla="*/ 262 h 932"/>
                                    <a:gd name="T16" fmla="+- 0 103 10"/>
                                    <a:gd name="T17" fmla="*/ T16 w 960"/>
                                    <a:gd name="T18" fmla="+- 0 201 10"/>
                                    <a:gd name="T19" fmla="*/ 201 h 932"/>
                                    <a:gd name="T20" fmla="+- 0 151 10"/>
                                    <a:gd name="T21" fmla="*/ T20 w 960"/>
                                    <a:gd name="T22" fmla="+- 0 146 10"/>
                                    <a:gd name="T23" fmla="*/ 146 h 932"/>
                                    <a:gd name="T24" fmla="+- 0 207 10"/>
                                    <a:gd name="T25" fmla="*/ T24 w 960"/>
                                    <a:gd name="T26" fmla="+- 0 100 10"/>
                                    <a:gd name="T27" fmla="*/ 100 h 932"/>
                                    <a:gd name="T28" fmla="+- 0 269 10"/>
                                    <a:gd name="T29" fmla="*/ T28 w 960"/>
                                    <a:gd name="T30" fmla="+- 0 62 10"/>
                                    <a:gd name="T31" fmla="*/ 62 h 932"/>
                                    <a:gd name="T32" fmla="+- 0 338 10"/>
                                    <a:gd name="T33" fmla="*/ T32 w 960"/>
                                    <a:gd name="T34" fmla="+- 0 34 10"/>
                                    <a:gd name="T35" fmla="*/ 34 h 932"/>
                                    <a:gd name="T36" fmla="+- 0 412 10"/>
                                    <a:gd name="T37" fmla="*/ T36 w 960"/>
                                    <a:gd name="T38" fmla="+- 0 16 10"/>
                                    <a:gd name="T39" fmla="*/ 16 h 932"/>
                                    <a:gd name="T40" fmla="+- 0 490 10"/>
                                    <a:gd name="T41" fmla="*/ T40 w 960"/>
                                    <a:gd name="T42" fmla="+- 0 10 10"/>
                                    <a:gd name="T43" fmla="*/ 10 h 932"/>
                                    <a:gd name="T44" fmla="+- 0 568 10"/>
                                    <a:gd name="T45" fmla="*/ T44 w 960"/>
                                    <a:gd name="T46" fmla="+- 0 16 10"/>
                                    <a:gd name="T47" fmla="*/ 16 h 932"/>
                                    <a:gd name="T48" fmla="+- 0 642 10"/>
                                    <a:gd name="T49" fmla="*/ T48 w 960"/>
                                    <a:gd name="T50" fmla="+- 0 34 10"/>
                                    <a:gd name="T51" fmla="*/ 34 h 932"/>
                                    <a:gd name="T52" fmla="+- 0 711 10"/>
                                    <a:gd name="T53" fmla="*/ T52 w 960"/>
                                    <a:gd name="T54" fmla="+- 0 62 10"/>
                                    <a:gd name="T55" fmla="*/ 62 h 932"/>
                                    <a:gd name="T56" fmla="+- 0 773 10"/>
                                    <a:gd name="T57" fmla="*/ T56 w 960"/>
                                    <a:gd name="T58" fmla="+- 0 100 10"/>
                                    <a:gd name="T59" fmla="*/ 100 h 932"/>
                                    <a:gd name="T60" fmla="+- 0 829 10"/>
                                    <a:gd name="T61" fmla="*/ T60 w 960"/>
                                    <a:gd name="T62" fmla="+- 0 146 10"/>
                                    <a:gd name="T63" fmla="*/ 146 h 932"/>
                                    <a:gd name="T64" fmla="+- 0 877 10"/>
                                    <a:gd name="T65" fmla="*/ T64 w 960"/>
                                    <a:gd name="T66" fmla="+- 0 201 10"/>
                                    <a:gd name="T67" fmla="*/ 201 h 932"/>
                                    <a:gd name="T68" fmla="+- 0 916 10"/>
                                    <a:gd name="T69" fmla="*/ T68 w 960"/>
                                    <a:gd name="T70" fmla="+- 0 262 10"/>
                                    <a:gd name="T71" fmla="*/ 262 h 932"/>
                                    <a:gd name="T72" fmla="+- 0 946 10"/>
                                    <a:gd name="T73" fmla="*/ T72 w 960"/>
                                    <a:gd name="T74" fmla="+- 0 329 10"/>
                                    <a:gd name="T75" fmla="*/ 329 h 932"/>
                                    <a:gd name="T76" fmla="+- 0 964 10"/>
                                    <a:gd name="T77" fmla="*/ T76 w 960"/>
                                    <a:gd name="T78" fmla="+- 0 400 10"/>
                                    <a:gd name="T79" fmla="*/ 400 h 932"/>
                                    <a:gd name="T80" fmla="+- 0 970 10"/>
                                    <a:gd name="T81" fmla="*/ T80 w 960"/>
                                    <a:gd name="T82" fmla="+- 0 476 10"/>
                                    <a:gd name="T83" fmla="*/ 476 h 932"/>
                                    <a:gd name="T84" fmla="+- 0 964 10"/>
                                    <a:gd name="T85" fmla="*/ T84 w 960"/>
                                    <a:gd name="T86" fmla="+- 0 552 10"/>
                                    <a:gd name="T87" fmla="*/ 552 h 932"/>
                                    <a:gd name="T88" fmla="+- 0 946 10"/>
                                    <a:gd name="T89" fmla="*/ T88 w 960"/>
                                    <a:gd name="T90" fmla="+- 0 623 10"/>
                                    <a:gd name="T91" fmla="*/ 623 h 932"/>
                                    <a:gd name="T92" fmla="+- 0 916 10"/>
                                    <a:gd name="T93" fmla="*/ T92 w 960"/>
                                    <a:gd name="T94" fmla="+- 0 690 10"/>
                                    <a:gd name="T95" fmla="*/ 690 h 932"/>
                                    <a:gd name="T96" fmla="+- 0 877 10"/>
                                    <a:gd name="T97" fmla="*/ T96 w 960"/>
                                    <a:gd name="T98" fmla="+- 0 751 10"/>
                                    <a:gd name="T99" fmla="*/ 751 h 932"/>
                                    <a:gd name="T100" fmla="+- 0 829 10"/>
                                    <a:gd name="T101" fmla="*/ T100 w 960"/>
                                    <a:gd name="T102" fmla="+- 0 806 10"/>
                                    <a:gd name="T103" fmla="*/ 806 h 932"/>
                                    <a:gd name="T104" fmla="+- 0 773 10"/>
                                    <a:gd name="T105" fmla="*/ T104 w 960"/>
                                    <a:gd name="T106" fmla="+- 0 852 10"/>
                                    <a:gd name="T107" fmla="*/ 852 h 932"/>
                                    <a:gd name="T108" fmla="+- 0 711 10"/>
                                    <a:gd name="T109" fmla="*/ T108 w 960"/>
                                    <a:gd name="T110" fmla="+- 0 890 10"/>
                                    <a:gd name="T111" fmla="*/ 890 h 932"/>
                                    <a:gd name="T112" fmla="+- 0 642 10"/>
                                    <a:gd name="T113" fmla="*/ T112 w 960"/>
                                    <a:gd name="T114" fmla="+- 0 918 10"/>
                                    <a:gd name="T115" fmla="*/ 918 h 932"/>
                                    <a:gd name="T116" fmla="+- 0 568 10"/>
                                    <a:gd name="T117" fmla="*/ T116 w 960"/>
                                    <a:gd name="T118" fmla="+- 0 936 10"/>
                                    <a:gd name="T119" fmla="*/ 936 h 932"/>
                                    <a:gd name="T120" fmla="+- 0 490 10"/>
                                    <a:gd name="T121" fmla="*/ T120 w 960"/>
                                    <a:gd name="T122" fmla="+- 0 942 10"/>
                                    <a:gd name="T123" fmla="*/ 942 h 932"/>
                                    <a:gd name="T124" fmla="+- 0 412 10"/>
                                    <a:gd name="T125" fmla="*/ T124 w 960"/>
                                    <a:gd name="T126" fmla="+- 0 936 10"/>
                                    <a:gd name="T127" fmla="*/ 936 h 932"/>
                                    <a:gd name="T128" fmla="+- 0 338 10"/>
                                    <a:gd name="T129" fmla="*/ T128 w 960"/>
                                    <a:gd name="T130" fmla="+- 0 918 10"/>
                                    <a:gd name="T131" fmla="*/ 918 h 932"/>
                                    <a:gd name="T132" fmla="+- 0 269 10"/>
                                    <a:gd name="T133" fmla="*/ T132 w 960"/>
                                    <a:gd name="T134" fmla="+- 0 890 10"/>
                                    <a:gd name="T135" fmla="*/ 890 h 932"/>
                                    <a:gd name="T136" fmla="+- 0 207 10"/>
                                    <a:gd name="T137" fmla="*/ T136 w 960"/>
                                    <a:gd name="T138" fmla="+- 0 852 10"/>
                                    <a:gd name="T139" fmla="*/ 852 h 932"/>
                                    <a:gd name="T140" fmla="+- 0 151 10"/>
                                    <a:gd name="T141" fmla="*/ T140 w 960"/>
                                    <a:gd name="T142" fmla="+- 0 806 10"/>
                                    <a:gd name="T143" fmla="*/ 806 h 932"/>
                                    <a:gd name="T144" fmla="+- 0 103 10"/>
                                    <a:gd name="T145" fmla="*/ T144 w 960"/>
                                    <a:gd name="T146" fmla="+- 0 751 10"/>
                                    <a:gd name="T147" fmla="*/ 751 h 932"/>
                                    <a:gd name="T148" fmla="+- 0 64 10"/>
                                    <a:gd name="T149" fmla="*/ T148 w 960"/>
                                    <a:gd name="T150" fmla="+- 0 690 10"/>
                                    <a:gd name="T151" fmla="*/ 690 h 932"/>
                                    <a:gd name="T152" fmla="+- 0 34 10"/>
                                    <a:gd name="T153" fmla="*/ T152 w 960"/>
                                    <a:gd name="T154" fmla="+- 0 623 10"/>
                                    <a:gd name="T155" fmla="*/ 623 h 932"/>
                                    <a:gd name="T156" fmla="+- 0 16 10"/>
                                    <a:gd name="T157" fmla="*/ T156 w 960"/>
                                    <a:gd name="T158" fmla="+- 0 552 10"/>
                                    <a:gd name="T159" fmla="*/ 552 h 932"/>
                                    <a:gd name="T160" fmla="+- 0 10 10"/>
                                    <a:gd name="T161" fmla="*/ T160 w 960"/>
                                    <a:gd name="T162" fmla="+- 0 476 10"/>
                                    <a:gd name="T163" fmla="*/ 476 h 9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960" h="932">
                                      <a:moveTo>
                                        <a:pt x="0" y="466"/>
                                      </a:moveTo>
                                      <a:lnTo>
                                        <a:pt x="6" y="390"/>
                                      </a:lnTo>
                                      <a:lnTo>
                                        <a:pt x="24" y="319"/>
                                      </a:lnTo>
                                      <a:lnTo>
                                        <a:pt x="54" y="252"/>
                                      </a:lnTo>
                                      <a:lnTo>
                                        <a:pt x="93" y="191"/>
                                      </a:lnTo>
                                      <a:lnTo>
                                        <a:pt x="141" y="136"/>
                                      </a:lnTo>
                                      <a:lnTo>
                                        <a:pt x="197" y="90"/>
                                      </a:lnTo>
                                      <a:lnTo>
                                        <a:pt x="259" y="52"/>
                                      </a:lnTo>
                                      <a:lnTo>
                                        <a:pt x="328" y="24"/>
                                      </a:lnTo>
                                      <a:lnTo>
                                        <a:pt x="402" y="6"/>
                                      </a:lnTo>
                                      <a:lnTo>
                                        <a:pt x="480" y="0"/>
                                      </a:lnTo>
                                      <a:lnTo>
                                        <a:pt x="558" y="6"/>
                                      </a:lnTo>
                                      <a:lnTo>
                                        <a:pt x="632" y="24"/>
                                      </a:lnTo>
                                      <a:lnTo>
                                        <a:pt x="701" y="52"/>
                                      </a:lnTo>
                                      <a:lnTo>
                                        <a:pt x="763" y="90"/>
                                      </a:lnTo>
                                      <a:lnTo>
                                        <a:pt x="819" y="136"/>
                                      </a:lnTo>
                                      <a:lnTo>
                                        <a:pt x="867" y="191"/>
                                      </a:lnTo>
                                      <a:lnTo>
                                        <a:pt x="906" y="252"/>
                                      </a:lnTo>
                                      <a:lnTo>
                                        <a:pt x="936" y="319"/>
                                      </a:lnTo>
                                      <a:lnTo>
                                        <a:pt x="954" y="390"/>
                                      </a:lnTo>
                                      <a:lnTo>
                                        <a:pt x="960" y="466"/>
                                      </a:lnTo>
                                      <a:lnTo>
                                        <a:pt x="954" y="542"/>
                                      </a:lnTo>
                                      <a:lnTo>
                                        <a:pt x="936" y="613"/>
                                      </a:lnTo>
                                      <a:lnTo>
                                        <a:pt x="906" y="680"/>
                                      </a:lnTo>
                                      <a:lnTo>
                                        <a:pt x="867" y="741"/>
                                      </a:lnTo>
                                      <a:lnTo>
                                        <a:pt x="819" y="796"/>
                                      </a:lnTo>
                                      <a:lnTo>
                                        <a:pt x="763" y="842"/>
                                      </a:lnTo>
                                      <a:lnTo>
                                        <a:pt x="701" y="880"/>
                                      </a:lnTo>
                                      <a:lnTo>
                                        <a:pt x="632" y="908"/>
                                      </a:lnTo>
                                      <a:lnTo>
                                        <a:pt x="558" y="926"/>
                                      </a:lnTo>
                                      <a:lnTo>
                                        <a:pt x="480" y="932"/>
                                      </a:lnTo>
                                      <a:lnTo>
                                        <a:pt x="402" y="926"/>
                                      </a:lnTo>
                                      <a:lnTo>
                                        <a:pt x="328" y="908"/>
                                      </a:lnTo>
                                      <a:lnTo>
                                        <a:pt x="259" y="880"/>
                                      </a:lnTo>
                                      <a:lnTo>
                                        <a:pt x="197" y="842"/>
                                      </a:lnTo>
                                      <a:lnTo>
                                        <a:pt x="141" y="796"/>
                                      </a:lnTo>
                                      <a:lnTo>
                                        <a:pt x="93" y="741"/>
                                      </a:lnTo>
                                      <a:lnTo>
                                        <a:pt x="54" y="680"/>
                                      </a:lnTo>
                                      <a:lnTo>
                                        <a:pt x="24" y="613"/>
                                      </a:lnTo>
                                      <a:lnTo>
                                        <a:pt x="6" y="542"/>
                                      </a:lnTo>
                                      <a:lnTo>
                                        <a:pt x="0" y="466"/>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6" o:spid="_x0000_s1026" style="width:49pt;height:47.6pt;mso-position-horizontal-relative:char;mso-position-vertical-relative:line" coordsize="980,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">
                      <v:shape id="Freeform 39" o:spid="_x0000_s1027" style="position:absolute;left:10;top:10;width:960;height:932;visibility:visible;mso-wrap-style:square;v-text-anchor:top" coordsize="960,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oYx8QA&#10;AADcAAAADwAAAGRycy9kb3ducmV2LnhtbERPTWsCMRC9F/ofwhS8lJq1B122RimlQg8KutpDb0My&#10;7q7dTJYk6uqvbwqCt3m8z5nOe9uKE/nQOFYwGmYgiLUzDVcKdtvFSw4iRGSDrWNScKEA89njwxQL&#10;4868oVMZK5FCOBSooI6xK6QMuiaLYeg64sTtnbcYE/SVNB7PKdy28jXLxtJiw6mhxo4+atK/5dEq&#10;8OXaHzbu+7rU8ic+h3V+XH1qpQZP/fsbiEh9vItv7i+T5mcT+H8mXS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aGMfEAAAA3AAAAA8AAAAAAAAAAAAAAAAAmAIAAGRycy9k&#10;b3ducmV2LnhtbFBLBQYAAAAABAAEAPUAAACJAwAAAAA=&#10;" path="m,466l6,390,24,319,54,252,93,191r48,-55l197,90,259,52,328,24,402,6,480,r78,6l632,24r69,28l763,90r56,46l867,191r39,61l936,319r18,71l960,466r-6,76l936,613r-30,67l867,741r-48,55l763,842r-62,38l632,908r-74,18l480,932r-78,-6l328,908,259,880,197,842,141,796,93,741,54,680,24,613,6,542,,466xe" filled="f" strokeweight="1pt">
                        <v:path arrowok="t" o:connecttype="custom" o:connectlocs="0,476;6,400;24,329;54,262;93,201;141,146;197,100;259,62;328,34;402,16;480,10;558,16;632,34;701,62;763,100;819,146;867,201;906,262;936,329;954,400;960,476;954,552;936,623;906,690;867,751;819,806;763,852;701,890;632,918;558,936;480,942;402,936;328,918;259,890;197,852;141,806;93,751;54,690;24,623;6,552;0,476" o:connectangles="0,0,0,0,0,0,0,0,0,0,0,0,0,0,0,0,0,0,0,0,0,0,0,0,0,0,0,0,0,0,0,0,0,0,0,0,0,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Pr="00D1311D" w:rsidRDefault="00D1311D" w:rsidP="001A4121">
            <w:pPr>
              <w:pStyle w:val="TableParagraph"/>
              <w:spacing w:before="119" w:line="357" w:lineRule="auto"/>
              <w:ind w:left="418" w:right="402" w:firstLine="44"/>
              <w:jc w:val="center"/>
              <w:rPr>
                <w:sz w:val="24"/>
              </w:rPr>
            </w:pPr>
            <w:r w:rsidRPr="00D1311D">
              <w:rPr>
                <w:sz w:val="24"/>
              </w:rPr>
              <w:t>Connector</w:t>
            </w:r>
          </w:p>
          <w:p w:rsidR="00D1311D" w:rsidRDefault="00D1311D" w:rsidP="001A4121">
            <w:pPr>
              <w:pStyle w:val="TableParagraph"/>
              <w:spacing w:before="119" w:line="357" w:lineRule="auto"/>
              <w:ind w:left="418" w:right="402" w:firstLine="44"/>
              <w:jc w:val="center"/>
              <w:rPr>
                <w:sz w:val="24"/>
              </w:rPr>
            </w:pPr>
            <w:r>
              <w:rPr>
                <w:sz w:val="24"/>
              </w:rPr>
              <w:t>Simbol</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Simbol</w:t>
            </w:r>
            <w:r w:rsidRPr="00D1311D">
              <w:rPr>
                <w:sz w:val="24"/>
              </w:rPr>
              <w:t xml:space="preserve"> </w:t>
            </w:r>
            <w:r>
              <w:rPr>
                <w:sz w:val="24"/>
              </w:rPr>
              <w:t>untuk</w:t>
            </w:r>
            <w:r w:rsidRPr="00D1311D">
              <w:rPr>
                <w:sz w:val="24"/>
              </w:rPr>
              <w:t xml:space="preserve"> </w:t>
            </w:r>
            <w:r>
              <w:rPr>
                <w:sz w:val="24"/>
              </w:rPr>
              <w:t>keluar</w:t>
            </w:r>
            <w:r w:rsidRPr="00D1311D">
              <w:rPr>
                <w:sz w:val="24"/>
              </w:rPr>
              <w:t xml:space="preserve"> </w:t>
            </w:r>
            <w:r>
              <w:rPr>
                <w:sz w:val="24"/>
              </w:rPr>
              <w:t>masuk</w:t>
            </w:r>
            <w:r w:rsidRPr="00D1311D">
              <w:rPr>
                <w:sz w:val="24"/>
              </w:rPr>
              <w:t xml:space="preserve"> </w:t>
            </w:r>
            <w:r>
              <w:rPr>
                <w:sz w:val="24"/>
              </w:rPr>
              <w:t>atau</w:t>
            </w:r>
            <w:r w:rsidRPr="00D1311D">
              <w:rPr>
                <w:sz w:val="24"/>
              </w:rPr>
              <w:t xml:space="preserve"> </w:t>
            </w:r>
            <w:r>
              <w:rPr>
                <w:sz w:val="24"/>
              </w:rPr>
              <w:t>penyambung</w:t>
            </w:r>
            <w:r w:rsidRPr="00D1311D">
              <w:rPr>
                <w:sz w:val="24"/>
              </w:rPr>
              <w:t xml:space="preserve"> </w:t>
            </w:r>
            <w:r>
              <w:rPr>
                <w:sz w:val="24"/>
              </w:rPr>
              <w:t>proses</w:t>
            </w:r>
            <w:r w:rsidRPr="00D1311D">
              <w:rPr>
                <w:sz w:val="24"/>
              </w:rPr>
              <w:t xml:space="preserve"> </w:t>
            </w:r>
            <w:r>
              <w:rPr>
                <w:sz w:val="24"/>
              </w:rPr>
              <w:t>dalam</w:t>
            </w:r>
            <w:r w:rsidRPr="00D1311D">
              <w:rPr>
                <w:sz w:val="24"/>
              </w:rPr>
              <w:t xml:space="preserve"> </w:t>
            </w:r>
            <w:r>
              <w:rPr>
                <w:sz w:val="24"/>
              </w:rPr>
              <w:t>lembar/halaman</w:t>
            </w:r>
            <w:r w:rsidRPr="00D1311D">
              <w:rPr>
                <w:sz w:val="24"/>
              </w:rPr>
              <w:t xml:space="preserve"> </w:t>
            </w:r>
            <w:r>
              <w:rPr>
                <w:sz w:val="24"/>
              </w:rPr>
              <w:t>yang</w:t>
            </w:r>
            <w:r w:rsidRPr="00D1311D">
              <w:rPr>
                <w:sz w:val="24"/>
              </w:rPr>
              <w:t xml:space="preserve"> </w:t>
            </w:r>
            <w:r>
              <w:rPr>
                <w:sz w:val="24"/>
              </w:rPr>
              <w:t>sama.</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06B9C185" wp14:editId="1F41B042">
                      <wp:extent cx="500380" cy="660400"/>
                      <wp:effectExtent l="8890" t="6350" r="5080" b="9525"/>
                      <wp:docPr id="104" name="Group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0380" cy="660400"/>
                                <a:chOff x="0" y="0"/>
                                <a:chExt cx="788" cy="1040"/>
                              </a:xfrm>
                            </wpg:grpSpPr>
                            <wps:wsp>
                              <wps:cNvPr id="105" name="Freeform 37"/>
                              <wps:cNvSpPr>
                                <a:spLocks/>
                              </wps:cNvSpPr>
                              <wps:spPr bwMode="auto">
                                <a:xfrm>
                                  <a:off x="10" y="10"/>
                                  <a:ext cx="768" cy="1020"/>
                                </a:xfrm>
                                <a:custGeom>
                                  <a:avLst/>
                                  <a:gdLst>
                                    <a:gd name="T0" fmla="+- 0 10 10"/>
                                    <a:gd name="T1" fmla="*/ T0 w 768"/>
                                    <a:gd name="T2" fmla="+- 0 10 10"/>
                                    <a:gd name="T3" fmla="*/ 10 h 1020"/>
                                    <a:gd name="T4" fmla="+- 0 778 10"/>
                                    <a:gd name="T5" fmla="*/ T4 w 768"/>
                                    <a:gd name="T6" fmla="+- 0 10 10"/>
                                    <a:gd name="T7" fmla="*/ 10 h 1020"/>
                                    <a:gd name="T8" fmla="+- 0 778 10"/>
                                    <a:gd name="T9" fmla="*/ T8 w 768"/>
                                    <a:gd name="T10" fmla="+- 0 826 10"/>
                                    <a:gd name="T11" fmla="*/ 826 h 1020"/>
                                    <a:gd name="T12" fmla="+- 0 394 10"/>
                                    <a:gd name="T13" fmla="*/ T12 w 768"/>
                                    <a:gd name="T14" fmla="+- 0 1030 10"/>
                                    <a:gd name="T15" fmla="*/ 1030 h 1020"/>
                                    <a:gd name="T16" fmla="+- 0 10 10"/>
                                    <a:gd name="T17" fmla="*/ T16 w 768"/>
                                    <a:gd name="T18" fmla="+- 0 826 10"/>
                                    <a:gd name="T19" fmla="*/ 826 h 1020"/>
                                    <a:gd name="T20" fmla="+- 0 10 10"/>
                                    <a:gd name="T21" fmla="*/ T20 w 768"/>
                                    <a:gd name="T22" fmla="+- 0 10 10"/>
                                    <a:gd name="T23" fmla="*/ 10 h 1020"/>
                                  </a:gdLst>
                                  <a:ahLst/>
                                  <a:cxnLst>
                                    <a:cxn ang="0">
                                      <a:pos x="T1" y="T3"/>
                                    </a:cxn>
                                    <a:cxn ang="0">
                                      <a:pos x="T5" y="T7"/>
                                    </a:cxn>
                                    <a:cxn ang="0">
                                      <a:pos x="T9" y="T11"/>
                                    </a:cxn>
                                    <a:cxn ang="0">
                                      <a:pos x="T13" y="T15"/>
                                    </a:cxn>
                                    <a:cxn ang="0">
                                      <a:pos x="T17" y="T19"/>
                                    </a:cxn>
                                    <a:cxn ang="0">
                                      <a:pos x="T21" y="T23"/>
                                    </a:cxn>
                                  </a:cxnLst>
                                  <a:rect l="0" t="0" r="r" b="b"/>
                                  <a:pathLst>
                                    <a:path w="768" h="1020">
                                      <a:moveTo>
                                        <a:pt x="0" y="0"/>
                                      </a:moveTo>
                                      <a:lnTo>
                                        <a:pt x="768" y="0"/>
                                      </a:lnTo>
                                      <a:lnTo>
                                        <a:pt x="768" y="816"/>
                                      </a:lnTo>
                                      <a:lnTo>
                                        <a:pt x="384" y="1020"/>
                                      </a:lnTo>
                                      <a:lnTo>
                                        <a:pt x="0" y="816"/>
                                      </a:lnTo>
                                      <a:lnTo>
                                        <a:pt x="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4" o:spid="_x0000_s1026" style="width:39.4pt;height:52pt;mso-position-horizontal-relative:char;mso-position-vertical-relative:line" coordsize="788,1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">
                      <v:shape id="Freeform 37" o:spid="_x0000_s1027" style="position:absolute;left:10;top:10;width:768;height:1020;visibility:visible;mso-wrap-style:square;v-text-anchor:top" coordsize="768,1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78u8EA&#10;AADcAAAADwAAAGRycy9kb3ducmV2LnhtbERPzWrCQBC+C32HZQq96UZLrcasIm2F4klTH2CSHZNg&#10;dnbJbpP07buFgrf5+H4n242mFT11vrGsYD5LQBCXVjdcKbh8HaYrED4ga2wtk4If8rDbPkwyTLUd&#10;+Ex9HioRQ9inqKAOwaVS+rImg35mHXHkrrYzGCLsKqk7HGK4aeUiSZbSYMOxoUZHbzWVt/zbKHj+&#10;KJw+rmnV2/cDDafXpdMFKvX0OO43IAKN4S7+d3/qOD95gb9n4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u/LvBAAAA3AAAAA8AAAAAAAAAAAAAAAAAmAIAAGRycy9kb3du&#10;cmV2LnhtbFBLBQYAAAAABAAEAPUAAACGAwAAAAA=&#10;" path="m,l768,r,816l384,1020,,816,,xe" filled="f" strokeweight="1pt">
                        <v:path arrowok="t" o:connecttype="custom" o:connectlocs="0,10;768,10;768,826;384,1030;0,826;0,10" o:connectangles="0,0,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Pr="00D1311D" w:rsidRDefault="00D1311D" w:rsidP="001A4121">
            <w:pPr>
              <w:pStyle w:val="TableParagraph"/>
              <w:spacing w:before="119" w:line="357" w:lineRule="auto"/>
              <w:ind w:left="418" w:right="402" w:firstLine="44"/>
              <w:jc w:val="center"/>
              <w:rPr>
                <w:sz w:val="24"/>
              </w:rPr>
            </w:pPr>
            <w:r w:rsidRPr="00D1311D">
              <w:rPr>
                <w:sz w:val="24"/>
              </w:rPr>
              <w:t>Connector</w:t>
            </w:r>
          </w:p>
          <w:p w:rsidR="00D1311D" w:rsidRDefault="00D1311D" w:rsidP="001A4121">
            <w:pPr>
              <w:pStyle w:val="TableParagraph"/>
              <w:spacing w:before="119" w:line="357" w:lineRule="auto"/>
              <w:ind w:left="418" w:right="402" w:firstLine="44"/>
              <w:jc w:val="center"/>
              <w:rPr>
                <w:sz w:val="24"/>
              </w:rPr>
            </w:pPr>
            <w:r>
              <w:rPr>
                <w:sz w:val="24"/>
              </w:rPr>
              <w:t>Simbol</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Simbol</w:t>
            </w:r>
            <w:r w:rsidRPr="00D1311D">
              <w:rPr>
                <w:sz w:val="24"/>
              </w:rPr>
              <w:t xml:space="preserve"> </w:t>
            </w:r>
            <w:r>
              <w:rPr>
                <w:sz w:val="24"/>
              </w:rPr>
              <w:t>untuk</w:t>
            </w:r>
            <w:r w:rsidRPr="00D1311D">
              <w:rPr>
                <w:sz w:val="24"/>
              </w:rPr>
              <w:t xml:space="preserve"> </w:t>
            </w:r>
            <w:r>
              <w:rPr>
                <w:sz w:val="24"/>
              </w:rPr>
              <w:t>keluar</w:t>
            </w:r>
            <w:r w:rsidRPr="00D1311D">
              <w:rPr>
                <w:sz w:val="24"/>
              </w:rPr>
              <w:t xml:space="preserve"> </w:t>
            </w:r>
            <w:r>
              <w:rPr>
                <w:sz w:val="24"/>
              </w:rPr>
              <w:t>masuk</w:t>
            </w:r>
            <w:r w:rsidRPr="00D1311D">
              <w:rPr>
                <w:sz w:val="24"/>
              </w:rPr>
              <w:t xml:space="preserve"> </w:t>
            </w:r>
            <w:r>
              <w:rPr>
                <w:sz w:val="24"/>
              </w:rPr>
              <w:t>atau</w:t>
            </w:r>
            <w:r w:rsidRPr="00D1311D">
              <w:rPr>
                <w:sz w:val="24"/>
              </w:rPr>
              <w:t xml:space="preserve"> </w:t>
            </w:r>
            <w:r>
              <w:rPr>
                <w:sz w:val="24"/>
              </w:rPr>
              <w:t>penyambing</w:t>
            </w:r>
            <w:r w:rsidRPr="00D1311D">
              <w:rPr>
                <w:sz w:val="24"/>
              </w:rPr>
              <w:t xml:space="preserve"> </w:t>
            </w:r>
            <w:r>
              <w:rPr>
                <w:sz w:val="24"/>
              </w:rPr>
              <w:t>proses</w:t>
            </w:r>
            <w:r w:rsidRPr="00D1311D">
              <w:rPr>
                <w:sz w:val="24"/>
              </w:rPr>
              <w:t xml:space="preserve"> </w:t>
            </w:r>
            <w:r>
              <w:rPr>
                <w:sz w:val="24"/>
              </w:rPr>
              <w:t>pada</w:t>
            </w:r>
            <w:r w:rsidRPr="00D1311D">
              <w:rPr>
                <w:sz w:val="24"/>
              </w:rPr>
              <w:t xml:space="preserve"> </w:t>
            </w:r>
            <w:r>
              <w:rPr>
                <w:sz w:val="24"/>
              </w:rPr>
              <w:t>lembar</w:t>
            </w:r>
            <w:r w:rsidRPr="00D1311D">
              <w:rPr>
                <w:sz w:val="24"/>
              </w:rPr>
              <w:t xml:space="preserve"> </w:t>
            </w:r>
            <w:r>
              <w:rPr>
                <w:sz w:val="24"/>
              </w:rPr>
              <w:t>atau</w:t>
            </w:r>
            <w:r w:rsidRPr="00D1311D">
              <w:rPr>
                <w:sz w:val="24"/>
              </w:rPr>
              <w:t xml:space="preserve"> </w:t>
            </w:r>
            <w:r>
              <w:rPr>
                <w:sz w:val="24"/>
              </w:rPr>
              <w:t>halaman yang</w:t>
            </w:r>
            <w:r w:rsidRPr="00D1311D">
              <w:rPr>
                <w:sz w:val="24"/>
              </w:rPr>
              <w:t xml:space="preserve"> </w:t>
            </w:r>
            <w:r>
              <w:rPr>
                <w:sz w:val="24"/>
              </w:rPr>
              <w:t>berbeda.</w:t>
            </w:r>
          </w:p>
        </w:tc>
      </w:tr>
      <w:tr w:rsidR="00D1311D" w:rsidTr="001A4121">
        <w:trPr>
          <w:trHeight w:val="1066"/>
        </w:trPr>
        <w:tc>
          <w:tcPr>
            <w:tcW w:w="2657" w:type="dxa"/>
            <w:tcBorders>
              <w:top w:val="single" w:sz="4" w:space="0" w:color="000000"/>
              <w:left w:val="single" w:sz="4" w:space="0" w:color="000000"/>
              <w:bottom w:val="single" w:sz="4" w:space="0" w:color="000000"/>
              <w:right w:val="single" w:sz="4" w:space="0" w:color="000000"/>
            </w:tcBorders>
          </w:tcPr>
          <w:p w:rsidR="00D1311D" w:rsidRPr="00D1311D" w:rsidRDefault="00D1311D" w:rsidP="00D1311D">
            <w:pPr>
              <w:pStyle w:val="TableParagraph"/>
              <w:spacing w:before="10"/>
              <w:jc w:val="center"/>
              <w:rPr>
                <w:sz w:val="13"/>
              </w:rPr>
            </w:pPr>
          </w:p>
          <w:p w:rsidR="00D1311D" w:rsidRPr="00D1311D" w:rsidRDefault="00D1311D" w:rsidP="00D1311D">
            <w:pPr>
              <w:pStyle w:val="TableParagraph"/>
              <w:spacing w:before="10"/>
              <w:jc w:val="center"/>
              <w:rPr>
                <w:sz w:val="13"/>
              </w:rPr>
            </w:pPr>
            <w:r w:rsidRPr="00D1311D">
              <w:rPr>
                <w:sz w:val="13"/>
              </w:rPr>
              <mc:AlternateContent>
                <mc:Choice Requires="wpg">
                  <w:drawing>
                    <wp:inline distT="0" distB="0" distL="0" distR="0" wp14:anchorId="3AD46E0D" wp14:editId="028EC530">
                      <wp:extent cx="764540" cy="604520"/>
                      <wp:effectExtent l="15240" t="3175" r="10795" b="1905"/>
                      <wp:docPr id="102" name="Group 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4540" cy="604520"/>
                                <a:chOff x="0" y="0"/>
                                <a:chExt cx="1204" cy="952"/>
                              </a:xfrm>
                            </wpg:grpSpPr>
                            <wps:wsp>
                              <wps:cNvPr id="103" name="Freeform 35"/>
                              <wps:cNvSpPr>
                                <a:spLocks/>
                              </wps:cNvSpPr>
                              <wps:spPr bwMode="auto">
                                <a:xfrm>
                                  <a:off x="10" y="10"/>
                                  <a:ext cx="1184" cy="932"/>
                                </a:xfrm>
                                <a:custGeom>
                                  <a:avLst/>
                                  <a:gdLst>
                                    <a:gd name="T0" fmla="+- 0 10 10"/>
                                    <a:gd name="T1" fmla="*/ T0 w 1184"/>
                                    <a:gd name="T2" fmla="+- 0 476 10"/>
                                    <a:gd name="T3" fmla="*/ 476 h 932"/>
                                    <a:gd name="T4" fmla="+- 0 243 10"/>
                                    <a:gd name="T5" fmla="*/ T4 w 1184"/>
                                    <a:gd name="T6" fmla="+- 0 10 10"/>
                                    <a:gd name="T7" fmla="*/ 10 h 932"/>
                                    <a:gd name="T8" fmla="+- 0 961 10"/>
                                    <a:gd name="T9" fmla="*/ T8 w 1184"/>
                                    <a:gd name="T10" fmla="+- 0 10 10"/>
                                    <a:gd name="T11" fmla="*/ 10 h 932"/>
                                    <a:gd name="T12" fmla="+- 0 1194 10"/>
                                    <a:gd name="T13" fmla="*/ T12 w 1184"/>
                                    <a:gd name="T14" fmla="+- 0 476 10"/>
                                    <a:gd name="T15" fmla="*/ 476 h 932"/>
                                    <a:gd name="T16" fmla="+- 0 961 10"/>
                                    <a:gd name="T17" fmla="*/ T16 w 1184"/>
                                    <a:gd name="T18" fmla="+- 0 942 10"/>
                                    <a:gd name="T19" fmla="*/ 942 h 932"/>
                                    <a:gd name="T20" fmla="+- 0 243 10"/>
                                    <a:gd name="T21" fmla="*/ T20 w 1184"/>
                                    <a:gd name="T22" fmla="+- 0 942 10"/>
                                    <a:gd name="T23" fmla="*/ 942 h 932"/>
                                    <a:gd name="T24" fmla="+- 0 10 10"/>
                                    <a:gd name="T25" fmla="*/ T24 w 1184"/>
                                    <a:gd name="T26" fmla="+- 0 476 10"/>
                                    <a:gd name="T27" fmla="*/ 476 h 932"/>
                                  </a:gdLst>
                                  <a:ahLst/>
                                  <a:cxnLst>
                                    <a:cxn ang="0">
                                      <a:pos x="T1" y="T3"/>
                                    </a:cxn>
                                    <a:cxn ang="0">
                                      <a:pos x="T5" y="T7"/>
                                    </a:cxn>
                                    <a:cxn ang="0">
                                      <a:pos x="T9" y="T11"/>
                                    </a:cxn>
                                    <a:cxn ang="0">
                                      <a:pos x="T13" y="T15"/>
                                    </a:cxn>
                                    <a:cxn ang="0">
                                      <a:pos x="T17" y="T19"/>
                                    </a:cxn>
                                    <a:cxn ang="0">
                                      <a:pos x="T21" y="T23"/>
                                    </a:cxn>
                                    <a:cxn ang="0">
                                      <a:pos x="T25" y="T27"/>
                                    </a:cxn>
                                  </a:cxnLst>
                                  <a:rect l="0" t="0" r="r" b="b"/>
                                  <a:pathLst>
                                    <a:path w="1184" h="932">
                                      <a:moveTo>
                                        <a:pt x="0" y="466"/>
                                      </a:moveTo>
                                      <a:lnTo>
                                        <a:pt x="233" y="0"/>
                                      </a:lnTo>
                                      <a:lnTo>
                                        <a:pt x="951" y="0"/>
                                      </a:lnTo>
                                      <a:lnTo>
                                        <a:pt x="1184" y="466"/>
                                      </a:lnTo>
                                      <a:lnTo>
                                        <a:pt x="951" y="932"/>
                                      </a:lnTo>
                                      <a:lnTo>
                                        <a:pt x="233" y="932"/>
                                      </a:lnTo>
                                      <a:lnTo>
                                        <a:pt x="0" y="466"/>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2" o:spid="_x0000_s1026" style="width:60.2pt;height:47.6pt;mso-position-horizontal-relative:char;mso-position-vertical-relative:line" coordsize="1204,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">
                      <v:shape id="Freeform 35" o:spid="_x0000_s1027" style="position:absolute;left:10;top:10;width:1184;height:932;visibility:visible;mso-wrap-style:square;v-text-anchor:top" coordsize="1184,9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KIe78A&#10;AADcAAAADwAAAGRycy9kb3ducmV2LnhtbERPTYvCMBC9C/6HMII3TV2hSDWKiMLqTS3ocWzGtthM&#10;ShNr/fdGWNjbPN7nLFadqURLjSstK5iMIxDEmdUl5wrS8240A+E8ssbKMil4k4PVst9bYKLti4/U&#10;nnwuQgi7BBUU3teJlC4ryKAb25o4cHfbGPQBNrnUDb5CuKnkTxTF0mDJoaHAmjYFZY/T0yjYPuNr&#10;Wh/Wt/iN1d7uu1ZfJnelhoNuPQfhqfP/4j/3rw7zoyl8nwkXyO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8oh7vwAAANwAAAAPAAAAAAAAAAAAAAAAAJgCAABkcnMvZG93bnJl&#10;di54bWxQSwUGAAAAAAQABAD1AAAAhAMAAAAA&#10;" path="m,466l233,,951,r233,466l951,932r-718,l,466xe" filled="f" strokeweight="1pt">
                        <v:path arrowok="t" o:connecttype="custom" o:connectlocs="0,476;233,10;951,10;1184,476;951,942;233,942;0,476" o:connectangles="0,0,0,0,0,0,0"/>
                      </v:shape>
                      <w10:anchorlock/>
                    </v:group>
                  </w:pict>
                </mc:Fallback>
              </mc:AlternateContent>
            </w:r>
          </w:p>
        </w:tc>
        <w:tc>
          <w:tcPr>
            <w:tcW w:w="2203" w:type="dxa"/>
            <w:tcBorders>
              <w:top w:val="single" w:sz="4" w:space="0" w:color="000000"/>
              <w:left w:val="single" w:sz="4" w:space="0" w:color="000000"/>
              <w:bottom w:val="single" w:sz="4" w:space="0" w:color="000000"/>
              <w:right w:val="single" w:sz="4" w:space="0" w:color="000000"/>
            </w:tcBorders>
          </w:tcPr>
          <w:p w:rsidR="00D1311D" w:rsidRDefault="00D1311D" w:rsidP="001A4121">
            <w:pPr>
              <w:pStyle w:val="TableParagraph"/>
              <w:spacing w:before="119" w:line="357" w:lineRule="auto"/>
              <w:ind w:left="418" w:right="402" w:firstLine="44"/>
              <w:jc w:val="center"/>
              <w:rPr>
                <w:sz w:val="24"/>
              </w:rPr>
            </w:pPr>
            <w:r>
              <w:rPr>
                <w:sz w:val="24"/>
              </w:rPr>
              <w:t>Simbol</w:t>
            </w:r>
          </w:p>
          <w:p w:rsidR="00D1311D" w:rsidRPr="00D1311D" w:rsidRDefault="00D1311D" w:rsidP="001A4121">
            <w:pPr>
              <w:pStyle w:val="TableParagraph"/>
              <w:spacing w:before="119" w:line="357" w:lineRule="auto"/>
              <w:ind w:left="418" w:right="402" w:firstLine="44"/>
              <w:jc w:val="center"/>
              <w:rPr>
                <w:sz w:val="24"/>
              </w:rPr>
            </w:pPr>
            <w:r w:rsidRPr="00D1311D">
              <w:rPr>
                <w:sz w:val="24"/>
              </w:rPr>
              <w:t>Progration</w:t>
            </w:r>
          </w:p>
        </w:tc>
        <w:tc>
          <w:tcPr>
            <w:tcW w:w="3044" w:type="dxa"/>
            <w:tcBorders>
              <w:top w:val="single" w:sz="4" w:space="0" w:color="000000"/>
              <w:left w:val="single" w:sz="4" w:space="0" w:color="000000"/>
              <w:bottom w:val="single" w:sz="4" w:space="0" w:color="000000"/>
              <w:right w:val="single" w:sz="4" w:space="0" w:color="000000"/>
            </w:tcBorders>
          </w:tcPr>
          <w:p w:rsidR="00D1311D" w:rsidRDefault="00D1311D" w:rsidP="00D1311D">
            <w:pPr>
              <w:pStyle w:val="TableParagraph"/>
              <w:spacing w:before="119" w:line="357" w:lineRule="auto"/>
              <w:ind w:left="106"/>
              <w:rPr>
                <w:sz w:val="24"/>
              </w:rPr>
            </w:pPr>
            <w:r>
              <w:rPr>
                <w:sz w:val="24"/>
              </w:rPr>
              <w:t>Simbol</w:t>
            </w:r>
            <w:r w:rsidRPr="00D1311D">
              <w:rPr>
                <w:sz w:val="24"/>
              </w:rPr>
              <w:t xml:space="preserve"> </w:t>
            </w:r>
            <w:r>
              <w:rPr>
                <w:sz w:val="24"/>
              </w:rPr>
              <w:t>untuk</w:t>
            </w:r>
            <w:r w:rsidRPr="00D1311D">
              <w:rPr>
                <w:sz w:val="24"/>
              </w:rPr>
              <w:t xml:space="preserve"> </w:t>
            </w:r>
            <w:r>
              <w:rPr>
                <w:sz w:val="24"/>
              </w:rPr>
              <w:t>mengarsipkan</w:t>
            </w:r>
            <w:r w:rsidRPr="00D1311D">
              <w:rPr>
                <w:sz w:val="24"/>
              </w:rPr>
              <w:t xml:space="preserve"> </w:t>
            </w:r>
            <w:r>
              <w:rPr>
                <w:sz w:val="24"/>
              </w:rPr>
              <w:t>penyimpanan yang akan digunakan</w:t>
            </w:r>
            <w:r w:rsidRPr="00D1311D">
              <w:rPr>
                <w:sz w:val="24"/>
              </w:rPr>
              <w:t xml:space="preserve"> </w:t>
            </w:r>
            <w:r>
              <w:rPr>
                <w:sz w:val="24"/>
              </w:rPr>
              <w:t>sebagai</w:t>
            </w:r>
            <w:r w:rsidRPr="00D1311D">
              <w:rPr>
                <w:sz w:val="24"/>
              </w:rPr>
              <w:t xml:space="preserve"> </w:t>
            </w:r>
            <w:r>
              <w:rPr>
                <w:sz w:val="24"/>
              </w:rPr>
              <w:t>tempat</w:t>
            </w:r>
            <w:r w:rsidRPr="00D1311D">
              <w:rPr>
                <w:sz w:val="24"/>
              </w:rPr>
              <w:t xml:space="preserve"> </w:t>
            </w:r>
            <w:r>
              <w:rPr>
                <w:sz w:val="24"/>
              </w:rPr>
              <w:t>pengolahan</w:t>
            </w:r>
            <w:r w:rsidRPr="00D1311D">
              <w:rPr>
                <w:sz w:val="24"/>
              </w:rPr>
              <w:t xml:space="preserve"> </w:t>
            </w:r>
            <w:r>
              <w:rPr>
                <w:sz w:val="24"/>
              </w:rPr>
              <w:t>di</w:t>
            </w:r>
            <w:r w:rsidRPr="00D1311D">
              <w:rPr>
                <w:sz w:val="24"/>
              </w:rPr>
              <w:t xml:space="preserve"> </w:t>
            </w:r>
            <w:r>
              <w:rPr>
                <w:sz w:val="24"/>
              </w:rPr>
              <w:t>dalam</w:t>
            </w:r>
            <w:r w:rsidRPr="00D1311D">
              <w:rPr>
                <w:sz w:val="24"/>
              </w:rPr>
              <w:t xml:space="preserve"> storage</w:t>
            </w:r>
            <w:r>
              <w:rPr>
                <w:sz w:val="24"/>
              </w:rPr>
              <w:t>.</w:t>
            </w:r>
          </w:p>
        </w:tc>
      </w:tr>
    </w:tbl>
    <w:p w:rsidR="00D1311D" w:rsidRPr="00D1311D" w:rsidRDefault="00D1311D" w:rsidP="00D1311D"/>
    <w:p w:rsidR="00A076CF" w:rsidRPr="00412D28" w:rsidRDefault="00A076CF" w:rsidP="00311A6B">
      <w:pPr>
        <w:pStyle w:val="Heading3"/>
        <w:numPr>
          <w:ilvl w:val="0"/>
          <w:numId w:val="30"/>
        </w:numPr>
        <w:spacing w:before="120" w:after="120"/>
        <w:ind w:left="426" w:hanging="426"/>
        <w:rPr>
          <w:rFonts w:ascii="Times New Roman" w:hAnsi="Times New Roman" w:cs="Times New Roman"/>
          <w:color w:val="auto"/>
        </w:rPr>
      </w:pPr>
      <w:r w:rsidRPr="00412D28">
        <w:rPr>
          <w:rFonts w:ascii="Times New Roman" w:hAnsi="Times New Roman" w:cs="Times New Roman"/>
          <w:color w:val="auto"/>
        </w:rPr>
        <w:t>ERD ( Entity Relationship Diagram )</w:t>
      </w:r>
      <w:bookmarkEnd w:id="46"/>
    </w:p>
    <w:p w:rsidR="0097060C" w:rsidRPr="00412D28" w:rsidRDefault="00A076CF" w:rsidP="00D1311D">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i/>
          <w:noProof/>
          <w:sz w:val="24"/>
          <w:lang w:val="en-ID"/>
        </w:rPr>
        <w:t>Entity Relationship Diagram (ERD)</w:t>
      </w:r>
      <w:r w:rsidRPr="00412D28">
        <w:rPr>
          <w:rFonts w:ascii="Times New Roman" w:hAnsi="Times New Roman" w:cs="Times New Roman"/>
          <w:noProof/>
          <w:sz w:val="24"/>
          <w:lang w:val="en-ID"/>
        </w:rPr>
        <w:t xml:space="preserve"> merupakan sebuah model jaringan yang menggambarkan rancangan </w:t>
      </w:r>
      <w:r w:rsidR="00CC4361" w:rsidRPr="00412D28">
        <w:rPr>
          <w:rFonts w:ascii="Times New Roman" w:hAnsi="Times New Roman" w:cs="Times New Roman"/>
          <w:noProof/>
          <w:sz w:val="24"/>
          <w:lang w:val="en-ID"/>
        </w:rPr>
        <w:t>atau susunan data store dari sistem pada level pemisah yang tinggi. Diagram E-R juga digunakan untuk menggambarkan hubungan antara simpanan data atau data store yang terdapat pada DFD</w:t>
      </w:r>
      <w:r w:rsidR="00831CAB" w:rsidRPr="00412D28">
        <w:rPr>
          <w:rFonts w:ascii="Times New Roman" w:hAnsi="Times New Roman" w:cs="Times New Roman"/>
          <w:noProof/>
          <w:sz w:val="24"/>
          <w:lang w:val="en-ID"/>
        </w:rPr>
        <w:t xml:space="preserve"> </w:t>
      </w:r>
      <w:r w:rsidR="00831CAB" w:rsidRPr="00412D28">
        <w:rPr>
          <w:rFonts w:ascii="Times New Roman" w:hAnsi="Times New Roman" w:cs="Times New Roman"/>
          <w:noProof/>
          <w:sz w:val="24"/>
          <w:lang w:val="en-ID"/>
        </w:rPr>
        <w:fldChar w:fldCharType="begin" w:fldLock="1"/>
      </w:r>
      <w:r w:rsidR="003A690E">
        <w:rPr>
          <w:rFonts w:ascii="Times New Roman" w:hAnsi="Times New Roman" w:cs="Times New Roman"/>
          <w:noProof/>
          <w:sz w:val="24"/>
          <w:lang w:val="en-ID"/>
        </w:rPr>
        <w:instrText>ADDIN CSL_CITATION {"citationItems":[{"id":"ITEM-1","itemData":{"abstract":"Pada penerapan pengolahan data elektronik pada suatu lembaga dan dapat mewujudkan kelancaran dan fungsi operasional yang terjadi setiap hari atau akhir tahun bisa terselesaikan dengan baik dan mampu memberikan informasi yang bermanfaat dalam bentuk laporan/abstrak juga dalam mengenai pengolahan data nasabah di bank sampah. Komputerisasi sistem informasi yang objeknya nasabah dan koordinator di dalamnya yang berada di organisasi tersebut dirasakan banyak manfaatnya. Sistem informasi ini akhirnya dapat memberikan potensi kerja sebaik mungkin, juga dapat menyimpan data dan informasi nasabah dengan aman tanpa ada orang yang bisa masuk ke sistem ini terkecuali orang dalam. Dengan demikian sistem ini memberikan suatu keamanan dan kemudahan dalam menyimpan data dan informasi. Melihat akan diperlukannya informasi mengenai proses pendataan nasabah dalam sebuah organisasi, maka perlu untuk melakukan penelitian dan merancang sistem informasi suatu proses atau layanan.","author":[{"dropping-particle":"","family":"Jakaria","given":"Deni Ahmad","non-dropping-particle":"","parse-names":false,"suffix":""},{"dropping-particle":"","family":"Sentosa","given":"Yulia Budiani","non-dropping-particle":"","parse-names":false,"suffix":""}],"container-title":"Jurnal Manajemen Dan Teknik Informatika","id":"ITEM-1","issue":"01","issued":{"date-parts":[["2018"]]},"page":"301-310","title":"Sistem Informasi Penjualan Barang Pada Toko Bangunan Sribayu Berbasis Web","type":"article-journal","volume":"03"},"uris":["http://www.mendeley.com/documents/?uuid=ff47eca1-71fd-4cef-935c-d3b9ad4b214d","http://www.mendeley.com/documents/?uuid=300d4d8d-c2a5-4b36-a20e-a279c1bb8a6e"]}],"mendeley":{"formattedCitation":"[24]","plainTextFormattedCitation":"[24]","previouslyFormattedCitation":"[24]"},"properties":{"noteIndex":0},"schema":"https://github.com/citation-style-language/schema/raw/master/csl-citation.json"}</w:instrText>
      </w:r>
      <w:r w:rsidR="00831CAB"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4]</w:t>
      </w:r>
      <w:r w:rsidR="00831CAB" w:rsidRPr="00412D28">
        <w:rPr>
          <w:rFonts w:ascii="Times New Roman" w:hAnsi="Times New Roman" w:cs="Times New Roman"/>
          <w:noProof/>
          <w:sz w:val="24"/>
          <w:lang w:val="en-ID"/>
        </w:rPr>
        <w:fldChar w:fldCharType="end"/>
      </w:r>
      <w:r w:rsidR="006145FB" w:rsidRPr="00412D28">
        <w:rPr>
          <w:rFonts w:ascii="Times New Roman" w:hAnsi="Times New Roman" w:cs="Times New Roman"/>
          <w:noProof/>
          <w:sz w:val="24"/>
          <w:lang w:val="en-ID"/>
        </w:rPr>
        <w:t>.</w:t>
      </w:r>
    </w:p>
    <w:p w:rsidR="006369F3" w:rsidRPr="00412D28" w:rsidRDefault="006369F3" w:rsidP="006369F3">
      <w:pPr>
        <w:pStyle w:val="Caption"/>
        <w:spacing w:before="240" w:after="120" w:line="360" w:lineRule="auto"/>
        <w:rPr>
          <w:rFonts w:ascii="Times New Roman" w:hAnsi="Times New Roman" w:cs="Times New Roman"/>
          <w:i w:val="0"/>
          <w:color w:val="auto"/>
          <w:sz w:val="36"/>
        </w:rPr>
      </w:pPr>
      <w:bookmarkStart w:id="47" w:name="_Toc107511899"/>
      <w:bookmarkStart w:id="48" w:name="_Toc109486177"/>
      <w:r w:rsidRPr="00412D28">
        <w:rPr>
          <w:rFonts w:ascii="Times New Roman" w:hAnsi="Times New Roman" w:cs="Times New Roman"/>
          <w:i w:val="0"/>
          <w:color w:val="auto"/>
          <w:sz w:val="24"/>
        </w:rPr>
        <w:t xml:space="preserve">Tabel 2. </w:t>
      </w:r>
      <w:r w:rsidR="00D1311D">
        <w:rPr>
          <w:rFonts w:ascii="Times New Roman" w:hAnsi="Times New Roman" w:cs="Times New Roman"/>
          <w:i w:val="0"/>
          <w:color w:val="auto"/>
          <w:sz w:val="24"/>
        </w:rPr>
        <w:t>5</w:t>
      </w:r>
      <w:r w:rsidR="00735E76" w:rsidRPr="00412D28">
        <w:rPr>
          <w:rFonts w:ascii="Times New Roman" w:hAnsi="Times New Roman" w:cs="Times New Roman"/>
          <w:i w:val="0"/>
          <w:color w:val="auto"/>
          <w:sz w:val="24"/>
        </w:rPr>
        <w:t>. Simbol-Simbol</w:t>
      </w:r>
      <w:r w:rsidRPr="00412D28">
        <w:rPr>
          <w:rFonts w:ascii="Times New Roman" w:hAnsi="Times New Roman" w:cs="Times New Roman"/>
          <w:i w:val="0"/>
          <w:color w:val="auto"/>
          <w:sz w:val="24"/>
        </w:rPr>
        <w:t xml:space="preserve"> ERD (Enti</w:t>
      </w:r>
      <w:r w:rsidR="00EF1A20">
        <w:rPr>
          <w:rFonts w:ascii="Times New Roman" w:hAnsi="Times New Roman" w:cs="Times New Roman"/>
          <w:i w:val="0"/>
          <w:color w:val="auto"/>
          <w:sz w:val="24"/>
        </w:rPr>
        <w:t>ty Relationship Diagram</w:t>
      </w:r>
      <w:r w:rsidRPr="00412D28">
        <w:rPr>
          <w:rFonts w:ascii="Times New Roman" w:hAnsi="Times New Roman" w:cs="Times New Roman"/>
          <w:i w:val="0"/>
          <w:color w:val="auto"/>
          <w:sz w:val="24"/>
        </w:rPr>
        <w:t>)</w:t>
      </w:r>
      <w:bookmarkEnd w:id="47"/>
      <w:bookmarkEnd w:id="48"/>
    </w:p>
    <w:tbl>
      <w:tblPr>
        <w:tblStyle w:val="TableGrid"/>
        <w:tblW w:w="0" w:type="auto"/>
        <w:tblInd w:w="108" w:type="dxa"/>
        <w:tblLook w:val="04A0" w:firstRow="1" w:lastRow="0" w:firstColumn="1" w:lastColumn="0" w:noHBand="0" w:noVBand="1"/>
      </w:tblPr>
      <w:tblGrid>
        <w:gridCol w:w="2565"/>
        <w:gridCol w:w="2672"/>
        <w:gridCol w:w="2672"/>
      </w:tblGrid>
      <w:tr w:rsidR="00387512" w:rsidRPr="00412D28" w:rsidTr="00387512">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387512" w:rsidRPr="00412D28" w:rsidTr="001A4121">
        <w:trPr>
          <w:trHeight w:val="1916"/>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p>
          <w:p w:rsidR="00387512" w:rsidRPr="00412D28" w:rsidRDefault="00D756CF"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6608" behindDoc="0" locked="0" layoutInCell="1" allowOverlap="1" wp14:anchorId="55EFE428" wp14:editId="6F10BD87">
                      <wp:simplePos x="0" y="0"/>
                      <wp:positionH relativeFrom="column">
                        <wp:posOffset>332105</wp:posOffset>
                      </wp:positionH>
                      <wp:positionV relativeFrom="paragraph">
                        <wp:posOffset>1905</wp:posOffset>
                      </wp:positionV>
                      <wp:extent cx="871220" cy="516255"/>
                      <wp:effectExtent l="0" t="0" r="24130" b="17145"/>
                      <wp:wrapNone/>
                      <wp:docPr id="37" name="Flowchart: Process 37"/>
                      <wp:cNvGraphicFramePr/>
                      <a:graphic xmlns:a="http://schemas.openxmlformats.org/drawingml/2006/main">
                        <a:graphicData uri="http://schemas.microsoft.com/office/word/2010/wordprocessingShape">
                          <wps:wsp>
                            <wps:cNvSpPr/>
                            <wps:spPr>
                              <a:xfrm>
                                <a:off x="0" y="0"/>
                                <a:ext cx="871220" cy="51625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7" o:spid="_x0000_s1026" type="#_x0000_t109" style="position:absolute;margin-left:26.15pt;margin-top:.15pt;width:68.6pt;height:40.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" fillcolor="white [3201]" strokecolor="black [3200]" strokeweight="1pt"/>
                  </w:pict>
                </mc:Fallback>
              </mc:AlternateContent>
            </w:r>
          </w:p>
          <w:p w:rsidR="00387512" w:rsidRDefault="00387512" w:rsidP="00387512">
            <w:pPr>
              <w:spacing w:line="360" w:lineRule="auto"/>
              <w:jc w:val="center"/>
              <w:rPr>
                <w:rFonts w:ascii="Times New Roman" w:hAnsi="Times New Roman" w:cs="Times New Roman"/>
                <w:b/>
                <w:sz w:val="24"/>
              </w:rPr>
            </w:pPr>
          </w:p>
          <w:p w:rsidR="00D756CF" w:rsidRPr="00412D28" w:rsidRDefault="00D756CF" w:rsidP="001A4121">
            <w:pPr>
              <w:spacing w:line="360" w:lineRule="auto"/>
              <w:rPr>
                <w:rFonts w:ascii="Times New Roman" w:hAnsi="Times New Roman" w:cs="Times New Roman"/>
                <w:b/>
                <w:sz w:val="24"/>
              </w:rPr>
            </w:pPr>
          </w:p>
        </w:tc>
        <w:tc>
          <w:tcPr>
            <w:tcW w:w="2672" w:type="dxa"/>
            <w:vAlign w:val="center"/>
          </w:tcPr>
          <w:p w:rsidR="00387512" w:rsidRPr="00412D28" w:rsidRDefault="00D756CF" w:rsidP="00387512">
            <w:pPr>
              <w:spacing w:line="360" w:lineRule="auto"/>
              <w:jc w:val="center"/>
              <w:rPr>
                <w:rFonts w:ascii="Times New Roman" w:hAnsi="Times New Roman" w:cs="Times New Roman"/>
                <w:sz w:val="24"/>
              </w:rPr>
            </w:pPr>
            <w:r w:rsidRPr="00412D28">
              <w:rPr>
                <w:rFonts w:ascii="Times New Roman" w:hAnsi="Times New Roman" w:cs="Times New Roman"/>
                <w:sz w:val="24"/>
              </w:rPr>
              <w:t>Entitas</w:t>
            </w:r>
          </w:p>
        </w:tc>
        <w:tc>
          <w:tcPr>
            <w:tcW w:w="2672" w:type="dxa"/>
          </w:tcPr>
          <w:p w:rsidR="00387512" w:rsidRPr="00412D28" w:rsidRDefault="00D756CF" w:rsidP="001A4121">
            <w:pPr>
              <w:spacing w:line="360" w:lineRule="auto"/>
              <w:jc w:val="both"/>
              <w:rPr>
                <w:rFonts w:ascii="Times New Roman" w:hAnsi="Times New Roman" w:cs="Times New Roman"/>
                <w:sz w:val="24"/>
              </w:rPr>
            </w:pPr>
            <w:r w:rsidRPr="00412D28">
              <w:rPr>
                <w:rFonts w:ascii="Times New Roman" w:hAnsi="Times New Roman" w:cs="Times New Roman"/>
                <w:sz w:val="24"/>
              </w:rPr>
              <w:t>Yaitu kumpulan dari objek yang dapat diidentifikasi secara unik</w:t>
            </w:r>
          </w:p>
        </w:tc>
      </w:tr>
      <w:tr w:rsidR="005205C7" w:rsidRPr="00412D28" w:rsidTr="00D1311D">
        <w:trPr>
          <w:trHeight w:val="2249"/>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7632" behindDoc="0" locked="0" layoutInCell="1" allowOverlap="1" wp14:anchorId="5E4346C5" wp14:editId="55FECD68">
                      <wp:simplePos x="0" y="0"/>
                      <wp:positionH relativeFrom="column">
                        <wp:posOffset>315595</wp:posOffset>
                      </wp:positionH>
                      <wp:positionV relativeFrom="paragraph">
                        <wp:posOffset>142875</wp:posOffset>
                      </wp:positionV>
                      <wp:extent cx="871220" cy="828040"/>
                      <wp:effectExtent l="19050" t="19050" r="24130" b="29210"/>
                      <wp:wrapNone/>
                      <wp:docPr id="39" name="Flowchart: Decision 39"/>
                      <wp:cNvGraphicFramePr/>
                      <a:graphic xmlns:a="http://schemas.openxmlformats.org/drawingml/2006/main">
                        <a:graphicData uri="http://schemas.microsoft.com/office/word/2010/wordprocessingShape">
                          <wps:wsp>
                            <wps:cNvSpPr/>
                            <wps:spPr>
                              <a:xfrm>
                                <a:off x="0" y="0"/>
                                <a:ext cx="871220" cy="828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39" o:spid="_x0000_s1026" type="#_x0000_t110" style="position:absolute;margin-left:24.85pt;margin-top:11.25pt;width:68.6pt;height:65.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" fillcolor="white [3201]" strokecolor="black [3200]" strokeweight="1pt"/>
                  </w:pict>
                </mc:Fallback>
              </mc:AlternateContent>
            </w:r>
          </w:p>
          <w:p w:rsidR="005205C7" w:rsidRDefault="005205C7" w:rsidP="00387512">
            <w:pPr>
              <w:spacing w:line="360" w:lineRule="auto"/>
              <w:jc w:val="center"/>
              <w:rPr>
                <w:rFonts w:ascii="Times New Roman" w:hAnsi="Times New Roman" w:cs="Times New Roman"/>
                <w:b/>
                <w:sz w:val="24"/>
              </w:rPr>
            </w:pPr>
          </w:p>
          <w:p w:rsidR="004154FB" w:rsidRPr="00412D28" w:rsidRDefault="004154FB" w:rsidP="004154FB">
            <w:pPr>
              <w:spacing w:line="360" w:lineRule="auto"/>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tc>
        <w:tc>
          <w:tcPr>
            <w:tcW w:w="2672" w:type="dxa"/>
            <w:vAlign w:val="center"/>
          </w:tcPr>
          <w:p w:rsidR="005205C7" w:rsidRPr="00412D28" w:rsidRDefault="005205C7" w:rsidP="00387512">
            <w:pPr>
              <w:spacing w:line="360" w:lineRule="auto"/>
              <w:jc w:val="center"/>
              <w:rPr>
                <w:rFonts w:ascii="Times New Roman" w:hAnsi="Times New Roman" w:cs="Times New Roman"/>
                <w:sz w:val="24"/>
              </w:rPr>
            </w:pPr>
            <w:r w:rsidRPr="00412D28">
              <w:rPr>
                <w:rFonts w:ascii="Times New Roman" w:hAnsi="Times New Roman" w:cs="Times New Roman"/>
                <w:sz w:val="24"/>
              </w:rPr>
              <w:t>Relasi</w:t>
            </w:r>
          </w:p>
        </w:tc>
        <w:tc>
          <w:tcPr>
            <w:tcW w:w="2672" w:type="dxa"/>
          </w:tcPr>
          <w:p w:rsidR="001A4121" w:rsidRDefault="001A4121" w:rsidP="005205C7">
            <w:pPr>
              <w:spacing w:line="360" w:lineRule="auto"/>
              <w:jc w:val="both"/>
              <w:rPr>
                <w:rFonts w:ascii="Times New Roman" w:hAnsi="Times New Roman" w:cs="Times New Roman"/>
                <w:sz w:val="24"/>
              </w:rPr>
            </w:pPr>
          </w:p>
          <w:p w:rsidR="001A4121" w:rsidRDefault="005205C7" w:rsidP="005205C7">
            <w:pPr>
              <w:spacing w:line="360" w:lineRule="auto"/>
              <w:jc w:val="both"/>
              <w:rPr>
                <w:rFonts w:ascii="Times New Roman" w:hAnsi="Times New Roman" w:cs="Times New Roman"/>
                <w:sz w:val="24"/>
              </w:rPr>
            </w:pPr>
            <w:r w:rsidRPr="00412D28">
              <w:rPr>
                <w:rFonts w:ascii="Times New Roman" w:hAnsi="Times New Roman" w:cs="Times New Roman"/>
                <w:sz w:val="24"/>
              </w:rPr>
              <w:t>Relas</w:t>
            </w:r>
            <w:r w:rsidR="00473900" w:rsidRPr="00412D28">
              <w:rPr>
                <w:rFonts w:ascii="Times New Roman" w:hAnsi="Times New Roman" w:cs="Times New Roman"/>
                <w:sz w:val="24"/>
              </w:rPr>
              <w:t>i, yait</w:t>
            </w:r>
            <w:r w:rsidR="00E07096" w:rsidRPr="00412D28">
              <w:rPr>
                <w:rFonts w:ascii="Times New Roman" w:hAnsi="Times New Roman" w:cs="Times New Roman"/>
                <w:sz w:val="24"/>
              </w:rPr>
              <w:t>u</w:t>
            </w:r>
            <w:r w:rsidR="00473900" w:rsidRPr="00412D28">
              <w:rPr>
                <w:rFonts w:ascii="Times New Roman" w:hAnsi="Times New Roman" w:cs="Times New Roman"/>
                <w:sz w:val="24"/>
              </w:rPr>
              <w:t xml:space="preserve"> </w:t>
            </w:r>
            <w:r w:rsidRPr="00412D28">
              <w:rPr>
                <w:rFonts w:ascii="Times New Roman" w:hAnsi="Times New Roman" w:cs="Times New Roman"/>
                <w:sz w:val="24"/>
              </w:rPr>
              <w:t>hubungan yang terjadi antara salah satu le</w:t>
            </w:r>
            <w:r w:rsidR="00F11DCD" w:rsidRPr="00412D28">
              <w:rPr>
                <w:rFonts w:ascii="Times New Roman" w:hAnsi="Times New Roman" w:cs="Times New Roman"/>
                <w:sz w:val="24"/>
              </w:rPr>
              <w:t>b</w:t>
            </w:r>
            <w:r w:rsidRPr="00412D28">
              <w:rPr>
                <w:rFonts w:ascii="Times New Roman" w:hAnsi="Times New Roman" w:cs="Times New Roman"/>
                <w:sz w:val="24"/>
              </w:rPr>
              <w:t>ih entitas. Jenis hubungan antara lan. One to one , one to many, dan many to many</w:t>
            </w:r>
          </w:p>
          <w:p w:rsidR="001A4121" w:rsidRPr="00412D28" w:rsidRDefault="001A4121" w:rsidP="005205C7">
            <w:pPr>
              <w:spacing w:line="360" w:lineRule="auto"/>
              <w:jc w:val="both"/>
              <w:rPr>
                <w:rFonts w:ascii="Times New Roman" w:hAnsi="Times New Roman" w:cs="Times New Roman"/>
                <w:sz w:val="24"/>
              </w:rPr>
            </w:pPr>
          </w:p>
        </w:tc>
      </w:tr>
      <w:tr w:rsidR="005205C7" w:rsidRPr="00412D28" w:rsidTr="005205C7">
        <w:trPr>
          <w:trHeight w:val="457"/>
        </w:trPr>
        <w:tc>
          <w:tcPr>
            <w:tcW w:w="2565" w:type="dxa"/>
            <w:vAlign w:val="center"/>
          </w:tcPr>
          <w:p w:rsidR="00037CD4" w:rsidRPr="00412D28" w:rsidRDefault="001A4121" w:rsidP="001A4121">
            <w:pPr>
              <w:spacing w:line="360" w:lineRule="auto"/>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8656" behindDoc="0" locked="0" layoutInCell="1" allowOverlap="1" wp14:anchorId="21216816" wp14:editId="19A2D69B">
                      <wp:simplePos x="0" y="0"/>
                      <wp:positionH relativeFrom="column">
                        <wp:posOffset>125095</wp:posOffset>
                      </wp:positionH>
                      <wp:positionV relativeFrom="paragraph">
                        <wp:posOffset>130810</wp:posOffset>
                      </wp:positionV>
                      <wp:extent cx="1214755" cy="473075"/>
                      <wp:effectExtent l="0" t="0" r="23495" b="22225"/>
                      <wp:wrapNone/>
                      <wp:docPr id="40" name="Oval 40"/>
                      <wp:cNvGraphicFramePr/>
                      <a:graphic xmlns:a="http://schemas.openxmlformats.org/drawingml/2006/main">
                        <a:graphicData uri="http://schemas.microsoft.com/office/word/2010/wordprocessingShape">
                          <wps:wsp>
                            <wps:cNvSpPr/>
                            <wps:spPr>
                              <a:xfrm>
                                <a:off x="0" y="0"/>
                                <a:ext cx="1214755" cy="47307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26" style="position:absolute;margin-left:9.85pt;margin-top:10.3pt;width:95.65pt;height:3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" fillcolor="white [3201]" strokecolor="black [3200]" strokeweight="1pt">
                      <v:stroke joinstyle="miter"/>
                    </v:oval>
                  </w:pict>
                </mc:Fallback>
              </mc:AlternateContent>
            </w:r>
            <w:r>
              <w:rPr>
                <w:rFonts w:ascii="Times New Roman" w:hAnsi="Times New Roman" w:cs="Times New Roman"/>
                <w:b/>
                <w:sz w:val="24"/>
              </w:rPr>
              <w:t xml:space="preserve">  </w:t>
            </w:r>
          </w:p>
          <w:p w:rsidR="00037CD4" w:rsidRPr="00412D28" w:rsidRDefault="00037CD4" w:rsidP="00387512">
            <w:pPr>
              <w:spacing w:line="360" w:lineRule="auto"/>
              <w:jc w:val="center"/>
              <w:rPr>
                <w:rFonts w:ascii="Times New Roman" w:hAnsi="Times New Roman" w:cs="Times New Roman"/>
                <w:b/>
                <w:sz w:val="24"/>
              </w:rPr>
            </w:pPr>
          </w:p>
          <w:p w:rsidR="00037CD4" w:rsidRPr="00412D28" w:rsidRDefault="00037CD4" w:rsidP="00037CD4">
            <w:pPr>
              <w:spacing w:line="360" w:lineRule="auto"/>
              <w:rPr>
                <w:rFonts w:ascii="Times New Roman" w:hAnsi="Times New Roman" w:cs="Times New Roman"/>
                <w:b/>
                <w:sz w:val="24"/>
              </w:rPr>
            </w:pPr>
          </w:p>
        </w:tc>
        <w:tc>
          <w:tcPr>
            <w:tcW w:w="2672" w:type="dxa"/>
            <w:vAlign w:val="center"/>
          </w:tcPr>
          <w:p w:rsidR="005205C7" w:rsidRPr="00412D28" w:rsidRDefault="00473900" w:rsidP="00387512">
            <w:pPr>
              <w:spacing w:line="360" w:lineRule="auto"/>
              <w:jc w:val="center"/>
              <w:rPr>
                <w:rFonts w:ascii="Times New Roman" w:hAnsi="Times New Roman" w:cs="Times New Roman"/>
                <w:sz w:val="24"/>
              </w:rPr>
            </w:pPr>
            <w:r w:rsidRPr="00412D28">
              <w:rPr>
                <w:rFonts w:ascii="Times New Roman" w:hAnsi="Times New Roman" w:cs="Times New Roman"/>
                <w:sz w:val="24"/>
              </w:rPr>
              <w:t>Atribut</w:t>
            </w:r>
          </w:p>
        </w:tc>
        <w:tc>
          <w:tcPr>
            <w:tcW w:w="2672" w:type="dxa"/>
          </w:tcPr>
          <w:p w:rsidR="005205C7" w:rsidRDefault="00473900" w:rsidP="004154FB">
            <w:pPr>
              <w:spacing w:line="360" w:lineRule="auto"/>
              <w:jc w:val="both"/>
              <w:rPr>
                <w:rFonts w:ascii="Times New Roman" w:hAnsi="Times New Roman" w:cs="Times New Roman"/>
                <w:sz w:val="24"/>
              </w:rPr>
            </w:pPr>
            <w:r w:rsidRPr="00412D28">
              <w:rPr>
                <w:rFonts w:ascii="Times New Roman" w:hAnsi="Times New Roman" w:cs="Times New Roman"/>
                <w:sz w:val="24"/>
              </w:rPr>
              <w:t>Atribut</w:t>
            </w:r>
            <w:r w:rsidR="00D1311D">
              <w:rPr>
                <w:rFonts w:ascii="Times New Roman" w:hAnsi="Times New Roman" w:cs="Times New Roman"/>
                <w:sz w:val="24"/>
              </w:rPr>
              <w:t xml:space="preserve"> </w:t>
            </w:r>
            <w:r w:rsidRPr="00412D28">
              <w:rPr>
                <w:rFonts w:ascii="Times New Roman" w:hAnsi="Times New Roman" w:cs="Times New Roman"/>
                <w:sz w:val="24"/>
              </w:rPr>
              <w:t xml:space="preserve">yaitu </w:t>
            </w:r>
            <w:r w:rsidR="004154FB">
              <w:rPr>
                <w:rFonts w:ascii="Times New Roman" w:hAnsi="Times New Roman" w:cs="Times New Roman"/>
                <w:sz w:val="24"/>
              </w:rPr>
              <w:t xml:space="preserve">karakteristik dari entitas atau </w:t>
            </w:r>
            <w:r w:rsidRPr="00412D28">
              <w:rPr>
                <w:rFonts w:ascii="Times New Roman" w:hAnsi="Times New Roman" w:cs="Times New Roman"/>
                <w:sz w:val="24"/>
              </w:rPr>
              <w:t>relasi yang</w:t>
            </w:r>
            <w:r w:rsidR="00D1311D">
              <w:t xml:space="preserve"> </w:t>
            </w:r>
            <w:r w:rsidRPr="00412D28">
              <w:rPr>
                <w:rFonts w:ascii="Times New Roman" w:hAnsi="Times New Roman" w:cs="Times New Roman"/>
                <w:sz w:val="24"/>
              </w:rPr>
              <w:t>merupakan penjelasan detail tentang entitas</w:t>
            </w:r>
          </w:p>
          <w:p w:rsidR="001A4121" w:rsidRPr="00412D28" w:rsidRDefault="001A4121" w:rsidP="004154FB">
            <w:pPr>
              <w:spacing w:line="360" w:lineRule="auto"/>
              <w:jc w:val="both"/>
              <w:rPr>
                <w:rFonts w:ascii="Times New Roman" w:hAnsi="Times New Roman" w:cs="Times New Roman"/>
                <w:sz w:val="24"/>
              </w:rPr>
            </w:pPr>
          </w:p>
        </w:tc>
      </w:tr>
      <w:tr w:rsidR="00E07096" w:rsidRPr="00412D28" w:rsidTr="005205C7">
        <w:trPr>
          <w:trHeight w:val="457"/>
        </w:trPr>
        <w:tc>
          <w:tcPr>
            <w:tcW w:w="2565" w:type="dxa"/>
            <w:vAlign w:val="center"/>
          </w:tcPr>
          <w:p w:rsidR="001A4121" w:rsidRDefault="001A4121" w:rsidP="001A4121">
            <w:pPr>
              <w:spacing w:line="360" w:lineRule="auto"/>
              <w:rPr>
                <w:rFonts w:ascii="Times New Roman" w:hAnsi="Times New Roman" w:cs="Times New Roman"/>
                <w:b/>
                <w:sz w:val="24"/>
              </w:rPr>
            </w:pPr>
          </w:p>
          <w:p w:rsidR="001A4121" w:rsidRPr="00412D28" w:rsidRDefault="001A4121" w:rsidP="001A4121">
            <w:pPr>
              <w:spacing w:line="360" w:lineRule="auto"/>
              <w:rPr>
                <w:rFonts w:ascii="Times New Roman" w:hAnsi="Times New Roman" w:cs="Times New Roman"/>
                <w:b/>
                <w:sz w:val="24"/>
              </w:rPr>
            </w:pPr>
          </w:p>
          <w:p w:rsidR="00E07096" w:rsidRPr="00412D28" w:rsidRDefault="001A20DE"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9680" behindDoc="0" locked="0" layoutInCell="1" allowOverlap="1" wp14:anchorId="22F51DF3" wp14:editId="308AB930">
                      <wp:simplePos x="0" y="0"/>
                      <wp:positionH relativeFrom="column">
                        <wp:posOffset>64135</wp:posOffset>
                      </wp:positionH>
                      <wp:positionV relativeFrom="paragraph">
                        <wp:posOffset>62230</wp:posOffset>
                      </wp:positionV>
                      <wp:extent cx="133350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1333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4.9pt" to="110.0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" strokecolor="black [3200]" strokeweight=".5pt">
                      <v:stroke joinstyle="miter"/>
                    </v:line>
                  </w:pict>
                </mc:Fallback>
              </mc:AlternateContent>
            </w:r>
          </w:p>
          <w:p w:rsidR="00E07096" w:rsidRPr="00412D28" w:rsidRDefault="00E07096" w:rsidP="00387512">
            <w:pPr>
              <w:spacing w:line="360" w:lineRule="auto"/>
              <w:jc w:val="center"/>
              <w:rPr>
                <w:rFonts w:ascii="Times New Roman" w:hAnsi="Times New Roman" w:cs="Times New Roman"/>
                <w:b/>
                <w:sz w:val="24"/>
              </w:rPr>
            </w:pPr>
          </w:p>
        </w:tc>
        <w:tc>
          <w:tcPr>
            <w:tcW w:w="2672" w:type="dxa"/>
            <w:vAlign w:val="center"/>
          </w:tcPr>
          <w:p w:rsidR="00E07096" w:rsidRPr="00412D28" w:rsidRDefault="001A20DE" w:rsidP="001A4121">
            <w:pPr>
              <w:spacing w:line="360" w:lineRule="auto"/>
              <w:jc w:val="center"/>
              <w:rPr>
                <w:rFonts w:ascii="Times New Roman" w:hAnsi="Times New Roman" w:cs="Times New Roman"/>
                <w:sz w:val="24"/>
              </w:rPr>
            </w:pPr>
            <w:r w:rsidRPr="00412D28">
              <w:rPr>
                <w:rFonts w:ascii="Times New Roman" w:hAnsi="Times New Roman" w:cs="Times New Roman"/>
                <w:sz w:val="24"/>
              </w:rPr>
              <w:t>Garis</w:t>
            </w:r>
          </w:p>
        </w:tc>
        <w:tc>
          <w:tcPr>
            <w:tcW w:w="2672" w:type="dxa"/>
          </w:tcPr>
          <w:p w:rsidR="00E07096" w:rsidRPr="00412D28" w:rsidRDefault="001A20DE" w:rsidP="005205C7">
            <w:pPr>
              <w:spacing w:line="360" w:lineRule="auto"/>
              <w:jc w:val="both"/>
              <w:rPr>
                <w:rFonts w:ascii="Times New Roman" w:hAnsi="Times New Roman" w:cs="Times New Roman"/>
                <w:sz w:val="24"/>
              </w:rPr>
            </w:pPr>
            <w:r w:rsidRPr="00412D28">
              <w:rPr>
                <w:rFonts w:ascii="Times New Roman" w:hAnsi="Times New Roman" w:cs="Times New Roman"/>
                <w:sz w:val="24"/>
              </w:rPr>
              <w:t>Garis, yaitu hubungan antara entitas dengan atributnya dan himpaun entitas dengan himpaun relasinya.</w:t>
            </w:r>
          </w:p>
        </w:tc>
      </w:tr>
    </w:tbl>
    <w:p w:rsidR="007712F6" w:rsidRPr="00412D28" w:rsidRDefault="007712F6" w:rsidP="005E5D8F">
      <w:pPr>
        <w:spacing w:line="360" w:lineRule="auto"/>
        <w:jc w:val="both"/>
        <w:rPr>
          <w:rFonts w:ascii="Times New Roman" w:hAnsi="Times New Roman" w:cs="Times New Roman"/>
          <w:sz w:val="24"/>
        </w:rPr>
      </w:pPr>
    </w:p>
    <w:p w:rsidR="004154FB" w:rsidRDefault="004154FB">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rsidR="00452927" w:rsidRPr="00412D28" w:rsidRDefault="00CE0D05" w:rsidP="00452927">
      <w:pPr>
        <w:pStyle w:val="Heading1"/>
        <w:spacing w:line="360" w:lineRule="auto"/>
        <w:jc w:val="center"/>
        <w:rPr>
          <w:rFonts w:asciiTheme="majorBidi" w:hAnsiTheme="majorBidi"/>
          <w:b/>
          <w:bCs/>
          <w:color w:val="auto"/>
          <w:sz w:val="24"/>
          <w:szCs w:val="24"/>
        </w:rPr>
      </w:pPr>
      <w:r w:rsidRPr="00412D28">
        <w:rPr>
          <w:rFonts w:ascii="Times New Roman" w:hAnsi="Times New Roman" w:cs="Times New Roman"/>
          <w:b/>
          <w:color w:val="auto"/>
          <w:sz w:val="24"/>
          <w:szCs w:val="24"/>
        </w:rPr>
        <w:t xml:space="preserve"> </w:t>
      </w:r>
      <w:bookmarkStart w:id="49" w:name="_Toc109486049"/>
      <w:r w:rsidR="00C14D50" w:rsidRPr="00412D28">
        <w:rPr>
          <w:rFonts w:ascii="Times New Roman" w:hAnsi="Times New Roman" w:cs="Times New Roman"/>
          <w:b/>
          <w:color w:val="auto"/>
          <w:sz w:val="24"/>
          <w:szCs w:val="24"/>
        </w:rPr>
        <w:t xml:space="preserve">BAB </w:t>
      </w:r>
      <w:r w:rsidR="00571470" w:rsidRPr="00412D28">
        <w:rPr>
          <w:rFonts w:ascii="Times New Roman" w:hAnsi="Times New Roman" w:cs="Times New Roman"/>
          <w:b/>
          <w:color w:val="auto"/>
          <w:sz w:val="24"/>
          <w:szCs w:val="24"/>
        </w:rPr>
        <w:t>III</w:t>
      </w:r>
      <w:r w:rsidR="00027B23" w:rsidRPr="00412D28">
        <w:rPr>
          <w:rFonts w:ascii="Times New Roman" w:hAnsi="Times New Roman" w:cs="Times New Roman"/>
          <w:b/>
          <w:color w:val="auto"/>
          <w:sz w:val="24"/>
          <w:szCs w:val="24"/>
        </w:rPr>
        <w:br/>
      </w:r>
      <w:bookmarkStart w:id="50" w:name="_Toc85266532"/>
      <w:bookmarkStart w:id="51" w:name="_Toc85266782"/>
      <w:bookmarkStart w:id="52" w:name="_Toc85533604"/>
      <w:bookmarkStart w:id="53" w:name="_Toc85549749"/>
      <w:bookmarkStart w:id="54" w:name="_Toc85568826"/>
      <w:bookmarkStart w:id="55" w:name="_Toc85569007"/>
      <w:r w:rsidR="00F278EE" w:rsidRPr="00412D28">
        <w:rPr>
          <w:rFonts w:asciiTheme="majorBidi" w:hAnsiTheme="majorBidi"/>
          <w:b/>
          <w:bCs/>
          <w:color w:val="auto"/>
          <w:sz w:val="24"/>
          <w:szCs w:val="24"/>
        </w:rPr>
        <w:t>ANALISA DAN PERANCANGAN SISTEM</w:t>
      </w:r>
      <w:bookmarkEnd w:id="49"/>
      <w:bookmarkEnd w:id="50"/>
      <w:bookmarkEnd w:id="51"/>
      <w:bookmarkEnd w:id="52"/>
      <w:bookmarkEnd w:id="53"/>
      <w:bookmarkEnd w:id="54"/>
      <w:bookmarkEnd w:id="55"/>
    </w:p>
    <w:p w:rsidR="00452927" w:rsidRPr="00412D28" w:rsidRDefault="00452927" w:rsidP="00010EF0">
      <w:pPr>
        <w:pStyle w:val="Heading2"/>
        <w:numPr>
          <w:ilvl w:val="0"/>
          <w:numId w:val="6"/>
        </w:numPr>
        <w:spacing w:before="480" w:after="120" w:line="360" w:lineRule="auto"/>
        <w:ind w:left="425" w:hanging="425"/>
        <w:rPr>
          <w:rFonts w:ascii="Times New Roman" w:hAnsi="Times New Roman" w:cs="Times New Roman"/>
          <w:b/>
          <w:color w:val="auto"/>
          <w:sz w:val="24"/>
          <w:szCs w:val="24"/>
        </w:rPr>
      </w:pPr>
      <w:bookmarkStart w:id="56" w:name="_Toc109486050"/>
      <w:r w:rsidRPr="00412D28">
        <w:rPr>
          <w:rFonts w:ascii="Times New Roman" w:hAnsi="Times New Roman" w:cs="Times New Roman"/>
          <w:b/>
          <w:color w:val="auto"/>
          <w:sz w:val="24"/>
          <w:szCs w:val="24"/>
        </w:rPr>
        <w:t xml:space="preserve">Gambaran Umum </w:t>
      </w:r>
      <w:bookmarkEnd w:id="56"/>
      <w:r w:rsidR="00156F35">
        <w:rPr>
          <w:rFonts w:ascii="Times New Roman" w:hAnsi="Times New Roman" w:cs="Times New Roman"/>
          <w:b/>
          <w:color w:val="auto"/>
          <w:sz w:val="24"/>
          <w:szCs w:val="24"/>
        </w:rPr>
        <w:t>Pabrik Genteng Desa Kalianyar</w:t>
      </w:r>
    </w:p>
    <w:p w:rsidR="003E6797" w:rsidRDefault="003E6797" w:rsidP="00AA44A9">
      <w:pPr>
        <w:spacing w:after="120" w:line="360" w:lineRule="auto"/>
        <w:jc w:val="both"/>
        <w:rPr>
          <w:rFonts w:ascii="Times New Roman" w:hAnsi="Times New Roman" w:cs="Times New Roman"/>
          <w:noProof/>
          <w:sz w:val="24"/>
          <w:szCs w:val="24"/>
        </w:rPr>
      </w:pPr>
      <w:r w:rsidRPr="003E6797">
        <w:rPr>
          <w:rFonts w:ascii="Times New Roman" w:hAnsi="Times New Roman" w:cs="Times New Roman"/>
          <w:noProof/>
          <w:sz w:val="24"/>
          <w:szCs w:val="24"/>
        </w:rPr>
        <w:t>Desa Kalianyar adalah sebuah Desa yang terletak di wilayah Kecamatan   Terara Kabupaten Lombok Timur Provinsi Nusa Tenggara Barat</w:t>
      </w:r>
      <w:r>
        <w:rPr>
          <w:rFonts w:ascii="Times New Roman" w:hAnsi="Times New Roman" w:cs="Times New Roman"/>
          <w:noProof/>
          <w:sz w:val="24"/>
          <w:szCs w:val="24"/>
        </w:rPr>
        <w:t>. Desa kalianyar telah menjadi salah satu desa penghasil genteng terbesar di</w:t>
      </w:r>
      <w:r w:rsidR="005C6CD2">
        <w:rPr>
          <w:rFonts w:ascii="Times New Roman" w:hAnsi="Times New Roman" w:cs="Times New Roman"/>
          <w:noProof/>
          <w:sz w:val="24"/>
          <w:szCs w:val="24"/>
        </w:rPr>
        <w:t xml:space="preserve"> lombok timur sejak tahun 90an, hal ini menyebabkan hampir sebagian besar penduduk di Desa kalinyar bergantung pada mata pencaharian sebagai pengusaha ataupun buruh genteng tanah liat.</w:t>
      </w:r>
    </w:p>
    <w:p w:rsidR="00452927" w:rsidRPr="00AA44A9" w:rsidRDefault="005C6CD2" w:rsidP="00AA44A9">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eiring dengan berkembangnya zaman dan teknlogi, produksi genteng tanah liat di Desa kalianyar semakin beragam sehingga ada berbagai jenis genteng yang bisa di produksi oleh pengusaha genteng tanah liat. Meskipun begitu metode penjualan yang digunakan masih berbanding terbalik dengan perkembangan produksi yang mereka miliki, pemasaran dan penjualan genteng masih dengan cara mendatangi pabrik genteng secara langsung dan promosi genteng masih mengandalkan </w:t>
      </w:r>
      <w:r w:rsidR="00A31C20">
        <w:rPr>
          <w:rFonts w:ascii="Times New Roman" w:hAnsi="Times New Roman" w:cs="Times New Roman"/>
          <w:noProof/>
          <w:sz w:val="24"/>
          <w:szCs w:val="24"/>
        </w:rPr>
        <w:t>informasi yang disampaikan dari mulut ke mulut.</w:t>
      </w:r>
      <w:r w:rsidR="00C7304D">
        <w:rPr>
          <w:rFonts w:ascii="Times New Roman" w:hAnsi="Times New Roman" w:cs="Times New Roman"/>
          <w:noProof/>
          <w:sz w:val="24"/>
          <w:szCs w:val="24"/>
        </w:rPr>
        <w:t xml:space="preserve">   </w:t>
      </w:r>
      <w:r w:rsidR="00457237">
        <w:rPr>
          <w:rFonts w:ascii="Times New Roman" w:hAnsi="Times New Roman" w:cs="Times New Roman"/>
          <w:noProof/>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A31C20" w:rsidTr="00A31C20">
        <w:tc>
          <w:tcPr>
            <w:tcW w:w="4076" w:type="dxa"/>
          </w:tcPr>
          <w:p w:rsidR="00A31C20" w:rsidRDefault="00A31C20" w:rsidP="00A31C20">
            <w:pPr>
              <w:jc w:val="right"/>
            </w:pPr>
            <w:r>
              <w:rPr>
                <w:noProof/>
              </w:rPr>
              <w:drawing>
                <wp:inline distT="0" distB="0" distL="0" distR="0" wp14:anchorId="54EF2BF8" wp14:editId="7676B882">
                  <wp:extent cx="1828800" cy="243847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15_10042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800" cy="2438477"/>
                          </a:xfrm>
                          <a:prstGeom prst="rect">
                            <a:avLst/>
                          </a:prstGeom>
                        </pic:spPr>
                      </pic:pic>
                    </a:graphicData>
                  </a:graphic>
                </wp:inline>
              </w:drawing>
            </w:r>
          </w:p>
        </w:tc>
        <w:tc>
          <w:tcPr>
            <w:tcW w:w="4077" w:type="dxa"/>
          </w:tcPr>
          <w:p w:rsidR="00A31C20" w:rsidRDefault="00A31C20" w:rsidP="00A31C20">
            <w:r>
              <w:rPr>
                <w:noProof/>
              </w:rPr>
              <w:drawing>
                <wp:inline distT="0" distB="0" distL="0" distR="0" wp14:anchorId="43915740" wp14:editId="39CD0E0A">
                  <wp:extent cx="1828800" cy="243847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15_10035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28800" cy="2438477"/>
                          </a:xfrm>
                          <a:prstGeom prst="rect">
                            <a:avLst/>
                          </a:prstGeom>
                        </pic:spPr>
                      </pic:pic>
                    </a:graphicData>
                  </a:graphic>
                </wp:inline>
              </w:drawing>
            </w:r>
          </w:p>
        </w:tc>
      </w:tr>
    </w:tbl>
    <w:p w:rsidR="00B664F6" w:rsidRPr="00412D28" w:rsidRDefault="00B664F6" w:rsidP="00DD46D5">
      <w:pPr>
        <w:jc w:val="center"/>
      </w:pPr>
    </w:p>
    <w:p w:rsidR="007307ED" w:rsidRPr="007307ED" w:rsidRDefault="007307ED" w:rsidP="007307ED">
      <w:pPr>
        <w:pStyle w:val="Caption"/>
        <w:keepNext/>
        <w:tabs>
          <w:tab w:val="left" w:pos="2260"/>
          <w:tab w:val="center" w:pos="3968"/>
        </w:tabs>
        <w:spacing w:line="360" w:lineRule="auto"/>
      </w:pPr>
      <w:bookmarkStart w:id="57" w:name="_Toc107512026"/>
      <w:bookmarkStart w:id="58" w:name="_Toc108722639"/>
      <w:r>
        <w:rPr>
          <w:rFonts w:ascii="Times New Roman" w:hAnsi="Times New Roman" w:cs="Times New Roman"/>
          <w:i w:val="0"/>
          <w:color w:val="auto"/>
          <w:sz w:val="24"/>
        </w:rPr>
        <w:tab/>
      </w:r>
      <w:bookmarkStart w:id="59" w:name="_Toc108998027"/>
      <w:bookmarkStart w:id="60" w:name="_Toc108999275"/>
      <w:bookmarkStart w:id="61" w:name="_Toc109486107"/>
      <w:r w:rsidRPr="007307ED">
        <w:rPr>
          <w:rFonts w:ascii="Times New Roman" w:hAnsi="Times New Roman" w:cs="Times New Roman"/>
          <w:i w:val="0"/>
          <w:color w:val="auto"/>
          <w:sz w:val="24"/>
        </w:rPr>
        <w:t xml:space="preserve">Gambar 3. </w:t>
      </w:r>
      <w:r w:rsidRPr="007307ED">
        <w:rPr>
          <w:rFonts w:ascii="Times New Roman" w:hAnsi="Times New Roman" w:cs="Times New Roman"/>
          <w:i w:val="0"/>
          <w:color w:val="auto"/>
          <w:sz w:val="24"/>
        </w:rPr>
        <w:fldChar w:fldCharType="begin"/>
      </w:r>
      <w:r w:rsidRPr="007307ED">
        <w:rPr>
          <w:rFonts w:ascii="Times New Roman" w:hAnsi="Times New Roman" w:cs="Times New Roman"/>
          <w:i w:val="0"/>
          <w:color w:val="auto"/>
          <w:sz w:val="24"/>
        </w:rPr>
        <w:instrText xml:space="preserve"> SEQ Gambar_3. \* ARABIC </w:instrText>
      </w:r>
      <w:r w:rsidRPr="007307ED">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w:t>
      </w:r>
      <w:r w:rsidRPr="007307ED">
        <w:rPr>
          <w:rFonts w:ascii="Times New Roman" w:hAnsi="Times New Roman" w:cs="Times New Roman"/>
          <w:i w:val="0"/>
          <w:color w:val="auto"/>
          <w:sz w:val="24"/>
        </w:rPr>
        <w:fldChar w:fldCharType="end"/>
      </w:r>
      <w:r w:rsidRPr="007307ED">
        <w:rPr>
          <w:rFonts w:ascii="Times New Roman" w:hAnsi="Times New Roman" w:cs="Times New Roman"/>
          <w:i w:val="0"/>
          <w:color w:val="auto"/>
          <w:sz w:val="24"/>
        </w:rPr>
        <w:t xml:space="preserve">. </w:t>
      </w:r>
      <w:bookmarkEnd w:id="59"/>
      <w:bookmarkEnd w:id="60"/>
      <w:bookmarkEnd w:id="61"/>
      <w:r w:rsidR="00A31C20">
        <w:rPr>
          <w:rFonts w:ascii="Times New Roman" w:hAnsi="Times New Roman" w:cs="Times New Roman"/>
          <w:i w:val="0"/>
          <w:color w:val="auto"/>
          <w:sz w:val="24"/>
        </w:rPr>
        <w:t>Pengecatan Genteng</w:t>
      </w:r>
    </w:p>
    <w:p w:rsidR="00B23E05" w:rsidRPr="00412D28" w:rsidRDefault="007307ED" w:rsidP="007307ED">
      <w:pPr>
        <w:pStyle w:val="Caption"/>
        <w:tabs>
          <w:tab w:val="left" w:pos="2260"/>
          <w:tab w:val="center" w:pos="3968"/>
        </w:tabs>
        <w:spacing w:line="360" w:lineRule="auto"/>
        <w:rPr>
          <w:rFonts w:ascii="Times New Roman" w:hAnsi="Times New Roman" w:cs="Times New Roman"/>
          <w:i w:val="0"/>
          <w:color w:val="auto"/>
          <w:sz w:val="24"/>
        </w:rPr>
      </w:pPr>
      <w:r>
        <w:rPr>
          <w:rFonts w:ascii="Times New Roman" w:hAnsi="Times New Roman" w:cs="Times New Roman"/>
          <w:i w:val="0"/>
          <w:color w:val="auto"/>
          <w:sz w:val="24"/>
        </w:rPr>
        <w:tab/>
      </w:r>
      <w:bookmarkEnd w:id="57"/>
      <w:bookmarkEnd w:id="58"/>
      <w:r w:rsidR="00B23E05" w:rsidRPr="00412D28">
        <w:rPr>
          <w:rFonts w:ascii="Times New Roman" w:hAnsi="Times New Roman" w:cs="Times New Roman"/>
          <w:i w:val="0"/>
          <w:color w:val="auto"/>
          <w:sz w:val="24"/>
        </w:rPr>
        <w:br w:type="page"/>
      </w:r>
    </w:p>
    <w:p w:rsidR="00B23E05" w:rsidRPr="00412D28" w:rsidRDefault="00B23E05" w:rsidP="00311A6B">
      <w:pPr>
        <w:pStyle w:val="Heading2"/>
        <w:numPr>
          <w:ilvl w:val="0"/>
          <w:numId w:val="18"/>
        </w:numPr>
        <w:spacing w:before="480" w:after="120" w:line="360" w:lineRule="auto"/>
        <w:ind w:hanging="720"/>
        <w:rPr>
          <w:rFonts w:ascii="Times New Roman" w:hAnsi="Times New Roman" w:cs="Times New Roman"/>
          <w:b/>
          <w:color w:val="auto"/>
          <w:sz w:val="24"/>
        </w:rPr>
      </w:pPr>
      <w:bookmarkStart w:id="62" w:name="_Toc109486051"/>
      <w:r w:rsidRPr="00412D28">
        <w:rPr>
          <w:rFonts w:ascii="Times New Roman" w:hAnsi="Times New Roman" w:cs="Times New Roman"/>
          <w:b/>
          <w:color w:val="auto"/>
          <w:sz w:val="24"/>
          <w:szCs w:val="24"/>
        </w:rPr>
        <w:t>Analisis Kebutuhan</w:t>
      </w:r>
      <w:bookmarkEnd w:id="62"/>
      <w:r w:rsidRPr="00412D28">
        <w:rPr>
          <w:b/>
          <w:color w:val="auto"/>
        </w:rPr>
        <w:t xml:space="preserve"> </w:t>
      </w:r>
    </w:p>
    <w:p w:rsidR="00BE1BAA" w:rsidRPr="00412D28" w:rsidRDefault="00D90B0C" w:rsidP="00BE1BA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Dalam m</w:t>
      </w:r>
      <w:r w:rsidR="00B23E05" w:rsidRPr="00412D28">
        <w:rPr>
          <w:rFonts w:ascii="Times New Roman" w:hAnsi="Times New Roman" w:cs="Times New Roman"/>
          <w:sz w:val="24"/>
          <w:szCs w:val="24"/>
        </w:rPr>
        <w:t xml:space="preserve">enunjang pembuatan aplikasi web untuk pemasaran produk </w:t>
      </w:r>
      <w:r>
        <w:rPr>
          <w:rFonts w:ascii="Times New Roman" w:hAnsi="Times New Roman" w:cs="Times New Roman"/>
          <w:sz w:val="24"/>
          <w:szCs w:val="24"/>
        </w:rPr>
        <w:t xml:space="preserve">di Desa kalianyar </w:t>
      </w:r>
      <w:r w:rsidR="00B23E05" w:rsidRPr="00412D28">
        <w:rPr>
          <w:rFonts w:ascii="Times New Roman" w:hAnsi="Times New Roman" w:cs="Times New Roman"/>
          <w:sz w:val="24"/>
          <w:szCs w:val="24"/>
        </w:rPr>
        <w:t xml:space="preserve">dibutuhkan beberapa komponen perangkat keras </w:t>
      </w:r>
      <w:r w:rsidR="00B23E05" w:rsidRPr="00412D28">
        <w:rPr>
          <w:rFonts w:ascii="Times New Roman" w:hAnsi="Times New Roman" w:cs="Times New Roman"/>
          <w:i/>
          <w:sz w:val="24"/>
          <w:szCs w:val="24"/>
        </w:rPr>
        <w:t>(Hardware)</w:t>
      </w:r>
      <w:r w:rsidR="00B23E05" w:rsidRPr="00412D28">
        <w:rPr>
          <w:rFonts w:ascii="Times New Roman" w:hAnsi="Times New Roman" w:cs="Times New Roman"/>
          <w:sz w:val="24"/>
          <w:szCs w:val="24"/>
        </w:rPr>
        <w:t xml:space="preserve"> dan perangkat lunak </w:t>
      </w:r>
      <w:r w:rsidR="00B23E05" w:rsidRPr="00412D28">
        <w:rPr>
          <w:rFonts w:ascii="Times New Roman" w:hAnsi="Times New Roman" w:cs="Times New Roman"/>
          <w:i/>
          <w:sz w:val="24"/>
          <w:szCs w:val="24"/>
        </w:rPr>
        <w:t>(software)</w:t>
      </w:r>
      <w:r w:rsidR="000343F1" w:rsidRPr="00412D28">
        <w:rPr>
          <w:rFonts w:ascii="Times New Roman" w:hAnsi="Times New Roman" w:cs="Times New Roman"/>
          <w:sz w:val="24"/>
          <w:szCs w:val="24"/>
        </w:rPr>
        <w:t xml:space="preserve"> sebagai berikut :</w:t>
      </w:r>
      <w:r w:rsidR="00B23E05" w:rsidRPr="00412D28">
        <w:rPr>
          <w:rFonts w:ascii="Times New Roman" w:hAnsi="Times New Roman" w:cs="Times New Roman"/>
          <w:sz w:val="24"/>
          <w:szCs w:val="24"/>
        </w:rPr>
        <w:t xml:space="preserve"> </w:t>
      </w:r>
    </w:p>
    <w:p w:rsidR="00BE1BAA" w:rsidRPr="00412D28" w:rsidRDefault="00BE1BAA" w:rsidP="00311A6B">
      <w:pPr>
        <w:pStyle w:val="Heading3"/>
        <w:numPr>
          <w:ilvl w:val="0"/>
          <w:numId w:val="19"/>
        </w:numPr>
        <w:spacing w:before="0" w:after="120" w:line="360" w:lineRule="auto"/>
        <w:ind w:hanging="720"/>
        <w:rPr>
          <w:rFonts w:ascii="Times New Roman" w:hAnsi="Times New Roman" w:cs="Times New Roman"/>
          <w:b/>
          <w:color w:val="auto"/>
        </w:rPr>
      </w:pPr>
      <w:bookmarkStart w:id="63" w:name="_Toc109486052"/>
      <w:r w:rsidRPr="00412D28">
        <w:rPr>
          <w:rFonts w:ascii="Times New Roman" w:hAnsi="Times New Roman" w:cs="Times New Roman"/>
          <w:b/>
          <w:color w:val="auto"/>
        </w:rPr>
        <w:t>Kebutuhan Perangkat Keras (Hardware)</w:t>
      </w:r>
      <w:bookmarkEnd w:id="63"/>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dapun keutuhan perangkat keras yang digunakan dalam membangun sistem informasi penjualan ini yaitu:</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Laptop/komputer</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Processor Intel(R) Celeron(R) CPU</w:t>
      </w:r>
      <w:r w:rsidR="00925F2B">
        <w:rPr>
          <w:rFonts w:ascii="Times New Roman" w:hAnsi="Times New Roman" w:cs="Times New Roman"/>
          <w:sz w:val="24"/>
          <w:szCs w:val="24"/>
        </w:rPr>
        <w:t xml:space="preserve"> 1007U @ 1.5</w:t>
      </w:r>
      <w:r w:rsidRPr="00412D28">
        <w:rPr>
          <w:rFonts w:ascii="Times New Roman" w:hAnsi="Times New Roman" w:cs="Times New Roman"/>
          <w:sz w:val="24"/>
          <w:szCs w:val="24"/>
        </w:rPr>
        <w:t>0GHz</w:t>
      </w:r>
      <w:r w:rsidR="00925F2B">
        <w:rPr>
          <w:rFonts w:ascii="Times New Roman" w:hAnsi="Times New Roman" w:cs="Times New Roman"/>
          <w:sz w:val="24"/>
          <w:szCs w:val="24"/>
        </w:rPr>
        <w:t>(2CPUs), ~ 1.5</w:t>
      </w:r>
      <w:r w:rsidRPr="00412D28">
        <w:rPr>
          <w:rFonts w:ascii="Times New Roman" w:hAnsi="Times New Roman" w:cs="Times New Roman"/>
          <w:sz w:val="24"/>
          <w:szCs w:val="24"/>
        </w:rPr>
        <w:t xml:space="preserve"> GHz</w:t>
      </w:r>
    </w:p>
    <w:p w:rsidR="00BE1BAA" w:rsidRDefault="00D90B0C"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am Minimal 6</w:t>
      </w:r>
      <w:r w:rsidR="00BE1BAA" w:rsidRPr="00412D28">
        <w:rPr>
          <w:rFonts w:ascii="Times New Roman" w:hAnsi="Times New Roman" w:cs="Times New Roman"/>
          <w:sz w:val="24"/>
          <w:szCs w:val="24"/>
        </w:rPr>
        <w:t xml:space="preserve"> GB</w:t>
      </w:r>
    </w:p>
    <w:p w:rsidR="00925F2B" w:rsidRPr="00412D28" w:rsidRDefault="00925F2B"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SD Storage 128 GB</w:t>
      </w:r>
    </w:p>
    <w:p w:rsidR="00BE1BAA" w:rsidRPr="00412D28" w:rsidRDefault="00BE1BAA" w:rsidP="00311A6B">
      <w:pPr>
        <w:pStyle w:val="Heading3"/>
        <w:numPr>
          <w:ilvl w:val="0"/>
          <w:numId w:val="21"/>
        </w:numPr>
        <w:spacing w:before="0" w:after="120" w:line="360" w:lineRule="auto"/>
        <w:ind w:hanging="720"/>
        <w:rPr>
          <w:rFonts w:ascii="Times New Roman" w:hAnsi="Times New Roman" w:cs="Times New Roman"/>
          <w:b/>
          <w:color w:val="auto"/>
        </w:rPr>
      </w:pPr>
      <w:bookmarkStart w:id="64" w:name="_Toc109486053"/>
      <w:r w:rsidRPr="00412D28">
        <w:rPr>
          <w:rFonts w:ascii="Times New Roman" w:hAnsi="Times New Roman" w:cs="Times New Roman"/>
          <w:b/>
          <w:color w:val="auto"/>
        </w:rPr>
        <w:t>Kebutuhan Perangkat Lunak (Sofware)</w:t>
      </w:r>
      <w:bookmarkEnd w:id="64"/>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Dalam membangun sistem infor</w:t>
      </w:r>
      <w:r w:rsidR="00A57ACE" w:rsidRPr="00412D28">
        <w:rPr>
          <w:rFonts w:ascii="Times New Roman" w:hAnsi="Times New Roman" w:cs="Times New Roman"/>
          <w:sz w:val="24"/>
          <w:szCs w:val="24"/>
        </w:rPr>
        <w:t xml:space="preserve">masi penjualan ini ada beberapa </w:t>
      </w:r>
      <w:r w:rsidRPr="00412D28">
        <w:rPr>
          <w:rFonts w:ascii="Times New Roman" w:hAnsi="Times New Roman" w:cs="Times New Roman"/>
          <w:sz w:val="24"/>
          <w:szCs w:val="24"/>
        </w:rPr>
        <w:t>perangkat lunak yang harus digunakan yaitu :</w:t>
      </w:r>
    </w:p>
    <w:p w:rsidR="00A57ACE" w:rsidRPr="00D90B0C" w:rsidRDefault="00A57ACE" w:rsidP="00D90B0C">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Visual Studio Code</w:t>
      </w:r>
      <w:r w:rsidRPr="00D90B0C">
        <w:rPr>
          <w:rFonts w:ascii="Times New Roman" w:hAnsi="Times New Roman" w:cs="Times New Roman"/>
          <w:sz w:val="24"/>
          <w:szCs w:val="24"/>
        </w:rPr>
        <w:t xml:space="preserve"> </w:t>
      </w:r>
    </w:p>
    <w:p w:rsidR="00A57ACE"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Windows 10</w:t>
      </w:r>
    </w:p>
    <w:p w:rsidR="009960BB"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Browser </w:t>
      </w:r>
    </w:p>
    <w:p w:rsidR="00D90B0C" w:rsidRPr="00412D28" w:rsidRDefault="00D90B0C"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ode Js – Package Manager</w:t>
      </w:r>
    </w:p>
    <w:p w:rsidR="009960BB" w:rsidRPr="00412D28" w:rsidRDefault="009960BB" w:rsidP="00311A6B">
      <w:pPr>
        <w:pStyle w:val="Heading3"/>
        <w:numPr>
          <w:ilvl w:val="0"/>
          <w:numId w:val="23"/>
        </w:numPr>
        <w:spacing w:before="0" w:after="120" w:line="360" w:lineRule="auto"/>
        <w:ind w:hanging="720"/>
        <w:rPr>
          <w:rFonts w:ascii="Times New Roman" w:hAnsi="Times New Roman" w:cs="Times New Roman"/>
          <w:b/>
          <w:color w:val="auto"/>
        </w:rPr>
      </w:pPr>
      <w:bookmarkStart w:id="65" w:name="_Toc109486054"/>
      <w:r w:rsidRPr="00412D28">
        <w:rPr>
          <w:rFonts w:ascii="Times New Roman" w:hAnsi="Times New Roman" w:cs="Times New Roman"/>
          <w:b/>
          <w:color w:val="auto"/>
        </w:rPr>
        <w:t>Kebutuhan Brainware (Sumber Daya Manusia)</w:t>
      </w:r>
      <w:bookmarkEnd w:id="65"/>
    </w:p>
    <w:p w:rsidR="009960BB" w:rsidRPr="00412D28" w:rsidRDefault="009960BB" w:rsidP="009960BB">
      <w:pPr>
        <w:spacing w:after="120" w:line="360" w:lineRule="auto"/>
        <w:jc w:val="both"/>
        <w:rPr>
          <w:rFonts w:ascii="Times New Roman" w:hAnsi="Times New Roman" w:cs="Times New Roman"/>
          <w:sz w:val="24"/>
          <w:szCs w:val="24"/>
        </w:rPr>
      </w:pPr>
      <w:r w:rsidRPr="00412D28">
        <w:rPr>
          <w:rFonts w:ascii="Times New Roman" w:hAnsi="Times New Roman" w:cs="Times New Roman"/>
          <w:i/>
          <w:sz w:val="24"/>
          <w:szCs w:val="24"/>
        </w:rPr>
        <w:t xml:space="preserve">Brainware </w:t>
      </w:r>
      <w:r w:rsidRPr="00412D28">
        <w:rPr>
          <w:rFonts w:ascii="Times New Roman" w:hAnsi="Times New Roman" w:cs="Times New Roman"/>
          <w:sz w:val="24"/>
          <w:szCs w:val="24"/>
        </w:rPr>
        <w:t>(Sumber Daya Manusia) yang menjalankan sistem ini harus paham</w:t>
      </w:r>
      <w:r w:rsidR="00D90B0C">
        <w:rPr>
          <w:rFonts w:ascii="Times New Roman" w:hAnsi="Times New Roman" w:cs="Times New Roman"/>
          <w:sz w:val="24"/>
          <w:szCs w:val="24"/>
        </w:rPr>
        <w:t xml:space="preserve"> dalam</w:t>
      </w:r>
      <w:r w:rsidRPr="00412D28">
        <w:rPr>
          <w:rFonts w:ascii="Times New Roman" w:hAnsi="Times New Roman" w:cs="Times New Roman"/>
          <w:sz w:val="24"/>
          <w:szCs w:val="24"/>
        </w:rPr>
        <w:t xml:space="preserve"> mengoperasikan komputer. Sumber daya manusia</w:t>
      </w:r>
      <w:r w:rsidR="00D90B0C">
        <w:rPr>
          <w:rFonts w:ascii="Times New Roman" w:hAnsi="Times New Roman" w:cs="Times New Roman"/>
          <w:sz w:val="24"/>
          <w:szCs w:val="24"/>
        </w:rPr>
        <w:t xml:space="preserve"> </w:t>
      </w:r>
      <w:r w:rsidR="00D90B0C" w:rsidRPr="00412D28">
        <w:rPr>
          <w:rFonts w:ascii="Times New Roman" w:hAnsi="Times New Roman" w:cs="Times New Roman"/>
          <w:sz w:val="24"/>
          <w:szCs w:val="24"/>
        </w:rPr>
        <w:t xml:space="preserve">yang akan mengakses </w:t>
      </w:r>
      <w:r w:rsidR="00D90B0C">
        <w:rPr>
          <w:rFonts w:ascii="Times New Roman" w:hAnsi="Times New Roman" w:cs="Times New Roman"/>
          <w:sz w:val="24"/>
          <w:szCs w:val="24"/>
        </w:rPr>
        <w:t>aplikasi penjualan</w:t>
      </w:r>
      <w:r w:rsidRPr="00412D28">
        <w:rPr>
          <w:rFonts w:ascii="Times New Roman" w:hAnsi="Times New Roman" w:cs="Times New Roman"/>
          <w:sz w:val="24"/>
          <w:szCs w:val="24"/>
        </w:rPr>
        <w:t xml:space="preserve"> ini dikelompokkan menjadi 2, yaitu :</w:t>
      </w:r>
    </w:p>
    <w:p w:rsidR="000F781E" w:rsidRPr="00412D28"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w:t>
      </w:r>
    </w:p>
    <w:p w:rsidR="000F781E" w:rsidRPr="00412D28" w:rsidRDefault="007E1218" w:rsidP="000F781E">
      <w:pPr>
        <w:pStyle w:val="ListParagraph"/>
        <w:spacing w:after="120" w:line="360" w:lineRule="auto"/>
        <w:ind w:left="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ini dapat mengakses seluruh bagian dari sistem </w:t>
      </w:r>
      <w:r w:rsidR="00D90B0C">
        <w:rPr>
          <w:rFonts w:ascii="Times New Roman" w:hAnsi="Times New Roman" w:cs="Times New Roman"/>
          <w:sz w:val="24"/>
          <w:szCs w:val="24"/>
        </w:rPr>
        <w:t xml:space="preserve">penjualan, </w:t>
      </w:r>
      <w:r w:rsidRPr="00412D28">
        <w:rPr>
          <w:rFonts w:ascii="Times New Roman" w:hAnsi="Times New Roman" w:cs="Times New Roman"/>
          <w:sz w:val="24"/>
          <w:szCs w:val="24"/>
        </w:rPr>
        <w:t>yaitu untuk mengelola penjualan barang dan mengupdate barang yang ada di sistem.</w:t>
      </w:r>
    </w:p>
    <w:p w:rsidR="00D90B0C" w:rsidRDefault="00D90B0C">
      <w:pPr>
        <w:rPr>
          <w:rFonts w:ascii="Times New Roman" w:hAnsi="Times New Roman" w:cs="Times New Roman"/>
          <w:sz w:val="24"/>
          <w:szCs w:val="24"/>
        </w:rPr>
      </w:pPr>
      <w:r>
        <w:rPr>
          <w:rFonts w:ascii="Times New Roman" w:hAnsi="Times New Roman" w:cs="Times New Roman"/>
          <w:sz w:val="24"/>
          <w:szCs w:val="24"/>
        </w:rPr>
        <w:br w:type="page"/>
      </w:r>
    </w:p>
    <w:p w:rsidR="00C11DF6" w:rsidRPr="00C11DF6"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C11DF6">
        <w:rPr>
          <w:rFonts w:ascii="Times New Roman" w:hAnsi="Times New Roman" w:cs="Times New Roman"/>
          <w:sz w:val="24"/>
          <w:szCs w:val="24"/>
        </w:rPr>
        <w:t>Pengguna</w:t>
      </w:r>
      <w:r w:rsidR="0044374A" w:rsidRPr="00C11DF6">
        <w:rPr>
          <w:rFonts w:ascii="Times New Roman" w:hAnsi="Times New Roman" w:cs="Times New Roman"/>
          <w:sz w:val="24"/>
          <w:szCs w:val="24"/>
        </w:rPr>
        <w:t>/</w:t>
      </w:r>
      <w:r w:rsidR="004515F2" w:rsidRPr="00C11DF6">
        <w:rPr>
          <w:rFonts w:ascii="Times New Roman" w:hAnsi="Times New Roman" w:cs="Times New Roman"/>
          <w:sz w:val="24"/>
          <w:szCs w:val="24"/>
        </w:rPr>
        <w:t>Konsumen</w:t>
      </w:r>
      <w:r w:rsidR="00E7791E" w:rsidRPr="00C11DF6">
        <w:rPr>
          <w:rFonts w:ascii="Times New Roman" w:hAnsi="Times New Roman" w:cs="Times New Roman"/>
          <w:sz w:val="24"/>
          <w:szCs w:val="24"/>
        </w:rPr>
        <w:t xml:space="preserve"> </w:t>
      </w:r>
    </w:p>
    <w:p w:rsidR="007E1218" w:rsidRPr="00C11DF6" w:rsidRDefault="00C11DF6" w:rsidP="00C11DF6">
      <w:pPr>
        <w:pStyle w:val="ListParagraph"/>
        <w:spacing w:after="120" w:line="360" w:lineRule="auto"/>
        <w:ind w:left="284"/>
        <w:jc w:val="both"/>
        <w:rPr>
          <w:rFonts w:ascii="Times New Roman" w:hAnsi="Times New Roman" w:cs="Times New Roman"/>
          <w:sz w:val="24"/>
          <w:szCs w:val="24"/>
        </w:rPr>
      </w:pPr>
      <w:r w:rsidRPr="00C11DF6">
        <w:rPr>
          <w:rFonts w:ascii="Times New Roman" w:hAnsi="Times New Roman" w:cs="Times New Roman"/>
          <w:sz w:val="24"/>
          <w:szCs w:val="24"/>
        </w:rPr>
        <w:t>Pengguna</w:t>
      </w:r>
      <w:r>
        <w:rPr>
          <w:rFonts w:ascii="Times New Roman" w:hAnsi="Times New Roman" w:cs="Times New Roman"/>
          <w:sz w:val="24"/>
          <w:szCs w:val="24"/>
        </w:rPr>
        <w:t xml:space="preserve">/konsumen </w:t>
      </w:r>
      <w:r w:rsidR="007E1218" w:rsidRPr="00C11DF6">
        <w:rPr>
          <w:rFonts w:ascii="Times New Roman" w:hAnsi="Times New Roman" w:cs="Times New Roman"/>
          <w:sz w:val="24"/>
          <w:szCs w:val="24"/>
        </w:rPr>
        <w:t>dapat mengakses bagian sistem informasi penjualan. Pengguna sendiri mempunya</w:t>
      </w:r>
      <w:r>
        <w:rPr>
          <w:rFonts w:ascii="Times New Roman" w:hAnsi="Times New Roman" w:cs="Times New Roman"/>
          <w:sz w:val="24"/>
          <w:szCs w:val="24"/>
        </w:rPr>
        <w:t>i</w:t>
      </w:r>
      <w:r w:rsidR="007E1218" w:rsidRPr="00C11DF6">
        <w:rPr>
          <w:rFonts w:ascii="Times New Roman" w:hAnsi="Times New Roman" w:cs="Times New Roman"/>
          <w:sz w:val="24"/>
          <w:szCs w:val="24"/>
        </w:rPr>
        <w:t xml:space="preserve"> hak akses terbatas terhadap sistem</w:t>
      </w:r>
      <w:r w:rsidR="00D960ED" w:rsidRPr="00C11DF6">
        <w:rPr>
          <w:rFonts w:ascii="Times New Roman" w:hAnsi="Times New Roman" w:cs="Times New Roman"/>
          <w:sz w:val="24"/>
          <w:szCs w:val="24"/>
        </w:rPr>
        <w:t>, yaitu hanya untuk melakukan transaksi pembelian serta melihat barang yang disediakan di sistem.</w:t>
      </w:r>
    </w:p>
    <w:p w:rsidR="00F92D39" w:rsidRPr="00412D28" w:rsidRDefault="00F92D39" w:rsidP="00311A6B">
      <w:pPr>
        <w:pStyle w:val="Heading2"/>
        <w:numPr>
          <w:ilvl w:val="0"/>
          <w:numId w:val="25"/>
        </w:numPr>
        <w:spacing w:before="0" w:after="120" w:line="360" w:lineRule="auto"/>
        <w:ind w:hanging="720"/>
        <w:rPr>
          <w:rFonts w:ascii="Times New Roman" w:hAnsi="Times New Roman" w:cs="Times New Roman"/>
          <w:b/>
          <w:color w:val="auto"/>
          <w:sz w:val="24"/>
          <w:szCs w:val="24"/>
        </w:rPr>
      </w:pPr>
      <w:bookmarkStart w:id="66" w:name="_Toc109486055"/>
      <w:r w:rsidRPr="00412D28">
        <w:rPr>
          <w:rFonts w:ascii="Times New Roman" w:hAnsi="Times New Roman" w:cs="Times New Roman"/>
          <w:b/>
          <w:color w:val="auto"/>
          <w:sz w:val="24"/>
          <w:szCs w:val="24"/>
        </w:rPr>
        <w:t>Analisis Sistem</w:t>
      </w:r>
      <w:bookmarkEnd w:id="66"/>
      <w:r w:rsidRPr="00412D28">
        <w:rPr>
          <w:rFonts w:ascii="Times New Roman" w:hAnsi="Times New Roman" w:cs="Times New Roman"/>
          <w:b/>
          <w:color w:val="auto"/>
          <w:sz w:val="24"/>
          <w:szCs w:val="24"/>
        </w:rPr>
        <w:t xml:space="preserve"> </w:t>
      </w:r>
    </w:p>
    <w:p w:rsidR="00F92D39" w:rsidRPr="00412D28" w:rsidRDefault="00F92D39" w:rsidP="00F92D39">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nalisis sistem adalah teknik pemecahan masalah yang menguraikan bagian-bagian komponen dengan mempelajari seberapa bagus bagian-bagian komponen tersebut bekerja dan berintraksi untuk mencapai tujuan tertentu.</w:t>
      </w:r>
    </w:p>
    <w:p w:rsidR="007F2A4C" w:rsidRPr="00412D28" w:rsidRDefault="007F2A4C" w:rsidP="00311A6B">
      <w:pPr>
        <w:pStyle w:val="Heading3"/>
        <w:numPr>
          <w:ilvl w:val="0"/>
          <w:numId w:val="26"/>
        </w:numPr>
        <w:spacing w:before="0" w:after="120" w:line="360" w:lineRule="auto"/>
        <w:ind w:hanging="720"/>
        <w:rPr>
          <w:rFonts w:ascii="Times New Roman" w:hAnsi="Times New Roman" w:cs="Times New Roman"/>
          <w:b/>
          <w:color w:val="auto"/>
        </w:rPr>
      </w:pPr>
      <w:bookmarkStart w:id="67" w:name="_Toc109486056"/>
      <w:r w:rsidRPr="00412D28">
        <w:rPr>
          <w:rFonts w:ascii="Times New Roman" w:hAnsi="Times New Roman" w:cs="Times New Roman"/>
          <w:b/>
          <w:color w:val="auto"/>
        </w:rPr>
        <w:t>A</w:t>
      </w:r>
      <w:r w:rsidR="00F92D39" w:rsidRPr="00412D28">
        <w:rPr>
          <w:rFonts w:ascii="Times New Roman" w:hAnsi="Times New Roman" w:cs="Times New Roman"/>
          <w:b/>
          <w:color w:val="auto"/>
        </w:rPr>
        <w:t>nalisi</w:t>
      </w:r>
      <w:r w:rsidR="001076F2" w:rsidRPr="00412D28">
        <w:rPr>
          <w:rFonts w:ascii="Times New Roman" w:hAnsi="Times New Roman" w:cs="Times New Roman"/>
          <w:b/>
          <w:color w:val="auto"/>
        </w:rPr>
        <w:t xml:space="preserve">s Sistem Yang </w:t>
      </w:r>
      <w:r w:rsidRPr="00412D28">
        <w:rPr>
          <w:rFonts w:ascii="Times New Roman" w:hAnsi="Times New Roman" w:cs="Times New Roman"/>
          <w:b/>
          <w:color w:val="auto"/>
        </w:rPr>
        <w:t>Sedang Berjalan</w:t>
      </w:r>
      <w:bookmarkEnd w:id="67"/>
    </w:p>
    <w:p w:rsidR="000007E4" w:rsidRPr="00412D28" w:rsidRDefault="007F2A4C" w:rsidP="007F2A4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 xml:space="preserve">Analisis sistem yang sedang berjalan bertujuan untuk mengetahui perbedaan antara sistem yang berlaku di </w:t>
      </w:r>
      <w:r w:rsidR="00925F2B">
        <w:rPr>
          <w:rFonts w:ascii="Times New Roman" w:hAnsi="Times New Roman" w:cs="Times New Roman"/>
          <w:sz w:val="24"/>
          <w:szCs w:val="24"/>
        </w:rPr>
        <w:t>lokasi penelitian</w:t>
      </w:r>
      <w:r w:rsidRPr="00412D28">
        <w:rPr>
          <w:rFonts w:ascii="Times New Roman" w:hAnsi="Times New Roman" w:cs="Times New Roman"/>
          <w:sz w:val="24"/>
          <w:szCs w:val="24"/>
        </w:rPr>
        <w:t xml:space="preserve"> dengan sistem yang</w:t>
      </w:r>
      <w:r w:rsidR="003E0626" w:rsidRPr="00412D28">
        <w:rPr>
          <w:rFonts w:ascii="Times New Roman" w:hAnsi="Times New Roman" w:cs="Times New Roman"/>
          <w:sz w:val="24"/>
          <w:szCs w:val="24"/>
        </w:rPr>
        <w:t xml:space="preserve"> diusulkan oleh peneliti. Hasil</w:t>
      </w:r>
      <w:r w:rsidRPr="00412D28">
        <w:rPr>
          <w:rFonts w:ascii="Times New Roman" w:hAnsi="Times New Roman" w:cs="Times New Roman"/>
          <w:sz w:val="24"/>
          <w:szCs w:val="24"/>
        </w:rPr>
        <w:t xml:space="preserve"> penlitian yang dilakukan oleh peneliti dituangkan ke dalam be</w:t>
      </w:r>
      <w:r w:rsidR="008E7354" w:rsidRPr="00412D28">
        <w:rPr>
          <w:rFonts w:ascii="Times New Roman" w:hAnsi="Times New Roman" w:cs="Times New Roman"/>
          <w:sz w:val="24"/>
          <w:szCs w:val="24"/>
        </w:rPr>
        <w:t xml:space="preserve">ntuk Diagram </w:t>
      </w:r>
      <w:r w:rsidR="008E7354" w:rsidRPr="00412D28">
        <w:rPr>
          <w:rFonts w:ascii="Times New Roman" w:hAnsi="Times New Roman" w:cs="Times New Roman"/>
          <w:i/>
          <w:sz w:val="24"/>
          <w:szCs w:val="24"/>
        </w:rPr>
        <w:t>Activity</w:t>
      </w:r>
      <w:r w:rsidRPr="00412D28">
        <w:rPr>
          <w:rFonts w:ascii="Times New Roman" w:hAnsi="Times New Roman" w:cs="Times New Roman"/>
          <w:sz w:val="24"/>
          <w:szCs w:val="24"/>
        </w:rPr>
        <w:t>.</w:t>
      </w:r>
      <w:r w:rsidR="000007E4" w:rsidRPr="00412D28">
        <w:rPr>
          <w:rFonts w:ascii="Times New Roman" w:hAnsi="Times New Roman" w:cs="Times New Roman"/>
          <w:sz w:val="24"/>
          <w:szCs w:val="24"/>
        </w:rPr>
        <w:t xml:space="preserve"> </w:t>
      </w:r>
    </w:p>
    <w:p w:rsidR="00A2659D" w:rsidRPr="00412D28" w:rsidRDefault="00D90B0C" w:rsidP="007F2A4C">
      <w:pPr>
        <w:spacing w:after="120" w:line="360" w:lineRule="auto"/>
        <w:jc w:val="both"/>
        <w:rPr>
          <w:rFonts w:ascii="Times New Roman" w:hAnsi="Times New Roman" w:cs="Times New Roman"/>
          <w:sz w:val="24"/>
          <w:szCs w:val="24"/>
        </w:rPr>
      </w:pPr>
      <w:r>
        <w:rPr>
          <w:rFonts w:ascii="Times New Roman" w:hAnsi="Times New Roman" w:cs="Times New Roman"/>
          <w:noProof/>
          <w:sz w:val="24"/>
        </w:rPr>
        <w:t xml:space="preserve">Desa kalianyar </w:t>
      </w:r>
      <w:r w:rsidR="007F2A4C" w:rsidRPr="00412D28">
        <w:rPr>
          <w:rFonts w:ascii="Times New Roman" w:hAnsi="Times New Roman" w:cs="Times New Roman"/>
          <w:noProof/>
          <w:sz w:val="24"/>
        </w:rPr>
        <w:t xml:space="preserve">merupakan </w:t>
      </w:r>
      <w:r>
        <w:rPr>
          <w:rFonts w:ascii="Times New Roman" w:hAnsi="Times New Roman" w:cs="Times New Roman"/>
          <w:noProof/>
          <w:sz w:val="24"/>
        </w:rPr>
        <w:t>Desa yang memiliki banyak peng</w:t>
      </w:r>
      <w:r w:rsidR="007F2A4C" w:rsidRPr="00412D28">
        <w:rPr>
          <w:rFonts w:ascii="Times New Roman" w:hAnsi="Times New Roman" w:cs="Times New Roman"/>
          <w:noProof/>
          <w:sz w:val="24"/>
        </w:rPr>
        <w:t xml:space="preserve">usaha </w:t>
      </w:r>
      <w:r>
        <w:rPr>
          <w:rFonts w:ascii="Times New Roman" w:hAnsi="Times New Roman" w:cs="Times New Roman"/>
          <w:noProof/>
          <w:sz w:val="24"/>
        </w:rPr>
        <w:t>genteng</w:t>
      </w:r>
      <w:r w:rsidR="007F2A4C" w:rsidRPr="00412D28">
        <w:rPr>
          <w:rFonts w:ascii="Times New Roman" w:hAnsi="Times New Roman" w:cs="Times New Roman"/>
          <w:noProof/>
          <w:sz w:val="24"/>
        </w:rPr>
        <w:t xml:space="preserve"> yang bertempat di Desa </w:t>
      </w:r>
      <w:r>
        <w:rPr>
          <w:rFonts w:ascii="Times New Roman" w:hAnsi="Times New Roman" w:cs="Times New Roman"/>
          <w:noProof/>
          <w:sz w:val="24"/>
        </w:rPr>
        <w:t>kalianyar,</w:t>
      </w:r>
      <w:r w:rsidR="007F2A4C" w:rsidRPr="00412D28">
        <w:rPr>
          <w:rFonts w:ascii="Times New Roman" w:hAnsi="Times New Roman" w:cs="Times New Roman"/>
          <w:noProof/>
          <w:sz w:val="24"/>
        </w:rPr>
        <w:t xml:space="preserve"> Lombok Timur. Saat ini sistem penjualan yang digunakan oleh </w:t>
      </w:r>
      <w:r>
        <w:rPr>
          <w:rFonts w:ascii="Times New Roman" w:hAnsi="Times New Roman" w:cs="Times New Roman"/>
          <w:noProof/>
          <w:sz w:val="24"/>
        </w:rPr>
        <w:t>Desa kalianyar</w:t>
      </w:r>
      <w:r w:rsidR="007F2A4C" w:rsidRPr="00412D28">
        <w:rPr>
          <w:rFonts w:ascii="Times New Roman" w:hAnsi="Times New Roman" w:cs="Times New Roman"/>
          <w:noProof/>
          <w:sz w:val="24"/>
        </w:rPr>
        <w:t xml:space="preserve"> adalah konsumen harus mendatangi </w:t>
      </w:r>
      <w:r>
        <w:rPr>
          <w:rFonts w:ascii="Times New Roman" w:hAnsi="Times New Roman" w:cs="Times New Roman"/>
          <w:noProof/>
          <w:sz w:val="24"/>
        </w:rPr>
        <w:t>produsen</w:t>
      </w:r>
      <w:r w:rsidR="007F2A4C" w:rsidRPr="00412D28">
        <w:rPr>
          <w:rFonts w:ascii="Times New Roman" w:hAnsi="Times New Roman" w:cs="Times New Roman"/>
          <w:noProof/>
          <w:sz w:val="24"/>
        </w:rPr>
        <w:t xml:space="preserve"> untuk memilih dan membeli produk yang telah disediakan.</w:t>
      </w:r>
    </w:p>
    <w:p w:rsidR="00B664F6" w:rsidRPr="00D70BC1" w:rsidRDefault="000A497A" w:rsidP="00D70BC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 xml:space="preserve">Berdasarkan hasil penelitian yang dilakukan penulis, berikut ini adalah proses yang ada di </w:t>
      </w:r>
      <w:r w:rsidR="00B950E7">
        <w:rPr>
          <w:rFonts w:ascii="Times New Roman" w:hAnsi="Times New Roman" w:cs="Times New Roman"/>
          <w:noProof/>
          <w:sz w:val="24"/>
        </w:rPr>
        <w:t xml:space="preserve">Desa kalianyar </w:t>
      </w:r>
      <w:r w:rsidR="00A2659D" w:rsidRPr="00412D28">
        <w:rPr>
          <w:rFonts w:ascii="Times New Roman" w:hAnsi="Times New Roman" w:cs="Times New Roman"/>
          <w:noProof/>
          <w:sz w:val="24"/>
        </w:rPr>
        <w:t xml:space="preserve">yang belum </w:t>
      </w:r>
      <w:r w:rsidR="00D70BC1">
        <w:rPr>
          <w:rFonts w:ascii="Times New Roman" w:hAnsi="Times New Roman" w:cs="Times New Roman"/>
          <w:noProof/>
          <w:sz w:val="24"/>
        </w:rPr>
        <w:t>melakukan</w:t>
      </w:r>
      <w:r w:rsidR="00A2659D" w:rsidRPr="00412D28">
        <w:rPr>
          <w:rFonts w:ascii="Times New Roman" w:hAnsi="Times New Roman" w:cs="Times New Roman"/>
          <w:noProof/>
          <w:sz w:val="24"/>
        </w:rPr>
        <w:t xml:space="preserve"> pengembangan sistem. Analisis sistem yang berjalan </w:t>
      </w:r>
      <w:r w:rsidR="00D70BC1">
        <w:rPr>
          <w:rFonts w:ascii="Times New Roman" w:hAnsi="Times New Roman" w:cs="Times New Roman"/>
          <w:noProof/>
          <w:sz w:val="24"/>
        </w:rPr>
        <w:t>di Desa kalianyar</w:t>
      </w:r>
      <w:r w:rsidR="00A2659D" w:rsidRPr="00412D28">
        <w:rPr>
          <w:rFonts w:ascii="Times New Roman" w:hAnsi="Times New Roman" w:cs="Times New Roman"/>
          <w:noProof/>
          <w:sz w:val="24"/>
        </w:rPr>
        <w:t xml:space="preserve"> bertujuan untuk mengetahui le</w:t>
      </w:r>
      <w:r w:rsidR="005A5E68" w:rsidRPr="00412D28">
        <w:rPr>
          <w:rFonts w:ascii="Times New Roman" w:hAnsi="Times New Roman" w:cs="Times New Roman"/>
          <w:noProof/>
          <w:sz w:val="24"/>
        </w:rPr>
        <w:t>b</w:t>
      </w:r>
      <w:r w:rsidR="00A2659D" w:rsidRPr="00412D28">
        <w:rPr>
          <w:rFonts w:ascii="Times New Roman" w:hAnsi="Times New Roman" w:cs="Times New Roman"/>
          <w:noProof/>
          <w:sz w:val="24"/>
        </w:rPr>
        <w:t xml:space="preserve">ih jelas bagaimana sistem yang sedang berjalan dan kekurangan yang ada pada sistem tersebut untuk dijadikan landasan usulan perancangan analisis sistem yang baru untuk </w:t>
      </w:r>
      <w:r w:rsidR="00D70BC1">
        <w:rPr>
          <w:rFonts w:ascii="Times New Roman" w:hAnsi="Times New Roman" w:cs="Times New Roman"/>
          <w:noProof/>
          <w:sz w:val="24"/>
        </w:rPr>
        <w:t>pengusaha di Desa kalianyar</w:t>
      </w:r>
      <w:r w:rsidR="000007E4" w:rsidRPr="00412D28">
        <w:rPr>
          <w:rFonts w:ascii="Times New Roman" w:hAnsi="Times New Roman" w:cs="Times New Roman"/>
          <w:noProof/>
          <w:sz w:val="24"/>
        </w:rPr>
        <w:t>.</w:t>
      </w:r>
      <w:r w:rsidR="008032A3" w:rsidRPr="00412D28">
        <w:rPr>
          <w:rFonts w:ascii="Times New Roman" w:hAnsi="Times New Roman" w:cs="Times New Roman"/>
          <w:noProof/>
          <w:sz w:val="24"/>
        </w:rPr>
        <w:t xml:space="preserve"> </w:t>
      </w:r>
      <w:r w:rsidR="005A5E68" w:rsidRPr="00412D28">
        <w:rPr>
          <w:rFonts w:ascii="Times New Roman" w:hAnsi="Times New Roman" w:cs="Times New Roman"/>
          <w:noProof/>
          <w:sz w:val="24"/>
        </w:rPr>
        <w:t>A</w:t>
      </w:r>
      <w:r w:rsidR="002A5D62" w:rsidRPr="00412D28">
        <w:rPr>
          <w:rFonts w:ascii="Times New Roman" w:hAnsi="Times New Roman" w:cs="Times New Roman"/>
          <w:noProof/>
          <w:sz w:val="24"/>
        </w:rPr>
        <w:t>dap</w:t>
      </w:r>
      <w:r w:rsidR="005A5E68" w:rsidRPr="00412D28">
        <w:rPr>
          <w:rFonts w:ascii="Times New Roman" w:hAnsi="Times New Roman" w:cs="Times New Roman"/>
          <w:noProof/>
          <w:sz w:val="24"/>
        </w:rPr>
        <w:t>un pemodelan sistem yang berjala</w:t>
      </w:r>
      <w:r w:rsidR="008E7354" w:rsidRPr="00412D28">
        <w:rPr>
          <w:rFonts w:ascii="Times New Roman" w:hAnsi="Times New Roman" w:cs="Times New Roman"/>
          <w:noProof/>
          <w:sz w:val="24"/>
        </w:rPr>
        <w:t xml:space="preserve">n digambarkan dalam bentuk </w:t>
      </w:r>
      <w:r w:rsidR="008E7354" w:rsidRPr="00412D28">
        <w:rPr>
          <w:rFonts w:ascii="Times New Roman" w:hAnsi="Times New Roman" w:cs="Times New Roman"/>
          <w:sz w:val="24"/>
          <w:szCs w:val="24"/>
        </w:rPr>
        <w:t xml:space="preserve">Diagram </w:t>
      </w:r>
      <w:r w:rsidR="008E7354" w:rsidRPr="00412D28">
        <w:rPr>
          <w:rFonts w:ascii="Times New Roman" w:hAnsi="Times New Roman" w:cs="Times New Roman"/>
          <w:i/>
          <w:sz w:val="24"/>
          <w:szCs w:val="24"/>
        </w:rPr>
        <w:t>Activity</w:t>
      </w:r>
      <w:r w:rsidR="00D05CE4" w:rsidRPr="00412D28">
        <w:rPr>
          <w:rFonts w:ascii="Times New Roman" w:hAnsi="Times New Roman" w:cs="Times New Roman"/>
          <w:noProof/>
          <w:sz w:val="24"/>
        </w:rPr>
        <w:t xml:space="preserve"> yaitu</w:t>
      </w:r>
      <w:r w:rsidR="005A5E68" w:rsidRPr="00412D28">
        <w:rPr>
          <w:rFonts w:ascii="Times New Roman" w:hAnsi="Times New Roman" w:cs="Times New Roman"/>
          <w:noProof/>
          <w:sz w:val="24"/>
        </w:rPr>
        <w:t xml:space="preserve"> :</w:t>
      </w:r>
    </w:p>
    <w:p w:rsidR="00D55572" w:rsidRPr="00AA44A9" w:rsidRDefault="00D62C8D" w:rsidP="00713004">
      <w:pPr>
        <w:jc w:val="center"/>
        <w:rPr>
          <w:noProof/>
        </w:rPr>
      </w:pPr>
      <w:r>
        <w:rPr>
          <w:noProof/>
        </w:rPr>
        <w:drawing>
          <wp:inline distT="0" distB="0" distL="0" distR="0" wp14:anchorId="0AA05CAB" wp14:editId="450FC717">
            <wp:extent cx="5253486" cy="6668219"/>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jalan saat ini use case diagram revisi_page-0001.jpg"/>
                    <pic:cNvPicPr/>
                  </pic:nvPicPr>
                  <pic:blipFill>
                    <a:blip r:embed="rId26">
                      <a:extLst>
                        <a:ext uri="{28A0092B-C50C-407E-A947-70E740481C1C}">
                          <a14:useLocalDpi xmlns:a14="http://schemas.microsoft.com/office/drawing/2010/main" val="0"/>
                        </a:ext>
                      </a:extLst>
                    </a:blip>
                    <a:stretch>
                      <a:fillRect/>
                    </a:stretch>
                  </pic:blipFill>
                  <pic:spPr bwMode="auto">
                    <a:xfrm>
                      <a:off x="0" y="0"/>
                      <a:ext cx="5253486" cy="6668219"/>
                    </a:xfrm>
                    <a:prstGeom prst="rect">
                      <a:avLst/>
                    </a:prstGeom>
                    <a:ln>
                      <a:noFill/>
                    </a:ln>
                    <a:extLst>
                      <a:ext uri="{53640926-AAD7-44D8-BBD7-CCE9431645EC}">
                        <a14:shadowObscured xmlns:a14="http://schemas.microsoft.com/office/drawing/2010/main"/>
                      </a:ext>
                    </a:extLst>
                  </pic:spPr>
                </pic:pic>
              </a:graphicData>
            </a:graphic>
          </wp:inline>
        </w:drawing>
      </w:r>
      <w:bookmarkStart w:id="68" w:name="_Toc107512027"/>
    </w:p>
    <w:p w:rsidR="00E71ABA" w:rsidRPr="007307ED" w:rsidRDefault="007307ED" w:rsidP="007307ED">
      <w:pPr>
        <w:pStyle w:val="Caption"/>
        <w:jc w:val="center"/>
        <w:rPr>
          <w:rFonts w:ascii="Times New Roman" w:hAnsi="Times New Roman" w:cs="Times New Roman"/>
          <w:i w:val="0"/>
          <w:color w:val="auto"/>
          <w:sz w:val="24"/>
          <w:szCs w:val="24"/>
        </w:rPr>
      </w:pPr>
      <w:bookmarkStart w:id="69" w:name="_Toc108998028"/>
      <w:bookmarkStart w:id="70" w:name="_Toc108999276"/>
      <w:bookmarkStart w:id="71" w:name="_Toc109486108"/>
      <w:bookmarkEnd w:id="68"/>
      <w:r w:rsidRPr="007307ED">
        <w:rPr>
          <w:rFonts w:ascii="Times New Roman" w:hAnsi="Times New Roman" w:cs="Times New Roman"/>
          <w:i w:val="0"/>
          <w:color w:val="auto"/>
          <w:sz w:val="24"/>
          <w:szCs w:val="24"/>
        </w:rPr>
        <w:t xml:space="preserve">Gambar 3. </w:t>
      </w:r>
      <w:r w:rsidRPr="007307ED">
        <w:rPr>
          <w:rFonts w:ascii="Times New Roman" w:hAnsi="Times New Roman" w:cs="Times New Roman"/>
          <w:i w:val="0"/>
          <w:color w:val="auto"/>
          <w:sz w:val="24"/>
          <w:szCs w:val="24"/>
        </w:rPr>
        <w:fldChar w:fldCharType="begin"/>
      </w:r>
      <w:r w:rsidRPr="007307ED">
        <w:rPr>
          <w:rFonts w:ascii="Times New Roman" w:hAnsi="Times New Roman" w:cs="Times New Roman"/>
          <w:i w:val="0"/>
          <w:color w:val="auto"/>
          <w:sz w:val="24"/>
          <w:szCs w:val="24"/>
        </w:rPr>
        <w:instrText xml:space="preserve"> SEQ Gambar_3. \* ARABIC </w:instrText>
      </w:r>
      <w:r w:rsidRPr="007307ED">
        <w:rPr>
          <w:rFonts w:ascii="Times New Roman" w:hAnsi="Times New Roman" w:cs="Times New Roman"/>
          <w:i w:val="0"/>
          <w:color w:val="auto"/>
          <w:sz w:val="24"/>
          <w:szCs w:val="24"/>
        </w:rPr>
        <w:fldChar w:fldCharType="separate"/>
      </w:r>
      <w:r w:rsidR="00DD0659">
        <w:rPr>
          <w:rFonts w:ascii="Times New Roman" w:hAnsi="Times New Roman" w:cs="Times New Roman"/>
          <w:i w:val="0"/>
          <w:noProof/>
          <w:color w:val="auto"/>
          <w:sz w:val="24"/>
          <w:szCs w:val="24"/>
        </w:rPr>
        <w:t>2</w:t>
      </w:r>
      <w:r w:rsidRPr="007307ED">
        <w:rPr>
          <w:rFonts w:ascii="Times New Roman" w:hAnsi="Times New Roman" w:cs="Times New Roman"/>
          <w:i w:val="0"/>
          <w:color w:val="auto"/>
          <w:sz w:val="24"/>
          <w:szCs w:val="24"/>
        </w:rPr>
        <w:fldChar w:fldCharType="end"/>
      </w:r>
      <w:r w:rsidRPr="007307ED">
        <w:rPr>
          <w:rFonts w:ascii="Times New Roman" w:hAnsi="Times New Roman" w:cs="Times New Roman"/>
          <w:i w:val="0"/>
          <w:color w:val="auto"/>
          <w:sz w:val="24"/>
          <w:szCs w:val="24"/>
        </w:rPr>
        <w:t xml:space="preserve">. </w:t>
      </w:r>
      <w:r w:rsidR="00BE5441">
        <w:rPr>
          <w:rFonts w:ascii="Times New Roman" w:hAnsi="Times New Roman" w:cs="Times New Roman"/>
          <w:i w:val="0"/>
          <w:color w:val="auto"/>
          <w:sz w:val="24"/>
          <w:szCs w:val="24"/>
        </w:rPr>
        <w:t xml:space="preserve">Flowmap </w:t>
      </w:r>
      <w:r w:rsidRPr="007307ED">
        <w:rPr>
          <w:rFonts w:ascii="Times New Roman" w:hAnsi="Times New Roman" w:cs="Times New Roman"/>
          <w:i w:val="0"/>
          <w:color w:val="auto"/>
          <w:sz w:val="24"/>
          <w:szCs w:val="24"/>
        </w:rPr>
        <w:t>Sistem Yang Sedang Berjalan</w:t>
      </w:r>
      <w:bookmarkEnd w:id="69"/>
      <w:bookmarkEnd w:id="70"/>
      <w:bookmarkEnd w:id="71"/>
    </w:p>
    <w:p w:rsidR="000007E4" w:rsidRPr="00D55572" w:rsidRDefault="008A1603" w:rsidP="00D55572">
      <w:pPr>
        <w:spacing w:before="360" w:line="360" w:lineRule="auto"/>
        <w:jc w:val="both"/>
        <w:rPr>
          <w:rFonts w:ascii="Times New Roman" w:hAnsi="Times New Roman" w:cs="Times New Roman"/>
          <w:sz w:val="24"/>
        </w:rPr>
      </w:pPr>
      <w:r w:rsidRPr="00626392">
        <w:rPr>
          <w:rFonts w:ascii="Times New Roman" w:hAnsi="Times New Roman" w:cs="Times New Roman"/>
          <w:sz w:val="24"/>
        </w:rPr>
        <w:t xml:space="preserve">Dari </w:t>
      </w:r>
      <w:r w:rsidR="00626392" w:rsidRPr="00626392">
        <w:rPr>
          <w:rFonts w:ascii="Times New Roman" w:hAnsi="Times New Roman" w:cs="Times New Roman"/>
          <w:sz w:val="24"/>
        </w:rPr>
        <w:t>sistem yang sedang berjalan gambar 3.2, yaitu menjelaskan alur dari sistem tersebut</w:t>
      </w:r>
      <w:r w:rsidR="00626392">
        <w:rPr>
          <w:rFonts w:ascii="Times New Roman" w:hAnsi="Times New Roman" w:cs="Times New Roman"/>
          <w:sz w:val="24"/>
        </w:rPr>
        <w:t xml:space="preserve">, maka pembeli atau konsumen datang ke </w:t>
      </w:r>
      <w:r w:rsidR="00925F2B">
        <w:rPr>
          <w:rFonts w:ascii="Times New Roman" w:hAnsi="Times New Roman" w:cs="Times New Roman"/>
          <w:sz w:val="24"/>
        </w:rPr>
        <w:t>produsen Desa kalianyar</w:t>
      </w:r>
      <w:r w:rsidR="00626392">
        <w:rPr>
          <w:rFonts w:ascii="Times New Roman" w:hAnsi="Times New Roman" w:cs="Times New Roman"/>
          <w:sz w:val="24"/>
        </w:rPr>
        <w:t xml:space="preserve"> untuk mencari bara</w:t>
      </w:r>
      <w:r w:rsidR="00925F2B">
        <w:rPr>
          <w:rFonts w:ascii="Times New Roman" w:hAnsi="Times New Roman" w:cs="Times New Roman"/>
          <w:sz w:val="24"/>
        </w:rPr>
        <w:t xml:space="preserve">ng, setelah itu penjual </w:t>
      </w:r>
      <w:r w:rsidR="00626392">
        <w:rPr>
          <w:rFonts w:ascii="Times New Roman" w:hAnsi="Times New Roman" w:cs="Times New Roman"/>
          <w:sz w:val="24"/>
        </w:rPr>
        <w:t xml:space="preserve">membantu pembeli/konsumen mencari barang. Jika barang atau produk tidak ada maka barang tidak tersedia, </w:t>
      </w:r>
      <w:r w:rsidR="00925F2B">
        <w:rPr>
          <w:rFonts w:ascii="Times New Roman" w:hAnsi="Times New Roman" w:cs="Times New Roman"/>
          <w:sz w:val="24"/>
        </w:rPr>
        <w:t>jika barang tersebut tersedia</w:t>
      </w:r>
      <w:r w:rsidR="00626392">
        <w:rPr>
          <w:rFonts w:ascii="Times New Roman" w:hAnsi="Times New Roman" w:cs="Times New Roman"/>
          <w:sz w:val="24"/>
        </w:rPr>
        <w:t>, maka pembeli melakukan pembelian barang atau produk.</w:t>
      </w:r>
      <w:r w:rsidR="00B61799">
        <w:rPr>
          <w:rFonts w:ascii="Times New Roman" w:hAnsi="Times New Roman" w:cs="Times New Roman"/>
          <w:sz w:val="24"/>
        </w:rPr>
        <w:t xml:space="preserve"> Setelah itu, penjual menyiapkan barang yang telah dipesan oleh pembeli, dan </w:t>
      </w:r>
      <w:r w:rsidR="00925F2B">
        <w:rPr>
          <w:rFonts w:ascii="Times New Roman" w:hAnsi="Times New Roman" w:cs="Times New Roman"/>
          <w:sz w:val="24"/>
        </w:rPr>
        <w:t>penjual mengirimkan barang kepada pembeli, kemudian pembeli melakukan pembayaran</w:t>
      </w:r>
      <w:r w:rsidR="00B61799">
        <w:rPr>
          <w:rFonts w:ascii="Times New Roman" w:hAnsi="Times New Roman" w:cs="Times New Roman"/>
          <w:sz w:val="24"/>
        </w:rPr>
        <w:t xml:space="preserve">. </w:t>
      </w:r>
      <w:r w:rsidR="00626392">
        <w:rPr>
          <w:rFonts w:ascii="Times New Roman" w:hAnsi="Times New Roman" w:cs="Times New Roman"/>
          <w:sz w:val="24"/>
        </w:rPr>
        <w:t xml:space="preserve"> </w:t>
      </w:r>
    </w:p>
    <w:p w:rsidR="00BA1167" w:rsidRPr="00412D28" w:rsidRDefault="00BA1167" w:rsidP="00311A6B">
      <w:pPr>
        <w:pStyle w:val="Heading3"/>
        <w:numPr>
          <w:ilvl w:val="0"/>
          <w:numId w:val="27"/>
        </w:numPr>
        <w:spacing w:before="0" w:after="120" w:line="360" w:lineRule="auto"/>
        <w:ind w:hanging="720"/>
        <w:rPr>
          <w:color w:val="auto"/>
        </w:rPr>
      </w:pPr>
      <w:bookmarkStart w:id="72" w:name="_Toc109486057"/>
      <w:r w:rsidRPr="00412D28">
        <w:rPr>
          <w:rFonts w:ascii="Times New Roman" w:hAnsi="Times New Roman" w:cs="Times New Roman"/>
          <w:b/>
          <w:color w:val="auto"/>
        </w:rPr>
        <w:t>Analisis Sistem Yang Diusulkan</w:t>
      </w:r>
      <w:bookmarkEnd w:id="72"/>
      <w:r w:rsidRPr="00412D28">
        <w:rPr>
          <w:color w:val="auto"/>
        </w:rPr>
        <w:t xml:space="preserve"> </w:t>
      </w:r>
    </w:p>
    <w:p w:rsidR="00A853FA" w:rsidRPr="00412D28" w:rsidRDefault="00BD0894" w:rsidP="00D15FA1">
      <w:pPr>
        <w:spacing w:after="120" w:line="360" w:lineRule="auto"/>
        <w:jc w:val="both"/>
        <w:rPr>
          <w:rFonts w:ascii="Times New Roman" w:hAnsi="Times New Roman" w:cs="Times New Roman"/>
          <w:sz w:val="24"/>
        </w:rPr>
      </w:pPr>
      <w:r>
        <w:rPr>
          <w:rFonts w:ascii="Times New Roman" w:hAnsi="Times New Roman" w:cs="Times New Roman"/>
          <w:sz w:val="24"/>
        </w:rPr>
        <w:t xml:space="preserve">Pada era </w:t>
      </w:r>
      <w:r w:rsidR="00A853FA" w:rsidRPr="00412D28">
        <w:rPr>
          <w:rFonts w:ascii="Times New Roman" w:hAnsi="Times New Roman" w:cs="Times New Roman"/>
          <w:sz w:val="24"/>
        </w:rPr>
        <w:t xml:space="preserve">teknologi informasi yang sudah canggih ini, sistem informasi komputerisasi merupakan salah satu penunjang yang cukup penting dalam suatu perusahaan. Beberapa </w:t>
      </w:r>
      <w:r w:rsidR="00D15FA1" w:rsidRPr="00412D28">
        <w:rPr>
          <w:rFonts w:ascii="Times New Roman" w:hAnsi="Times New Roman" w:cs="Times New Roman"/>
          <w:sz w:val="24"/>
        </w:rPr>
        <w:t xml:space="preserve">keutungan yang didapat dalam menggunkan sistem yang terkomputerisasi yaitu penghematan waktu, tenaga, biaya, dan kemudahan dalam pengolahan data-data dalam transaksi penjualan pembelian serta laporannya.  </w:t>
      </w:r>
    </w:p>
    <w:p w:rsidR="00D62C8D" w:rsidRPr="00412D28" w:rsidRDefault="00BA1167" w:rsidP="00A65FCA">
      <w:pPr>
        <w:spacing w:after="120" w:line="360" w:lineRule="auto"/>
        <w:jc w:val="both"/>
        <w:rPr>
          <w:rFonts w:ascii="Times New Roman" w:hAnsi="Times New Roman" w:cs="Times New Roman"/>
          <w:sz w:val="24"/>
        </w:rPr>
      </w:pPr>
      <w:r w:rsidRPr="00412D28">
        <w:rPr>
          <w:rFonts w:ascii="Times New Roman" w:hAnsi="Times New Roman" w:cs="Times New Roman"/>
          <w:sz w:val="24"/>
        </w:rPr>
        <w:t>Berdasarkan anali</w:t>
      </w:r>
      <w:r w:rsidR="00053822" w:rsidRPr="00412D28">
        <w:rPr>
          <w:rFonts w:ascii="Times New Roman" w:hAnsi="Times New Roman" w:cs="Times New Roman"/>
          <w:sz w:val="24"/>
        </w:rPr>
        <w:t>sis sistem yang sedang berjalan penulis menemukan beberapa kekurangan dari sistem. Dalam perancangan sistem yang sedang berjalan penulis dapat memberikan suatu gambaran sistem yang diusulkan untuk</w:t>
      </w:r>
      <w:r w:rsidR="00F27B13" w:rsidRPr="00412D28">
        <w:rPr>
          <w:rFonts w:ascii="Times New Roman" w:hAnsi="Times New Roman" w:cs="Times New Roman"/>
          <w:sz w:val="24"/>
        </w:rPr>
        <w:t xml:space="preserve"> memberikan kemudahan dalam pengolahan data</w:t>
      </w:r>
      <w:r w:rsidR="00C47305" w:rsidRPr="00412D28">
        <w:rPr>
          <w:rFonts w:ascii="Times New Roman" w:hAnsi="Times New Roman" w:cs="Times New Roman"/>
          <w:sz w:val="24"/>
        </w:rPr>
        <w:t xml:space="preserve"> serta kemudahan untuk para pelanggan dalam membeli produk-produk</w:t>
      </w:r>
      <w:r w:rsidR="00D70BC1">
        <w:rPr>
          <w:rFonts w:ascii="Times New Roman" w:hAnsi="Times New Roman" w:cs="Times New Roman"/>
          <w:sz w:val="24"/>
        </w:rPr>
        <w:t xml:space="preserve"> genteng</w:t>
      </w:r>
      <w:r w:rsidR="00C47305" w:rsidRPr="00412D28">
        <w:rPr>
          <w:rFonts w:ascii="Times New Roman" w:hAnsi="Times New Roman" w:cs="Times New Roman"/>
          <w:sz w:val="24"/>
        </w:rPr>
        <w:t xml:space="preserve"> di </w:t>
      </w:r>
      <w:r w:rsidR="00D70BC1">
        <w:rPr>
          <w:rFonts w:ascii="Times New Roman" w:hAnsi="Times New Roman" w:cs="Times New Roman"/>
          <w:sz w:val="24"/>
        </w:rPr>
        <w:t>Desa kalianyar</w:t>
      </w:r>
      <w:r w:rsidR="00C47305" w:rsidRPr="00412D28">
        <w:rPr>
          <w:rFonts w:ascii="Times New Roman" w:hAnsi="Times New Roman" w:cs="Times New Roman"/>
          <w:sz w:val="24"/>
        </w:rPr>
        <w:t xml:space="preserve">. </w:t>
      </w:r>
      <w:r w:rsidR="000D10BC" w:rsidRPr="00412D28">
        <w:rPr>
          <w:rFonts w:ascii="Times New Roman" w:hAnsi="Times New Roman" w:cs="Times New Roman"/>
          <w:sz w:val="24"/>
        </w:rPr>
        <w:t xml:space="preserve">Disini sistem yang diusulkan yaitu pelanggan langsung mengakses </w:t>
      </w:r>
      <w:r w:rsidR="00D70BC1">
        <w:rPr>
          <w:rFonts w:ascii="Times New Roman" w:hAnsi="Times New Roman" w:cs="Times New Roman"/>
          <w:sz w:val="24"/>
        </w:rPr>
        <w:t>aplikasi web</w:t>
      </w:r>
      <w:r w:rsidR="009A295F">
        <w:rPr>
          <w:rFonts w:ascii="Times New Roman" w:hAnsi="Times New Roman" w:cs="Times New Roman"/>
          <w:sz w:val="24"/>
        </w:rPr>
        <w:t xml:space="preserve"> penjualan</w:t>
      </w:r>
      <w:r w:rsidR="000D10BC" w:rsidRPr="00412D28">
        <w:rPr>
          <w:rFonts w:ascii="Times New Roman" w:hAnsi="Times New Roman" w:cs="Times New Roman"/>
          <w:sz w:val="24"/>
        </w:rPr>
        <w:t>, melakukan aktivitas melihat semua produk, melakukan registrasi dan login,</w:t>
      </w:r>
      <w:r w:rsidR="00641616" w:rsidRPr="00412D28">
        <w:rPr>
          <w:rFonts w:ascii="Times New Roman" w:hAnsi="Times New Roman" w:cs="Times New Roman"/>
          <w:sz w:val="24"/>
        </w:rPr>
        <w:t xml:space="preserve"> tambah produk yang diinginkan</w:t>
      </w:r>
      <w:r w:rsidR="000D10BC" w:rsidRPr="00412D28">
        <w:rPr>
          <w:rFonts w:ascii="Times New Roman" w:hAnsi="Times New Roman" w:cs="Times New Roman"/>
          <w:sz w:val="24"/>
        </w:rPr>
        <w:t xml:space="preserve"> lalu </w:t>
      </w:r>
      <w:r w:rsidR="00641616" w:rsidRPr="00412D28">
        <w:rPr>
          <w:rFonts w:ascii="Times New Roman" w:hAnsi="Times New Roman" w:cs="Times New Roman"/>
          <w:sz w:val="24"/>
        </w:rPr>
        <w:t xml:space="preserve">isi </w:t>
      </w:r>
      <w:r w:rsidR="00641616" w:rsidRPr="00412D28">
        <w:rPr>
          <w:rFonts w:ascii="Times New Roman" w:hAnsi="Times New Roman" w:cs="Times New Roman"/>
          <w:i/>
          <w:sz w:val="24"/>
        </w:rPr>
        <w:t>form</w:t>
      </w:r>
      <w:r w:rsidR="00641616" w:rsidRPr="00412D28">
        <w:rPr>
          <w:rFonts w:ascii="Times New Roman" w:hAnsi="Times New Roman" w:cs="Times New Roman"/>
          <w:sz w:val="24"/>
        </w:rPr>
        <w:t xml:space="preserve"> </w:t>
      </w:r>
      <w:r w:rsidR="000D10BC" w:rsidRPr="00412D28">
        <w:rPr>
          <w:rFonts w:ascii="Times New Roman" w:hAnsi="Times New Roman" w:cs="Times New Roman"/>
          <w:sz w:val="24"/>
        </w:rPr>
        <w:t>pemesanan produk</w:t>
      </w:r>
      <w:r w:rsidR="00641616" w:rsidRPr="00412D28">
        <w:rPr>
          <w:rFonts w:ascii="Times New Roman" w:hAnsi="Times New Roman" w:cs="Times New Roman"/>
          <w:sz w:val="24"/>
        </w:rPr>
        <w:t xml:space="preserve"> yang tersedia oleh sistem, melakukan konfirmasi pembayaran yang disedikan oleh sistem, setelah itu dilakukan </w:t>
      </w:r>
      <w:r w:rsidR="00D15FA1" w:rsidRPr="00412D28">
        <w:rPr>
          <w:rFonts w:ascii="Times New Roman" w:hAnsi="Times New Roman" w:cs="Times New Roman"/>
          <w:sz w:val="24"/>
        </w:rPr>
        <w:t>pengiriman barang.</w:t>
      </w:r>
      <w:r w:rsidR="009C1253" w:rsidRPr="00412D28">
        <w:rPr>
          <w:rFonts w:ascii="Times New Roman" w:hAnsi="Times New Roman" w:cs="Times New Roman"/>
          <w:sz w:val="24"/>
        </w:rPr>
        <w:t xml:space="preserve"> </w:t>
      </w:r>
      <w:r w:rsidR="003E2927" w:rsidRPr="00412D28">
        <w:rPr>
          <w:rFonts w:ascii="Times New Roman" w:hAnsi="Times New Roman" w:cs="Times New Roman"/>
          <w:sz w:val="24"/>
        </w:rPr>
        <w:t xml:space="preserve">Berikut ini perancangan sistem yang akan dibangun oleh peneliti. </w:t>
      </w:r>
    </w:p>
    <w:p w:rsidR="00D76E90" w:rsidRDefault="00D76E90" w:rsidP="00D76E90">
      <w:pPr>
        <w:pStyle w:val="Caption"/>
        <w:spacing w:line="360" w:lineRule="auto"/>
        <w:jc w:val="center"/>
        <w:rPr>
          <w:rFonts w:ascii="Times New Roman" w:hAnsi="Times New Roman" w:cs="Times New Roman"/>
          <w:i w:val="0"/>
          <w:color w:val="auto"/>
          <w:sz w:val="24"/>
        </w:rPr>
      </w:pPr>
      <w:bookmarkStart w:id="73" w:name="_Toc107512028"/>
      <w:bookmarkStart w:id="74" w:name="_Toc108998029"/>
      <w:r>
        <w:rPr>
          <w:rFonts w:ascii="Times New Roman" w:hAnsi="Times New Roman" w:cs="Times New Roman"/>
          <w:i w:val="0"/>
          <w:noProof/>
          <w:color w:val="auto"/>
          <w:sz w:val="24"/>
        </w:rPr>
        <w:drawing>
          <wp:inline distT="0" distB="0" distL="0" distR="0" wp14:anchorId="07C06DEF" wp14:editId="7C462696">
            <wp:extent cx="5218981" cy="7625751"/>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yang diusul use case revisi3_page-0001.jp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221018" cy="7628727"/>
                    </a:xfrm>
                    <a:prstGeom prst="rect">
                      <a:avLst/>
                    </a:prstGeom>
                    <a:ln>
                      <a:noFill/>
                    </a:ln>
                    <a:extLst>
                      <a:ext uri="{53640926-AAD7-44D8-BBD7-CCE9431645EC}">
                        <a14:shadowObscured xmlns:a14="http://schemas.microsoft.com/office/drawing/2010/main"/>
                      </a:ext>
                    </a:extLst>
                  </pic:spPr>
                </pic:pic>
              </a:graphicData>
            </a:graphic>
          </wp:inline>
        </w:drawing>
      </w:r>
      <w:bookmarkEnd w:id="73"/>
      <w:bookmarkEnd w:id="74"/>
    </w:p>
    <w:p w:rsidR="00D76E90" w:rsidRPr="00D76E90" w:rsidRDefault="00D76E90" w:rsidP="00D76E90">
      <w:pPr>
        <w:pStyle w:val="Caption"/>
        <w:spacing w:line="360" w:lineRule="auto"/>
        <w:jc w:val="center"/>
        <w:rPr>
          <w:rFonts w:ascii="Times New Roman" w:hAnsi="Times New Roman" w:cs="Times New Roman"/>
          <w:i w:val="0"/>
          <w:noProof/>
          <w:color w:val="auto"/>
          <w:sz w:val="36"/>
        </w:rPr>
      </w:pPr>
      <w:bookmarkStart w:id="75" w:name="_Toc108999277"/>
      <w:bookmarkStart w:id="76" w:name="_Toc109486109"/>
      <w:r w:rsidRPr="00D76E90">
        <w:rPr>
          <w:rFonts w:ascii="Times New Roman" w:hAnsi="Times New Roman" w:cs="Times New Roman"/>
          <w:i w:val="0"/>
          <w:color w:val="auto"/>
          <w:sz w:val="24"/>
        </w:rPr>
        <w:t xml:space="preserve">Gambar 3. </w:t>
      </w:r>
      <w:r w:rsidRPr="00D76E90">
        <w:rPr>
          <w:rFonts w:ascii="Times New Roman" w:hAnsi="Times New Roman" w:cs="Times New Roman"/>
          <w:i w:val="0"/>
          <w:color w:val="auto"/>
          <w:sz w:val="24"/>
        </w:rPr>
        <w:fldChar w:fldCharType="begin"/>
      </w:r>
      <w:r w:rsidRPr="00D76E90">
        <w:rPr>
          <w:rFonts w:ascii="Times New Roman" w:hAnsi="Times New Roman" w:cs="Times New Roman"/>
          <w:i w:val="0"/>
          <w:color w:val="auto"/>
          <w:sz w:val="24"/>
        </w:rPr>
        <w:instrText xml:space="preserve"> SEQ Gambar_3. \* ARABIC </w:instrText>
      </w:r>
      <w:r w:rsidRPr="00D76E90">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3</w:t>
      </w:r>
      <w:r w:rsidRPr="00D76E90">
        <w:rPr>
          <w:rFonts w:ascii="Times New Roman" w:hAnsi="Times New Roman" w:cs="Times New Roman"/>
          <w:i w:val="0"/>
          <w:color w:val="auto"/>
          <w:sz w:val="24"/>
        </w:rPr>
        <w:fldChar w:fldCharType="end"/>
      </w:r>
      <w:r w:rsidRPr="00D76E90">
        <w:rPr>
          <w:rFonts w:ascii="Times New Roman" w:hAnsi="Times New Roman" w:cs="Times New Roman"/>
          <w:i w:val="0"/>
          <w:color w:val="auto"/>
          <w:sz w:val="24"/>
        </w:rPr>
        <w:t xml:space="preserve">. </w:t>
      </w:r>
      <w:r w:rsidR="00BE5441">
        <w:rPr>
          <w:rFonts w:ascii="Times New Roman" w:hAnsi="Times New Roman" w:cs="Times New Roman"/>
          <w:i w:val="0"/>
          <w:color w:val="auto"/>
          <w:sz w:val="24"/>
        </w:rPr>
        <w:t xml:space="preserve">Flowmap </w:t>
      </w:r>
      <w:bookmarkStart w:id="77" w:name="_GoBack"/>
      <w:bookmarkEnd w:id="77"/>
      <w:r w:rsidRPr="00D76E90">
        <w:rPr>
          <w:rFonts w:ascii="Times New Roman" w:hAnsi="Times New Roman" w:cs="Times New Roman"/>
          <w:i w:val="0"/>
          <w:color w:val="auto"/>
          <w:sz w:val="24"/>
        </w:rPr>
        <w:t>Analisis Sistem Yang Diusulkan</w:t>
      </w:r>
      <w:bookmarkEnd w:id="75"/>
      <w:bookmarkEnd w:id="76"/>
    </w:p>
    <w:p w:rsidR="00977D2E" w:rsidRPr="00412D28" w:rsidRDefault="00977D2E" w:rsidP="00311A6B">
      <w:pPr>
        <w:pStyle w:val="Heading2"/>
        <w:numPr>
          <w:ilvl w:val="0"/>
          <w:numId w:val="31"/>
        </w:numPr>
        <w:spacing w:before="0" w:after="120" w:line="360" w:lineRule="auto"/>
        <w:ind w:hanging="720"/>
        <w:rPr>
          <w:color w:val="auto"/>
        </w:rPr>
      </w:pPr>
      <w:bookmarkStart w:id="78" w:name="_Toc109486058"/>
      <w:r w:rsidRPr="00412D28">
        <w:rPr>
          <w:rFonts w:ascii="Times New Roman" w:hAnsi="Times New Roman" w:cs="Times New Roman"/>
          <w:b/>
          <w:color w:val="auto"/>
          <w:sz w:val="24"/>
          <w:szCs w:val="24"/>
        </w:rPr>
        <w:t>Perancangan Siste</w:t>
      </w:r>
      <w:r w:rsidR="00A10F59" w:rsidRPr="00412D28">
        <w:rPr>
          <w:rFonts w:ascii="Times New Roman" w:hAnsi="Times New Roman" w:cs="Times New Roman"/>
          <w:b/>
          <w:color w:val="auto"/>
          <w:sz w:val="24"/>
          <w:szCs w:val="24"/>
        </w:rPr>
        <w:t>m Yang Diusulkan</w:t>
      </w:r>
      <w:bookmarkEnd w:id="78"/>
    </w:p>
    <w:p w:rsidR="0076246D" w:rsidRPr="00412D28" w:rsidRDefault="00A10F59" w:rsidP="0076246D">
      <w:pPr>
        <w:spacing w:after="120" w:line="360" w:lineRule="auto"/>
        <w:jc w:val="both"/>
        <w:rPr>
          <w:rFonts w:ascii="Times New Roman" w:hAnsi="Times New Roman" w:cs="Times New Roman"/>
          <w:i/>
          <w:sz w:val="24"/>
          <w:szCs w:val="24"/>
        </w:rPr>
      </w:pPr>
      <w:r w:rsidRPr="00412D28">
        <w:rPr>
          <w:rFonts w:ascii="Times New Roman" w:hAnsi="Times New Roman" w:cs="Times New Roman"/>
          <w:sz w:val="24"/>
          <w:szCs w:val="24"/>
        </w:rPr>
        <w:t xml:space="preserve">Pada perancangan sistem ini ada beberapa langkah yang akan di rancang, diantaranya </w:t>
      </w:r>
      <w:r w:rsidRPr="00412D28">
        <w:rPr>
          <w:rFonts w:ascii="Times New Roman" w:hAnsi="Times New Roman" w:cs="Times New Roman"/>
          <w:i/>
          <w:sz w:val="24"/>
          <w:szCs w:val="24"/>
        </w:rPr>
        <w:t>use case</w:t>
      </w:r>
      <w:r w:rsidRPr="00412D28">
        <w:rPr>
          <w:rFonts w:ascii="Times New Roman" w:hAnsi="Times New Roman" w:cs="Times New Roman"/>
          <w:sz w:val="24"/>
          <w:szCs w:val="24"/>
        </w:rPr>
        <w:t xml:space="preserve"> diagram,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diagram konteks, data flow diagram/data alir diagram, dan </w:t>
      </w:r>
      <w:r w:rsidRPr="00412D28">
        <w:rPr>
          <w:rFonts w:ascii="Times New Roman" w:hAnsi="Times New Roman" w:cs="Times New Roman"/>
          <w:i/>
          <w:sz w:val="24"/>
          <w:szCs w:val="24"/>
        </w:rPr>
        <w:t>entity relationship diagram</w:t>
      </w:r>
      <w:r w:rsidRPr="00412D28">
        <w:rPr>
          <w:rFonts w:ascii="Times New Roman" w:hAnsi="Times New Roman" w:cs="Times New Roman"/>
          <w:sz w:val="24"/>
          <w:szCs w:val="24"/>
        </w:rPr>
        <w:t>. Adapun langkah-langkah perancangan sistem secara rinci adalah sebagai berikut</w:t>
      </w:r>
      <w:r w:rsidR="007C1AD3" w:rsidRPr="00412D28">
        <w:rPr>
          <w:rFonts w:ascii="Times New Roman" w:hAnsi="Times New Roman" w:cs="Times New Roman"/>
          <w:sz w:val="24"/>
          <w:szCs w:val="24"/>
        </w:rPr>
        <w:t>:</w:t>
      </w:r>
    </w:p>
    <w:p w:rsidR="005816AE" w:rsidRPr="00412D28" w:rsidRDefault="00F26DCD" w:rsidP="00311A6B">
      <w:pPr>
        <w:pStyle w:val="Heading3"/>
        <w:numPr>
          <w:ilvl w:val="0"/>
          <w:numId w:val="32"/>
        </w:numPr>
        <w:spacing w:before="0" w:after="120" w:line="360" w:lineRule="auto"/>
        <w:ind w:hanging="720"/>
        <w:rPr>
          <w:rFonts w:ascii="Times New Roman" w:hAnsi="Times New Roman" w:cs="Times New Roman"/>
          <w:b/>
          <w:color w:val="auto"/>
        </w:rPr>
      </w:pPr>
      <w:bookmarkStart w:id="79" w:name="_Toc109486059"/>
      <w:r w:rsidRPr="00412D28">
        <w:rPr>
          <w:rFonts w:ascii="Times New Roman" w:hAnsi="Times New Roman" w:cs="Times New Roman"/>
          <w:b/>
          <w:color w:val="auto"/>
        </w:rPr>
        <w:t>Membuat Use Case Diagram</w:t>
      </w:r>
      <w:bookmarkEnd w:id="79"/>
    </w:p>
    <w:p w:rsidR="00C03F43" w:rsidRPr="00412D28" w:rsidRDefault="005816AE" w:rsidP="00143376">
      <w:pPr>
        <w:spacing w:line="360" w:lineRule="auto"/>
        <w:jc w:val="both"/>
        <w:rPr>
          <w:rFonts w:ascii="Times New Roman" w:hAnsi="Times New Roman" w:cs="Times New Roman"/>
          <w:sz w:val="24"/>
        </w:rPr>
      </w:pPr>
      <w:r w:rsidRPr="00412D28">
        <w:rPr>
          <w:rFonts w:ascii="Times New Roman" w:hAnsi="Times New Roman" w:cs="Times New Roman"/>
          <w:i/>
          <w:sz w:val="24"/>
        </w:rPr>
        <w:t>Use case diagram</w:t>
      </w:r>
      <w:r w:rsidRPr="00412D28">
        <w:rPr>
          <w:rFonts w:ascii="Times New Roman" w:hAnsi="Times New Roman" w:cs="Times New Roman"/>
          <w:sz w:val="24"/>
        </w:rPr>
        <w:t xml:space="preserve"> adalah urutan langkah-langkah perilaku (</w:t>
      </w:r>
      <w:r w:rsidR="00CF7909" w:rsidRPr="00412D28">
        <w:rPr>
          <w:rFonts w:ascii="Times New Roman" w:hAnsi="Times New Roman" w:cs="Times New Roman"/>
          <w:sz w:val="24"/>
        </w:rPr>
        <w:t>sk</w:t>
      </w:r>
      <w:r w:rsidRPr="00412D28">
        <w:rPr>
          <w:rFonts w:ascii="Times New Roman" w:hAnsi="Times New Roman" w:cs="Times New Roman"/>
          <w:sz w:val="24"/>
        </w:rPr>
        <w:t>enario)</w:t>
      </w:r>
      <w:r w:rsidR="00CF7909" w:rsidRPr="00412D28">
        <w:rPr>
          <w:rFonts w:ascii="Times New Roman" w:hAnsi="Times New Roman" w:cs="Times New Roman"/>
          <w:sz w:val="24"/>
        </w:rPr>
        <w:t xml:space="preserve"> baik otomatis</w:t>
      </w:r>
      <w:r w:rsidR="00D1217C" w:rsidRPr="00412D28">
        <w:rPr>
          <w:rFonts w:ascii="Times New Roman" w:hAnsi="Times New Roman" w:cs="Times New Roman"/>
          <w:sz w:val="24"/>
        </w:rPr>
        <w:t xml:space="preserve"> ataupun manual, </w:t>
      </w:r>
      <w:r w:rsidR="00CF7909" w:rsidRPr="00412D28">
        <w:rPr>
          <w:rFonts w:ascii="Times New Roman" w:hAnsi="Times New Roman" w:cs="Times New Roman"/>
          <w:sz w:val="24"/>
        </w:rPr>
        <w:t xml:space="preserve">untuk bertujuan menyelesaikan suatu tugas tertentu.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menggambarkan apa saja aktivitas yang dilakukan oleh suatu sistem dari sudut pandang pengamatan luar</w:t>
      </w:r>
      <w:r w:rsidR="00281FB9" w:rsidRPr="00412D28">
        <w:rPr>
          <w:rFonts w:ascii="Times New Roman" w:hAnsi="Times New Roman" w:cs="Times New Roman"/>
          <w:sz w:val="24"/>
        </w:rPr>
        <w:t>.</w:t>
      </w:r>
      <w:r w:rsidR="00503C91" w:rsidRPr="00412D28">
        <w:rPr>
          <w:rFonts w:ascii="Times New Roman" w:hAnsi="Times New Roman" w:cs="Times New Roman"/>
          <w:sz w:val="24"/>
        </w:rPr>
        <w:t xml:space="preserve">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dekat kaitannya dengan kejadian (</w:t>
      </w:r>
      <w:r w:rsidR="003E7D9B" w:rsidRPr="00412D28">
        <w:rPr>
          <w:rFonts w:ascii="Times New Roman" w:hAnsi="Times New Roman" w:cs="Times New Roman"/>
          <w:sz w:val="24"/>
        </w:rPr>
        <w:t>sk</w:t>
      </w:r>
      <w:r w:rsidR="00CF7909" w:rsidRPr="00412D28">
        <w:rPr>
          <w:rFonts w:ascii="Times New Roman" w:hAnsi="Times New Roman" w:cs="Times New Roman"/>
          <w:sz w:val="24"/>
        </w:rPr>
        <w:t>enario)</w:t>
      </w:r>
      <w:r w:rsidR="00D1217C" w:rsidRPr="00412D28">
        <w:rPr>
          <w:rFonts w:ascii="Times New Roman" w:hAnsi="Times New Roman" w:cs="Times New Roman"/>
          <w:sz w:val="24"/>
        </w:rPr>
        <w:t xml:space="preserve"> </w:t>
      </w:r>
      <w:r w:rsidR="00CF7909" w:rsidRPr="00412D28">
        <w:rPr>
          <w:rFonts w:ascii="Times New Roman" w:hAnsi="Times New Roman" w:cs="Times New Roman"/>
          <w:sz w:val="24"/>
        </w:rPr>
        <w:t>yang terjadi ketika seseorang berinteraksi dengan sistem.</w:t>
      </w:r>
      <w:r w:rsidR="00143376" w:rsidRPr="00412D28">
        <w:rPr>
          <w:rFonts w:ascii="Times New Roman" w:hAnsi="Times New Roman" w:cs="Times New Roman"/>
          <w:sz w:val="24"/>
        </w:rPr>
        <w:t xml:space="preserve"> Adapun penulis membuat langkah-langkah dalam </w:t>
      </w:r>
      <w:r w:rsidR="00143376" w:rsidRPr="00412D28">
        <w:rPr>
          <w:rFonts w:ascii="Times New Roman" w:hAnsi="Times New Roman" w:cs="Times New Roman"/>
          <w:i/>
          <w:sz w:val="24"/>
        </w:rPr>
        <w:t xml:space="preserve">use case diagram </w:t>
      </w:r>
      <w:r w:rsidR="00143376" w:rsidRPr="00412D28">
        <w:rPr>
          <w:rFonts w:ascii="Times New Roman" w:hAnsi="Times New Roman" w:cs="Times New Roman"/>
          <w:sz w:val="24"/>
        </w:rPr>
        <w:t>yaitu:</w:t>
      </w:r>
    </w:p>
    <w:p w:rsidR="00BF286C" w:rsidRPr="00412D28" w:rsidRDefault="00143376"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Aktor</w:t>
      </w:r>
    </w:p>
    <w:p w:rsidR="004D6A42" w:rsidRPr="00412D28" w:rsidRDefault="00143376"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Aktor adalah</w:t>
      </w:r>
      <w:r w:rsidR="009905CF" w:rsidRPr="00412D28">
        <w:rPr>
          <w:rFonts w:ascii="Times New Roman" w:hAnsi="Times New Roman" w:cs="Times New Roman"/>
          <w:sz w:val="24"/>
        </w:rPr>
        <w:t xml:space="preserve"> apapun yang butuh untuk berintraksi dengan sistem untuk bertukar informasi.</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D</w:t>
      </w:r>
      <w:r w:rsidR="006E512B" w:rsidRPr="00412D28">
        <w:rPr>
          <w:rFonts w:ascii="Times New Roman" w:hAnsi="Times New Roman" w:cs="Times New Roman"/>
          <w:sz w:val="24"/>
        </w:rPr>
        <w:t xml:space="preserve">alam </w:t>
      </w:r>
      <w:r w:rsidR="009905CF" w:rsidRPr="00412D28">
        <w:rPr>
          <w:rFonts w:ascii="Times New Roman" w:hAnsi="Times New Roman" w:cs="Times New Roman"/>
          <w:sz w:val="24"/>
        </w:rPr>
        <w:t>menganalisis kebutuhan menggunakan bahasa pemrogram</w:t>
      </w:r>
      <w:r w:rsidR="006E512B" w:rsidRPr="00412D28">
        <w:rPr>
          <w:rFonts w:ascii="Times New Roman" w:hAnsi="Times New Roman" w:cs="Times New Roman"/>
          <w:sz w:val="24"/>
        </w:rPr>
        <w:t>an berorientasi</w:t>
      </w:r>
      <w:r w:rsidR="006801D5" w:rsidRPr="00412D28">
        <w:rPr>
          <w:rFonts w:ascii="Times New Roman" w:hAnsi="Times New Roman" w:cs="Times New Roman"/>
          <w:sz w:val="24"/>
        </w:rPr>
        <w:t xml:space="preserve"> </w:t>
      </w:r>
      <w:r w:rsidR="006E512B" w:rsidRPr="00412D28">
        <w:rPr>
          <w:rFonts w:ascii="Times New Roman" w:hAnsi="Times New Roman" w:cs="Times New Roman"/>
          <w:sz w:val="24"/>
        </w:rPr>
        <w:t>objek,</w:t>
      </w:r>
      <w:r w:rsidR="006801D5" w:rsidRPr="00412D28">
        <w:rPr>
          <w:rFonts w:ascii="Times New Roman" w:hAnsi="Times New Roman" w:cs="Times New Roman"/>
          <w:sz w:val="24"/>
        </w:rPr>
        <w:t xml:space="preserve"> </w:t>
      </w:r>
      <w:r w:rsidR="007650B8" w:rsidRPr="00412D28">
        <w:rPr>
          <w:rFonts w:ascii="Times New Roman" w:hAnsi="Times New Roman" w:cs="Times New Roman"/>
          <w:sz w:val="24"/>
        </w:rPr>
        <w:t xml:space="preserve">pertama </w:t>
      </w:r>
      <w:r w:rsidR="009905CF" w:rsidRPr="00412D28">
        <w:rPr>
          <w:rFonts w:ascii="Times New Roman" w:hAnsi="Times New Roman" w:cs="Times New Roman"/>
          <w:sz w:val="24"/>
        </w:rPr>
        <w:t>kali penulis harus mengetahui siapa saja aktor-</w:t>
      </w:r>
      <w:r w:rsidR="006E512B" w:rsidRPr="00412D28">
        <w:rPr>
          <w:rFonts w:ascii="Times New Roman" w:hAnsi="Times New Roman" w:cs="Times New Roman"/>
          <w:sz w:val="24"/>
        </w:rPr>
        <w:t>aktor</w:t>
      </w:r>
      <w:r w:rsidR="006B2E48" w:rsidRPr="00412D28">
        <w:rPr>
          <w:rFonts w:ascii="Times New Roman" w:hAnsi="Times New Roman" w:cs="Times New Roman"/>
          <w:sz w:val="24"/>
        </w:rPr>
        <w:t xml:space="preserve"> </w:t>
      </w:r>
      <w:r w:rsidR="00403253" w:rsidRPr="00412D28">
        <w:rPr>
          <w:rFonts w:ascii="Times New Roman" w:hAnsi="Times New Roman" w:cs="Times New Roman"/>
          <w:sz w:val="24"/>
        </w:rPr>
        <w:t>yang</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akan</w:t>
      </w:r>
      <w:r w:rsidR="006801D5" w:rsidRPr="00412D28">
        <w:rPr>
          <w:rFonts w:ascii="Times New Roman" w:hAnsi="Times New Roman" w:cs="Times New Roman"/>
          <w:sz w:val="24"/>
        </w:rPr>
        <w:t xml:space="preserve"> </w:t>
      </w:r>
      <w:r w:rsidR="009905CF" w:rsidRPr="00412D28">
        <w:rPr>
          <w:rFonts w:ascii="Times New Roman" w:hAnsi="Times New Roman" w:cs="Times New Roman"/>
          <w:sz w:val="24"/>
        </w:rPr>
        <w:t>terlibat pada sistem yang akan dibangun.</w:t>
      </w:r>
      <w:r w:rsidR="00F8568F" w:rsidRPr="00412D28">
        <w:rPr>
          <w:rFonts w:ascii="Times New Roman" w:hAnsi="Times New Roman" w:cs="Times New Roman"/>
          <w:sz w:val="24"/>
        </w:rPr>
        <w:t xml:space="preserve"> A</w:t>
      </w:r>
      <w:r w:rsidR="006E512B" w:rsidRPr="00412D28">
        <w:rPr>
          <w:rFonts w:ascii="Times New Roman" w:hAnsi="Times New Roman" w:cs="Times New Roman"/>
          <w:sz w:val="24"/>
        </w:rPr>
        <w:t xml:space="preserve">ktor adalah seseorang </w:t>
      </w:r>
      <w:r w:rsidR="00403253" w:rsidRPr="00412D28">
        <w:rPr>
          <w:rFonts w:ascii="Times New Roman" w:hAnsi="Times New Roman" w:cs="Times New Roman"/>
          <w:sz w:val="24"/>
        </w:rPr>
        <w:t>atau</w:t>
      </w:r>
      <w:r w:rsidR="006B2E48" w:rsidRPr="00412D28">
        <w:rPr>
          <w:rFonts w:ascii="Times New Roman" w:hAnsi="Times New Roman" w:cs="Times New Roman"/>
          <w:sz w:val="24"/>
        </w:rPr>
        <w:t xml:space="preserve"> </w:t>
      </w:r>
      <w:r w:rsidR="00F8568F" w:rsidRPr="00412D28">
        <w:rPr>
          <w:rFonts w:ascii="Times New Roman" w:hAnsi="Times New Roman" w:cs="Times New Roman"/>
          <w:sz w:val="24"/>
        </w:rPr>
        <w:t>sesuatu yang berinteraksi dengan sistem yang s</w:t>
      </w:r>
      <w:r w:rsidR="00AA57CA" w:rsidRPr="00412D28">
        <w:rPr>
          <w:rFonts w:ascii="Times New Roman" w:hAnsi="Times New Roman" w:cs="Times New Roman"/>
          <w:sz w:val="24"/>
        </w:rPr>
        <w:t>edang kita kembangkan.</w:t>
      </w:r>
      <w:r w:rsidR="002C6637" w:rsidRPr="00412D28">
        <w:rPr>
          <w:rFonts w:ascii="Times New Roman" w:hAnsi="Times New Roman" w:cs="Times New Roman"/>
          <w:sz w:val="24"/>
        </w:rPr>
        <w:t xml:space="preserve"> </w:t>
      </w:r>
      <w:r w:rsidR="005267A5" w:rsidRPr="00412D28">
        <w:rPr>
          <w:rFonts w:ascii="Times New Roman" w:hAnsi="Times New Roman" w:cs="Times New Roman"/>
          <w:sz w:val="24"/>
        </w:rPr>
        <w:t>Adapun ak</w:t>
      </w:r>
      <w:r w:rsidR="00893BE2" w:rsidRPr="00412D28">
        <w:rPr>
          <w:rFonts w:ascii="Times New Roman" w:hAnsi="Times New Roman" w:cs="Times New Roman"/>
          <w:sz w:val="24"/>
        </w:rPr>
        <w:t>tor-aktor yang terhubung pada sistem yang sedang berjalan ini dapat dikelompokkan menjadi dua yaitu penjual dan pembeli. Adapun penjual adalah aktor yang berinteraksi</w:t>
      </w:r>
      <w:r w:rsidR="004D6A42" w:rsidRPr="00412D28">
        <w:rPr>
          <w:rFonts w:ascii="Times New Roman" w:hAnsi="Times New Roman" w:cs="Times New Roman"/>
          <w:sz w:val="24"/>
        </w:rPr>
        <w:t xml:space="preserve"> penuh dengan sistem.</w:t>
      </w:r>
    </w:p>
    <w:p w:rsidR="004D6A42" w:rsidRPr="00483F0C" w:rsidRDefault="00483F0C" w:rsidP="00483F0C">
      <w:pPr>
        <w:pStyle w:val="Caption"/>
        <w:rPr>
          <w:rFonts w:ascii="Times New Roman" w:hAnsi="Times New Roman" w:cs="Times New Roman"/>
          <w:i w:val="0"/>
          <w:color w:val="auto"/>
          <w:sz w:val="48"/>
        </w:rPr>
      </w:pPr>
      <w:bookmarkStart w:id="80" w:name="_Toc109486182"/>
      <w:r w:rsidRPr="00483F0C">
        <w:rPr>
          <w:rFonts w:ascii="Times New Roman" w:hAnsi="Times New Roman" w:cs="Times New Roman"/>
          <w:i w:val="0"/>
          <w:color w:val="auto"/>
          <w:sz w:val="24"/>
        </w:rPr>
        <w:t xml:space="preserve">Tabel 3. </w:t>
      </w:r>
      <w:r w:rsidRPr="00483F0C">
        <w:rPr>
          <w:rFonts w:ascii="Times New Roman" w:hAnsi="Times New Roman" w:cs="Times New Roman"/>
          <w:i w:val="0"/>
          <w:color w:val="auto"/>
          <w:sz w:val="24"/>
        </w:rPr>
        <w:fldChar w:fldCharType="begin"/>
      </w:r>
      <w:r w:rsidRPr="00483F0C">
        <w:rPr>
          <w:rFonts w:ascii="Times New Roman" w:hAnsi="Times New Roman" w:cs="Times New Roman"/>
          <w:i w:val="0"/>
          <w:color w:val="auto"/>
          <w:sz w:val="24"/>
        </w:rPr>
        <w:instrText xml:space="preserve"> SEQ Tabel_3. \* ARABIC </w:instrText>
      </w:r>
      <w:r w:rsidRPr="00483F0C">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w:t>
      </w:r>
      <w:r w:rsidRPr="00483F0C">
        <w:rPr>
          <w:rFonts w:ascii="Times New Roman" w:hAnsi="Times New Roman" w:cs="Times New Roman"/>
          <w:i w:val="0"/>
          <w:color w:val="auto"/>
          <w:sz w:val="24"/>
        </w:rPr>
        <w:fldChar w:fldCharType="end"/>
      </w:r>
      <w:r w:rsidRPr="00483F0C">
        <w:rPr>
          <w:rFonts w:ascii="Times New Roman" w:hAnsi="Times New Roman" w:cs="Times New Roman"/>
          <w:i w:val="0"/>
          <w:color w:val="auto"/>
          <w:sz w:val="24"/>
        </w:rPr>
        <w:t>. Identifikasi Aktor</w:t>
      </w:r>
      <w:bookmarkEnd w:id="80"/>
    </w:p>
    <w:tbl>
      <w:tblPr>
        <w:tblStyle w:val="TableGrid"/>
        <w:tblW w:w="0" w:type="auto"/>
        <w:tblInd w:w="108" w:type="dxa"/>
        <w:tblLook w:val="04A0" w:firstRow="1" w:lastRow="0" w:firstColumn="1" w:lastColumn="0" w:noHBand="0" w:noVBand="1"/>
      </w:tblPr>
      <w:tblGrid>
        <w:gridCol w:w="851"/>
        <w:gridCol w:w="2977"/>
        <w:gridCol w:w="4116"/>
      </w:tblGrid>
      <w:tr w:rsidR="00EB0157" w:rsidRPr="00412D28" w:rsidTr="00181756">
        <w:trPr>
          <w:trHeight w:val="526"/>
        </w:trPr>
        <w:tc>
          <w:tcPr>
            <w:tcW w:w="851"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No.</w:t>
            </w:r>
          </w:p>
        </w:tc>
        <w:tc>
          <w:tcPr>
            <w:tcW w:w="2977"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Aktor</w:t>
            </w:r>
          </w:p>
        </w:tc>
        <w:tc>
          <w:tcPr>
            <w:tcW w:w="4116"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Deskripsi</w:t>
            </w:r>
          </w:p>
        </w:tc>
      </w:tr>
      <w:tr w:rsidR="00EB0157" w:rsidRPr="00412D28" w:rsidTr="00175733">
        <w:trPr>
          <w:trHeight w:val="526"/>
        </w:trPr>
        <w:tc>
          <w:tcPr>
            <w:tcW w:w="851" w:type="dxa"/>
            <w:vAlign w:val="center"/>
          </w:tcPr>
          <w:p w:rsidR="004D6A42"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1.</w:t>
            </w:r>
          </w:p>
        </w:tc>
        <w:tc>
          <w:tcPr>
            <w:tcW w:w="2977" w:type="dxa"/>
            <w:vAlign w:val="center"/>
          </w:tcPr>
          <w:p w:rsidR="004D6A42" w:rsidRPr="00412D28" w:rsidRDefault="003721FA"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Admin</w:t>
            </w:r>
          </w:p>
        </w:tc>
        <w:tc>
          <w:tcPr>
            <w:tcW w:w="4116" w:type="dxa"/>
            <w:vAlign w:val="bottom"/>
          </w:tcPr>
          <w:p w:rsidR="004D6A42" w:rsidRPr="00412D28" w:rsidRDefault="00181756"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Bagian yang berinteraksi dengan sistem dan meng</w:t>
            </w:r>
            <w:r w:rsidR="00175733" w:rsidRPr="00412D28">
              <w:rPr>
                <w:rFonts w:ascii="Times New Roman" w:hAnsi="Times New Roman" w:cs="Times New Roman"/>
                <w:sz w:val="24"/>
              </w:rPr>
              <w:t xml:space="preserve">inputkan data produk, mengelola data </w:t>
            </w:r>
            <w:r w:rsidRPr="00412D28">
              <w:rPr>
                <w:rFonts w:ascii="Times New Roman" w:hAnsi="Times New Roman" w:cs="Times New Roman"/>
                <w:sz w:val="24"/>
              </w:rPr>
              <w:t>produk</w:t>
            </w:r>
            <w:r w:rsidR="00175733" w:rsidRPr="00412D28">
              <w:rPr>
                <w:rFonts w:ascii="Times New Roman" w:hAnsi="Times New Roman" w:cs="Times New Roman"/>
                <w:sz w:val="24"/>
              </w:rPr>
              <w:t xml:space="preserve"> dan mengecek data produk yang ada.</w:t>
            </w:r>
          </w:p>
        </w:tc>
      </w:tr>
      <w:tr w:rsidR="00175733" w:rsidRPr="00412D28" w:rsidTr="00175733">
        <w:trPr>
          <w:trHeight w:val="526"/>
        </w:trPr>
        <w:tc>
          <w:tcPr>
            <w:tcW w:w="851" w:type="dxa"/>
            <w:vAlign w:val="center"/>
          </w:tcPr>
          <w:p w:rsidR="00175733"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2.</w:t>
            </w:r>
          </w:p>
        </w:tc>
        <w:tc>
          <w:tcPr>
            <w:tcW w:w="2977" w:type="dxa"/>
            <w:vAlign w:val="center"/>
          </w:tcPr>
          <w:p w:rsidR="00175733" w:rsidRPr="00412D28" w:rsidRDefault="00E44BC4"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Pembeli/Pelanggan</w:t>
            </w:r>
          </w:p>
        </w:tc>
        <w:tc>
          <w:tcPr>
            <w:tcW w:w="4116" w:type="dxa"/>
            <w:vAlign w:val="bottom"/>
          </w:tcPr>
          <w:p w:rsidR="00175733" w:rsidRPr="00412D28" w:rsidRDefault="00175733"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Bagian yang dapat melihat semua informasi pada halaman </w:t>
            </w:r>
            <w:r w:rsidRPr="00412D28">
              <w:rPr>
                <w:rFonts w:ascii="Times New Roman" w:hAnsi="Times New Roman" w:cs="Times New Roman"/>
                <w:i/>
                <w:sz w:val="24"/>
              </w:rPr>
              <w:t>website</w:t>
            </w:r>
          </w:p>
        </w:tc>
      </w:tr>
    </w:tbl>
    <w:p w:rsidR="004D6A42" w:rsidRPr="00412D28" w:rsidRDefault="004D6A42" w:rsidP="004D6A42">
      <w:pPr>
        <w:spacing w:after="120" w:line="360" w:lineRule="auto"/>
        <w:jc w:val="both"/>
        <w:rPr>
          <w:rFonts w:ascii="Times New Roman" w:hAnsi="Times New Roman" w:cs="Times New Roman"/>
          <w:sz w:val="24"/>
        </w:rPr>
      </w:pPr>
    </w:p>
    <w:p w:rsidR="003721FA" w:rsidRPr="00412D28" w:rsidRDefault="003721FA"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Use Case</w:t>
      </w:r>
    </w:p>
    <w:p w:rsidR="001A6AE9" w:rsidRPr="00412D28" w:rsidRDefault="003721FA"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bertujuan untuk mengetahui berapa interaksi yang dilakukan aktor terhadap sistem yang dibangun. Use case yang diidentifikasi bersifat umum dan interaksi </w:t>
      </w:r>
      <w:r w:rsidR="00310EC0" w:rsidRPr="00412D28">
        <w:rPr>
          <w:rFonts w:ascii="Times New Roman" w:hAnsi="Times New Roman" w:cs="Times New Roman"/>
          <w:i/>
          <w:sz w:val="24"/>
        </w:rPr>
        <w:t xml:space="preserve">use </w:t>
      </w:r>
      <w:r w:rsidRPr="00412D28">
        <w:rPr>
          <w:rFonts w:ascii="Times New Roman" w:hAnsi="Times New Roman" w:cs="Times New Roman"/>
          <w:i/>
          <w:sz w:val="24"/>
        </w:rPr>
        <w:t>case</w:t>
      </w:r>
      <w:r w:rsidRPr="00412D28">
        <w:rPr>
          <w:rFonts w:ascii="Times New Roman" w:hAnsi="Times New Roman" w:cs="Times New Roman"/>
          <w:sz w:val="24"/>
        </w:rPr>
        <w:t xml:space="preserve"> mempunyai sub-sub interaksi (sub proses) di dalam masing-masing </w:t>
      </w:r>
      <w:r w:rsidRPr="00412D28">
        <w:rPr>
          <w:rFonts w:ascii="Times New Roman" w:hAnsi="Times New Roman" w:cs="Times New Roman"/>
          <w:i/>
          <w:sz w:val="24"/>
        </w:rPr>
        <w:t>use case</w:t>
      </w:r>
      <w:r w:rsidRPr="00412D28">
        <w:rPr>
          <w:rFonts w:ascii="Times New Roman" w:hAnsi="Times New Roman" w:cs="Times New Roman"/>
          <w:sz w:val="24"/>
        </w:rPr>
        <w:t xml:space="preserve">. 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dapat dilihat</w:t>
      </w:r>
      <w:r w:rsidR="00D97602" w:rsidRPr="00412D28">
        <w:rPr>
          <w:rFonts w:ascii="Times New Roman" w:hAnsi="Times New Roman" w:cs="Times New Roman"/>
          <w:sz w:val="24"/>
        </w:rPr>
        <w:t xml:space="preserve"> pada tebel dibawah ini.</w:t>
      </w:r>
    </w:p>
    <w:p w:rsidR="001A6AE9" w:rsidRPr="00412D28" w:rsidRDefault="005D0439" w:rsidP="00911E8A">
      <w:pPr>
        <w:pStyle w:val="Caption"/>
        <w:spacing w:before="240" w:after="120"/>
        <w:rPr>
          <w:rFonts w:ascii="Times New Roman" w:hAnsi="Times New Roman" w:cs="Times New Roman"/>
          <w:i w:val="0"/>
          <w:color w:val="auto"/>
          <w:sz w:val="36"/>
        </w:rPr>
      </w:pPr>
      <w:bookmarkStart w:id="81" w:name="_Toc107511870"/>
      <w:bookmarkStart w:id="82" w:name="_Toc108848774"/>
      <w:bookmarkStart w:id="83" w:name="_Toc109486183"/>
      <w:r w:rsidRPr="00412D28">
        <w:rPr>
          <w:rFonts w:ascii="Times New Roman" w:hAnsi="Times New Roman" w:cs="Times New Roman"/>
          <w:i w:val="0"/>
          <w:color w:val="auto"/>
          <w:sz w:val="24"/>
        </w:rPr>
        <w:t xml:space="preserve">Tabel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Identifikasi Use Case</w:t>
      </w:r>
      <w:bookmarkEnd w:id="81"/>
      <w:bookmarkEnd w:id="82"/>
      <w:bookmarkEnd w:id="83"/>
    </w:p>
    <w:tbl>
      <w:tblPr>
        <w:tblStyle w:val="TableGrid"/>
        <w:tblW w:w="0" w:type="auto"/>
        <w:tblInd w:w="108" w:type="dxa"/>
        <w:tblLook w:val="04A0" w:firstRow="1" w:lastRow="0" w:firstColumn="1" w:lastColumn="0" w:noHBand="0" w:noVBand="1"/>
      </w:tblPr>
      <w:tblGrid>
        <w:gridCol w:w="709"/>
        <w:gridCol w:w="2410"/>
        <w:gridCol w:w="3402"/>
        <w:gridCol w:w="1406"/>
      </w:tblGrid>
      <w:tr w:rsidR="00EB0157" w:rsidRPr="00412D28" w:rsidTr="00DB12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o.</w:t>
            </w:r>
          </w:p>
        </w:tc>
        <w:tc>
          <w:tcPr>
            <w:tcW w:w="2410"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ama Use Case</w:t>
            </w:r>
          </w:p>
        </w:tc>
        <w:tc>
          <w:tcPr>
            <w:tcW w:w="3402"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Deskripsi</w:t>
            </w:r>
          </w:p>
        </w:tc>
        <w:tc>
          <w:tcPr>
            <w:tcW w:w="1406"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Aktor</w:t>
            </w:r>
          </w:p>
        </w:tc>
      </w:tr>
      <w:tr w:rsidR="00EB0157" w:rsidRPr="00412D28" w:rsidTr="00C025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1.</w:t>
            </w:r>
          </w:p>
        </w:tc>
        <w:tc>
          <w:tcPr>
            <w:tcW w:w="2410"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in</w:t>
            </w:r>
          </w:p>
        </w:tc>
        <w:tc>
          <w:tcPr>
            <w:tcW w:w="3402" w:type="dxa"/>
            <w:vAlign w:val="center"/>
          </w:tcPr>
          <w:p w:rsidR="003711AF"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asuk ke halaman admin</w:t>
            </w:r>
          </w:p>
        </w:tc>
        <w:tc>
          <w:tcPr>
            <w:tcW w:w="1406"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C025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2.</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keluar dari halaman admin</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3.</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Registrasi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registrasi</w:t>
            </w:r>
            <w:r w:rsidR="00CB2CA8" w:rsidRPr="00412D28">
              <w:rPr>
                <w:rFonts w:ascii="Times New Roman" w:hAnsi="Times New Roman" w:cs="Times New Roman"/>
                <w:sz w:val="24"/>
                <w:szCs w:val="24"/>
              </w:rPr>
              <w:t xml:space="preserve"> pembeli</w:t>
            </w:r>
            <w:r w:rsidRPr="00412D28">
              <w:rPr>
                <w:rFonts w:ascii="Times New Roman" w:hAnsi="Times New Roman" w:cs="Times New Roman"/>
                <w:sz w:val="24"/>
                <w:szCs w:val="24"/>
              </w:rPr>
              <w:t xml:space="preserve">    </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4.</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w:t>
            </w:r>
            <w:r w:rsidR="00CB2CA8" w:rsidRPr="00412D28">
              <w:rPr>
                <w:rFonts w:ascii="Times New Roman" w:hAnsi="Times New Roman" w:cs="Times New Roman"/>
                <w:sz w:val="24"/>
                <w:szCs w:val="24"/>
              </w:rPr>
              <w:t xml:space="preserve">gin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login setelah melakukan registrasi</w:t>
            </w:r>
            <w:r w:rsidR="00CB2CA8" w:rsidRPr="00412D28">
              <w:rPr>
                <w:rFonts w:ascii="Times New Roman" w:hAnsi="Times New Roman" w:cs="Times New Roman"/>
                <w:sz w:val="24"/>
                <w:szCs w:val="24"/>
              </w:rPr>
              <w:t xml:space="preserve"> dari pembeli</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C02576" w:rsidRPr="00412D28" w:rsidTr="00DB1276">
        <w:trPr>
          <w:trHeight w:val="593"/>
        </w:trPr>
        <w:tc>
          <w:tcPr>
            <w:tcW w:w="709" w:type="dxa"/>
            <w:vAlign w:val="center"/>
          </w:tcPr>
          <w:p w:rsidR="00C02576" w:rsidRPr="00412D28" w:rsidRDefault="00C025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5.</w:t>
            </w:r>
          </w:p>
        </w:tc>
        <w:tc>
          <w:tcPr>
            <w:tcW w:w="2410" w:type="dxa"/>
            <w:vAlign w:val="center"/>
          </w:tcPr>
          <w:p w:rsidR="00C02576" w:rsidRPr="00412D28" w:rsidRDefault="00C025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C02576" w:rsidRPr="00412D28" w:rsidRDefault="00C02576" w:rsidP="004A349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keluar dari halaman</w:t>
            </w:r>
            <w:r w:rsidR="004A349C" w:rsidRPr="00412D28">
              <w:rPr>
                <w:rFonts w:ascii="Times New Roman" w:hAnsi="Times New Roman" w:cs="Times New Roman"/>
                <w:sz w:val="24"/>
                <w:szCs w:val="24"/>
              </w:rPr>
              <w:t xml:space="preserve"> belanja</w:t>
            </w:r>
            <w:r w:rsidR="00D56ED1" w:rsidRPr="00412D28">
              <w:rPr>
                <w:rFonts w:ascii="Times New Roman" w:hAnsi="Times New Roman" w:cs="Times New Roman"/>
                <w:sz w:val="24"/>
                <w:szCs w:val="24"/>
              </w:rPr>
              <w:t xml:space="preserve"> produk</w:t>
            </w:r>
            <w:r w:rsidR="0092320A" w:rsidRPr="00412D28">
              <w:rPr>
                <w:rFonts w:ascii="Times New Roman" w:hAnsi="Times New Roman" w:cs="Times New Roman"/>
                <w:sz w:val="24"/>
                <w:szCs w:val="24"/>
              </w:rPr>
              <w:t xml:space="preserve">. </w:t>
            </w:r>
          </w:p>
        </w:tc>
        <w:tc>
          <w:tcPr>
            <w:tcW w:w="1406" w:type="dxa"/>
            <w:vAlign w:val="center"/>
          </w:tcPr>
          <w:p w:rsidR="00C02576" w:rsidRPr="00412D28" w:rsidRDefault="004A349C"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6</w:t>
            </w:r>
            <w:r w:rsidR="00DB1276" w:rsidRPr="00412D28">
              <w:rPr>
                <w:rFonts w:ascii="Times New Roman" w:hAnsi="Times New Roman" w:cs="Times New Roman"/>
                <w:sz w:val="24"/>
                <w:szCs w:val="24"/>
              </w:rPr>
              <w:t>.</w:t>
            </w:r>
          </w:p>
        </w:tc>
        <w:tc>
          <w:tcPr>
            <w:tcW w:w="2410" w:type="dxa"/>
            <w:vAlign w:val="center"/>
          </w:tcPr>
          <w:p w:rsidR="004341E0" w:rsidRPr="00412D28" w:rsidRDefault="004341E0" w:rsidP="00680C6D">
            <w:pPr>
              <w:spacing w:after="120" w:line="360" w:lineRule="auto"/>
              <w:rPr>
                <w:noProof/>
              </w:rPr>
            </w:pPr>
          </w:p>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ngelola data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mengelola semua data produk yaitu menambah, menghapus, dan mengedit</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7</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lihat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lihat semua produk</w:t>
            </w:r>
          </w:p>
        </w:tc>
        <w:tc>
          <w:tcPr>
            <w:tcW w:w="1406" w:type="dxa"/>
            <w:vAlign w:val="center"/>
          </w:tcPr>
          <w:p w:rsidR="00DB1276" w:rsidRPr="00412D28" w:rsidRDefault="00DB1276" w:rsidP="00925F2B">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8</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mesan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mesan produk</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bl>
    <w:p w:rsidR="00FD66C1" w:rsidRPr="00412D28" w:rsidRDefault="00FD66C1" w:rsidP="008D704C">
      <w:pPr>
        <w:rPr>
          <w:sz w:val="24"/>
          <w:szCs w:val="24"/>
        </w:rPr>
      </w:pPr>
    </w:p>
    <w:p w:rsidR="008D704C" w:rsidRPr="00412D28" w:rsidRDefault="008D704C"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Use Case Diagram</w:t>
      </w:r>
    </w:p>
    <w:p w:rsidR="007E2A8D" w:rsidRPr="00412D28" w:rsidRDefault="008D704C"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Use case diagram adalah diagram yang menggambarkan interaksi antara sistem dan sistem eksternal dan pengguna. Dengan kata lain, secara grafis menggambarkan siapa yang akan menggunakan sistem dan cara apa pengguna mengharapkan untuk berinteraksi dengan sistem. Use case diagram pada sistem yang diusulkan </w:t>
      </w:r>
      <w:r w:rsidR="007E2A8D" w:rsidRPr="00412D28">
        <w:rPr>
          <w:rFonts w:ascii="Times New Roman" w:hAnsi="Times New Roman" w:cs="Times New Roman"/>
          <w:sz w:val="24"/>
        </w:rPr>
        <w:t>bisa</w:t>
      </w:r>
      <w:r w:rsidRPr="00412D28">
        <w:rPr>
          <w:rFonts w:ascii="Times New Roman" w:hAnsi="Times New Roman" w:cs="Times New Roman"/>
          <w:sz w:val="24"/>
        </w:rPr>
        <w:t xml:space="preserve"> dilihat pada gambar dibawah ini. </w:t>
      </w:r>
    </w:p>
    <w:p w:rsidR="00AA44A9" w:rsidRDefault="00BF286C" w:rsidP="00AD56C8">
      <w:pPr>
        <w:spacing w:after="120" w:line="360" w:lineRule="auto"/>
        <w:jc w:val="center"/>
        <w:rPr>
          <w:rFonts w:ascii="Times New Roman" w:hAnsi="Times New Roman" w:cs="Times New Roman"/>
          <w:sz w:val="24"/>
        </w:rPr>
      </w:pPr>
      <w:r w:rsidRPr="00412D28">
        <w:rPr>
          <w:noProof/>
        </w:rPr>
        <w:drawing>
          <wp:inline distT="0" distB="0" distL="0" distR="0" wp14:anchorId="5E15D5DD" wp14:editId="06BA6A83">
            <wp:extent cx="3426611" cy="398907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use case diagram revisi_page-0001.jpg"/>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426611" cy="3989070"/>
                    </a:xfrm>
                    <a:prstGeom prst="rect">
                      <a:avLst/>
                    </a:prstGeom>
                    <a:ln>
                      <a:noFill/>
                    </a:ln>
                    <a:extLst>
                      <a:ext uri="{53640926-AAD7-44D8-BBD7-CCE9431645EC}">
                        <a14:shadowObscured xmlns:a14="http://schemas.microsoft.com/office/drawing/2010/main"/>
                      </a:ext>
                    </a:extLst>
                  </pic:spPr>
                </pic:pic>
              </a:graphicData>
            </a:graphic>
          </wp:inline>
        </w:drawing>
      </w:r>
      <w:bookmarkStart w:id="84" w:name="_Toc107512029"/>
      <w:bookmarkStart w:id="85" w:name="_Toc108722642"/>
    </w:p>
    <w:p w:rsidR="00304153" w:rsidRPr="00AA44A9" w:rsidRDefault="00C8398E" w:rsidP="00AA44A9">
      <w:pPr>
        <w:spacing w:after="120" w:line="360" w:lineRule="auto"/>
        <w:jc w:val="center"/>
        <w:rPr>
          <w:noProof/>
        </w:rPr>
      </w:pPr>
      <w:bookmarkStart w:id="86" w:name="_Toc108998030"/>
      <w:bookmarkStart w:id="87" w:name="_Toc108999278"/>
      <w:bookmarkStart w:id="88" w:name="_Toc109486110"/>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DD0659">
        <w:rPr>
          <w:rFonts w:ascii="Times New Roman" w:hAnsi="Times New Roman" w:cs="Times New Roman"/>
          <w:noProof/>
          <w:sz w:val="24"/>
        </w:rPr>
        <w:t>4</w:t>
      </w:r>
      <w:r w:rsidRPr="00412D28">
        <w:rPr>
          <w:rFonts w:ascii="Times New Roman" w:hAnsi="Times New Roman" w:cs="Times New Roman"/>
          <w:i/>
          <w:sz w:val="24"/>
        </w:rPr>
        <w:fldChar w:fldCharType="end"/>
      </w:r>
      <w:r w:rsidRPr="00412D28">
        <w:rPr>
          <w:rFonts w:ascii="Times New Roman" w:hAnsi="Times New Roman" w:cs="Times New Roman"/>
          <w:sz w:val="24"/>
        </w:rPr>
        <w:t>. Use Case Daigram</w:t>
      </w:r>
      <w:bookmarkEnd w:id="84"/>
      <w:bookmarkEnd w:id="85"/>
      <w:bookmarkEnd w:id="86"/>
      <w:bookmarkEnd w:id="87"/>
      <w:bookmarkEnd w:id="88"/>
    </w:p>
    <w:p w:rsidR="00977D2E" w:rsidRPr="00412D28" w:rsidRDefault="00977D2E" w:rsidP="00C8398E">
      <w:pPr>
        <w:pStyle w:val="Caption"/>
        <w:spacing w:line="360" w:lineRule="auto"/>
        <w:jc w:val="center"/>
        <w:rPr>
          <w:rFonts w:ascii="Times New Roman" w:hAnsi="Times New Roman" w:cs="Times New Roman"/>
          <w:i w:val="0"/>
          <w:color w:val="auto"/>
        </w:rPr>
      </w:pPr>
      <w:r w:rsidRPr="00412D28">
        <w:rPr>
          <w:rFonts w:ascii="Times New Roman" w:hAnsi="Times New Roman" w:cs="Times New Roman"/>
          <w:i w:val="0"/>
          <w:color w:val="auto"/>
        </w:rPr>
        <w:br w:type="page"/>
      </w:r>
    </w:p>
    <w:p w:rsidR="00503139" w:rsidRPr="00412D28" w:rsidRDefault="0035371F" w:rsidP="00311A6B">
      <w:pPr>
        <w:pStyle w:val="Heading3"/>
        <w:numPr>
          <w:ilvl w:val="0"/>
          <w:numId w:val="34"/>
        </w:numPr>
        <w:spacing w:before="0" w:after="120" w:line="360" w:lineRule="auto"/>
        <w:ind w:hanging="720"/>
        <w:rPr>
          <w:color w:val="auto"/>
        </w:rPr>
      </w:pPr>
      <w:bookmarkStart w:id="89" w:name="_Toc109486060"/>
      <w:r w:rsidRPr="00412D28">
        <w:rPr>
          <w:rFonts w:ascii="Times New Roman" w:hAnsi="Times New Roman" w:cs="Times New Roman"/>
          <w:b/>
          <w:color w:val="auto"/>
        </w:rPr>
        <w:t>Membuat Activity Diagram</w:t>
      </w:r>
      <w:bookmarkEnd w:id="89"/>
    </w:p>
    <w:p w:rsidR="00EA5DAD" w:rsidRPr="00412D28" w:rsidRDefault="0035371F" w:rsidP="00EA5DAD">
      <w:pPr>
        <w:spacing w:after="120" w:line="360" w:lineRule="auto"/>
        <w:jc w:val="both"/>
        <w:rPr>
          <w:rFonts w:ascii="Times New Roman" w:hAnsi="Times New Roman" w:cs="Times New Roman"/>
          <w:sz w:val="24"/>
        </w:rPr>
      </w:pPr>
      <w:r w:rsidRPr="00412D28">
        <w:rPr>
          <w:rFonts w:ascii="Times New Roman" w:hAnsi="Times New Roman" w:cs="Times New Roman"/>
          <w:sz w:val="24"/>
        </w:rPr>
        <w:t>Activity diagram merupakan diagram yang dapat digunakan untuk menggambarkan aliran proses sebuah bisnis.</w:t>
      </w:r>
      <w:r w:rsidRPr="00412D28">
        <w:rPr>
          <w:rFonts w:ascii="Times New Roman" w:hAnsi="Times New Roman" w:cs="Times New Roman"/>
          <w:i/>
          <w:sz w:val="24"/>
        </w:rPr>
        <w:t xml:space="preserve"> Activity diagram</w:t>
      </w:r>
      <w:r w:rsidRPr="00412D28">
        <w:rPr>
          <w:rFonts w:ascii="Times New Roman" w:hAnsi="Times New Roman" w:cs="Times New Roman"/>
          <w:sz w:val="24"/>
        </w:rPr>
        <w:t xml:space="preserve"> yang di</w:t>
      </w:r>
      <w:r w:rsidR="00EA5DAD" w:rsidRPr="00412D28">
        <w:rPr>
          <w:rFonts w:ascii="Times New Roman" w:hAnsi="Times New Roman" w:cs="Times New Roman"/>
          <w:sz w:val="24"/>
        </w:rPr>
        <w:t xml:space="preserve">buat pada sistem yang diusulkan </w:t>
      </w:r>
      <w:r w:rsidRPr="00412D28">
        <w:rPr>
          <w:rFonts w:ascii="Times New Roman" w:hAnsi="Times New Roman" w:cs="Times New Roman"/>
          <w:sz w:val="24"/>
        </w:rPr>
        <w:t xml:space="preserve">menggambarkan proses-proses yang terjadi pada </w:t>
      </w:r>
      <w:r w:rsidRPr="00412D28">
        <w:rPr>
          <w:rFonts w:ascii="Times New Roman" w:hAnsi="Times New Roman" w:cs="Times New Roman"/>
          <w:i/>
          <w:sz w:val="24"/>
        </w:rPr>
        <w:t>use case</w:t>
      </w:r>
      <w:r w:rsidR="00EA5DAD" w:rsidRPr="00412D28">
        <w:rPr>
          <w:rFonts w:ascii="Times New Roman" w:hAnsi="Times New Roman" w:cs="Times New Roman"/>
          <w:sz w:val="24"/>
        </w:rPr>
        <w:t xml:space="preserve"> yaitu:</w:t>
      </w:r>
    </w:p>
    <w:p w:rsidR="00EA5DAD" w:rsidRPr="00412D28" w:rsidRDefault="00EA5DAD"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Login Admin</w:t>
      </w:r>
    </w:p>
    <w:p w:rsidR="00503139" w:rsidRPr="00AA44A9" w:rsidRDefault="00EA5DAD" w:rsidP="00AA44A9">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login admin merupakan aktivitas yang include dari setiap proses pada use case diagram. Karena semua proses pada sistem tidak akan dapat dilakukan tanpa admin terlebih dahulu melakukan proses login ke dalam sistem.</w:t>
      </w:r>
      <w:r w:rsidR="00DA5932" w:rsidRPr="00412D28">
        <w:rPr>
          <w:rFonts w:ascii="Times New Roman" w:hAnsi="Times New Roman" w:cs="Times New Roman"/>
          <w:sz w:val="24"/>
        </w:rPr>
        <w:t xml:space="preserve"> Activity diagram login admin dapat diliha</w:t>
      </w:r>
      <w:r w:rsidR="00AA44A9">
        <w:rPr>
          <w:rFonts w:ascii="Times New Roman" w:hAnsi="Times New Roman" w:cs="Times New Roman"/>
          <w:sz w:val="24"/>
        </w:rPr>
        <w:t>t pada gambar dibawah ini yaitu</w:t>
      </w:r>
    </w:p>
    <w:p w:rsidR="00503139" w:rsidRPr="00412D28" w:rsidRDefault="00AA44A9" w:rsidP="00AD56C8">
      <w:pPr>
        <w:spacing w:after="120" w:line="360" w:lineRule="auto"/>
        <w:jc w:val="center"/>
        <w:rPr>
          <w:rFonts w:ascii="Times New Roman" w:hAnsi="Times New Roman" w:cs="Times New Roman"/>
          <w:sz w:val="24"/>
          <w:szCs w:val="24"/>
        </w:rPr>
      </w:pPr>
      <w:r w:rsidRPr="00412D28">
        <w:rPr>
          <w:rFonts w:ascii="Times New Roman" w:hAnsi="Times New Roman" w:cs="Times New Roman"/>
          <w:noProof/>
          <w:sz w:val="24"/>
          <w:szCs w:val="24"/>
        </w:rPr>
        <w:drawing>
          <wp:inline distT="0" distB="0" distL="0" distR="0" wp14:anchorId="3894D44B" wp14:editId="40A11DA2">
            <wp:extent cx="3300730" cy="4464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admin revisi1_page-0001.jpg"/>
                    <pic:cNvPicPr/>
                  </pic:nvPicPr>
                  <pic:blipFill rotWithShape="1">
                    <a:blip r:embed="rId29" cstate="print">
                      <a:extLst>
                        <a:ext uri="{28A0092B-C50C-407E-A947-70E740481C1C}">
                          <a14:useLocalDpi xmlns:a14="http://schemas.microsoft.com/office/drawing/2010/main" val="0"/>
                        </a:ext>
                      </a:extLst>
                    </a:blip>
                    <a:srcRect l="17136" t="7638" r="16269" b="30040"/>
                    <a:stretch/>
                  </pic:blipFill>
                  <pic:spPr bwMode="auto">
                    <a:xfrm>
                      <a:off x="0" y="0"/>
                      <a:ext cx="3300730" cy="4464050"/>
                    </a:xfrm>
                    <a:prstGeom prst="rect">
                      <a:avLst/>
                    </a:prstGeom>
                    <a:ln>
                      <a:noFill/>
                    </a:ln>
                    <a:extLst>
                      <a:ext uri="{53640926-AAD7-44D8-BBD7-CCE9431645EC}">
                        <a14:shadowObscured xmlns:a14="http://schemas.microsoft.com/office/drawing/2010/main"/>
                      </a:ext>
                    </a:extLst>
                  </pic:spPr>
                </pic:pic>
              </a:graphicData>
            </a:graphic>
          </wp:inline>
        </w:drawing>
      </w:r>
    </w:p>
    <w:p w:rsidR="00000A2D" w:rsidRPr="00412D28" w:rsidRDefault="00503139" w:rsidP="00BF04BD">
      <w:pPr>
        <w:pStyle w:val="Caption"/>
        <w:jc w:val="center"/>
        <w:rPr>
          <w:rFonts w:ascii="Times New Roman" w:hAnsi="Times New Roman" w:cs="Times New Roman"/>
          <w:i w:val="0"/>
          <w:color w:val="auto"/>
          <w:sz w:val="24"/>
        </w:rPr>
      </w:pPr>
      <w:bookmarkStart w:id="90" w:name="_Toc107512030"/>
      <w:bookmarkStart w:id="91" w:name="_Toc108722643"/>
      <w:bookmarkStart w:id="92" w:name="_Toc108998031"/>
      <w:bookmarkStart w:id="93" w:name="_Toc108999279"/>
      <w:bookmarkStart w:id="94" w:name="_Toc10948611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Login Admin</w:t>
      </w:r>
      <w:bookmarkEnd w:id="90"/>
      <w:bookmarkEnd w:id="91"/>
      <w:bookmarkEnd w:id="92"/>
      <w:bookmarkEnd w:id="93"/>
      <w:bookmarkEnd w:id="94"/>
    </w:p>
    <w:p w:rsidR="00EB0157" w:rsidRPr="00412D28" w:rsidRDefault="007A3BF0"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w:t>
      </w:r>
      <w:r w:rsidR="005E4CDD" w:rsidRPr="00412D28">
        <w:rPr>
          <w:rFonts w:ascii="Times New Roman" w:hAnsi="Times New Roman" w:cs="Times New Roman"/>
          <w:sz w:val="24"/>
        </w:rPr>
        <w:t xml:space="preserve">diagram login admin </w:t>
      </w:r>
      <w:r w:rsidRPr="00412D28">
        <w:rPr>
          <w:rFonts w:ascii="Times New Roman" w:hAnsi="Times New Roman" w:cs="Times New Roman"/>
          <w:sz w:val="24"/>
        </w:rPr>
        <w:t>pada Gambar 3.</w:t>
      </w:r>
      <w:r w:rsidR="005E4CDD" w:rsidRPr="00412D28">
        <w:rPr>
          <w:rFonts w:ascii="Times New Roman" w:hAnsi="Times New Roman" w:cs="Times New Roman"/>
          <w:sz w:val="24"/>
        </w:rPr>
        <w:t>5</w:t>
      </w:r>
      <w:r w:rsidRPr="00412D28">
        <w:rPr>
          <w:rFonts w:ascii="Times New Roman" w:hAnsi="Times New Roman" w:cs="Times New Roman"/>
          <w:sz w:val="24"/>
        </w:rPr>
        <w:t xml:space="preserve"> menjelaskan aliran sistem yaitu:</w:t>
      </w:r>
      <w:r w:rsidR="005E4CDD" w:rsidRPr="00412D28">
        <w:rPr>
          <w:rFonts w:ascii="Times New Roman" w:hAnsi="Times New Roman" w:cs="Times New Roman"/>
          <w:sz w:val="24"/>
        </w:rPr>
        <w:t xml:space="preserve">. </w:t>
      </w:r>
      <w:r w:rsidR="0060173C" w:rsidRPr="00412D28">
        <w:rPr>
          <w:rFonts w:ascii="Times New Roman" w:hAnsi="Times New Roman" w:cs="Times New Roman"/>
          <w:sz w:val="24"/>
        </w:rPr>
        <w:t>a</w:t>
      </w:r>
      <w:r w:rsidR="00E262C8" w:rsidRPr="00412D28">
        <w:rPr>
          <w:rFonts w:ascii="Times New Roman" w:hAnsi="Times New Roman" w:cs="Times New Roman"/>
          <w:sz w:val="24"/>
        </w:rPr>
        <w:t xml:space="preserve">dmin akan masuk ke halaman form login untuk mengisi </w:t>
      </w:r>
      <w:r w:rsidR="00E262C8" w:rsidRPr="00412D28">
        <w:rPr>
          <w:rFonts w:ascii="Times New Roman" w:hAnsi="Times New Roman" w:cs="Times New Roman"/>
          <w:i/>
          <w:sz w:val="24"/>
        </w:rPr>
        <w:t>username</w:t>
      </w:r>
      <w:r w:rsidR="00E262C8" w:rsidRPr="00412D28">
        <w:rPr>
          <w:rFonts w:ascii="Times New Roman" w:hAnsi="Times New Roman" w:cs="Times New Roman"/>
          <w:sz w:val="24"/>
        </w:rPr>
        <w:t xml:space="preserve"> dan </w:t>
      </w:r>
      <w:r w:rsidR="00E262C8" w:rsidRPr="00412D28">
        <w:rPr>
          <w:rFonts w:ascii="Times New Roman" w:hAnsi="Times New Roman" w:cs="Times New Roman"/>
          <w:i/>
          <w:sz w:val="24"/>
        </w:rPr>
        <w:t>password</w:t>
      </w:r>
      <w:r w:rsidR="00291F44" w:rsidRPr="00412D28">
        <w:rPr>
          <w:rFonts w:ascii="Times New Roman" w:hAnsi="Times New Roman" w:cs="Times New Roman"/>
          <w:sz w:val="24"/>
        </w:rPr>
        <w:t xml:space="preserve"> dengan benar</w:t>
      </w:r>
      <w:r w:rsidR="00934061" w:rsidRPr="00412D28">
        <w:rPr>
          <w:rFonts w:ascii="Times New Roman" w:hAnsi="Times New Roman" w:cs="Times New Roman"/>
          <w:sz w:val="24"/>
        </w:rPr>
        <w:t>. J</w:t>
      </w:r>
      <w:r w:rsidR="0060173C" w:rsidRPr="00412D28">
        <w:rPr>
          <w:rFonts w:ascii="Times New Roman" w:hAnsi="Times New Roman" w:cs="Times New Roman"/>
          <w:sz w:val="24"/>
        </w:rPr>
        <w:t xml:space="preserve">ika proses </w:t>
      </w:r>
      <w:r w:rsidR="00291F44" w:rsidRPr="00412D28">
        <w:rPr>
          <w:rFonts w:ascii="Times New Roman" w:hAnsi="Times New Roman" w:cs="Times New Roman"/>
          <w:sz w:val="24"/>
        </w:rPr>
        <w:t xml:space="preserve">tesebut </w:t>
      </w:r>
      <w:r w:rsidR="0060173C" w:rsidRPr="00412D28">
        <w:rPr>
          <w:rFonts w:ascii="Times New Roman" w:hAnsi="Times New Roman" w:cs="Times New Roman"/>
          <w:sz w:val="24"/>
        </w:rPr>
        <w:t>berhasil maka admin dapat masuk ke</w:t>
      </w:r>
      <w:r w:rsidR="00291F44" w:rsidRPr="00412D28">
        <w:rPr>
          <w:rFonts w:ascii="Times New Roman" w:hAnsi="Times New Roman" w:cs="Times New Roman"/>
          <w:sz w:val="24"/>
        </w:rPr>
        <w:t xml:space="preserve"> </w:t>
      </w:r>
      <w:r w:rsidR="002F5C86" w:rsidRPr="00412D28">
        <w:rPr>
          <w:rFonts w:ascii="Times New Roman" w:hAnsi="Times New Roman" w:cs="Times New Roman"/>
          <w:sz w:val="24"/>
        </w:rPr>
        <w:t xml:space="preserve">halaman pengolala sistem utama. </w:t>
      </w:r>
      <w:r w:rsidR="00291F44" w:rsidRPr="00412D28">
        <w:rPr>
          <w:rFonts w:ascii="Times New Roman" w:hAnsi="Times New Roman" w:cs="Times New Roman"/>
          <w:sz w:val="24"/>
        </w:rPr>
        <w:t xml:space="preserve">Lalu, jika </w:t>
      </w:r>
      <w:r w:rsidR="00934061" w:rsidRPr="00412D28">
        <w:rPr>
          <w:rFonts w:ascii="Times New Roman" w:hAnsi="Times New Roman" w:cs="Times New Roman"/>
          <w:sz w:val="24"/>
        </w:rPr>
        <w:t xml:space="preserve">proses gagal maka melakukan penginputan kembali. </w:t>
      </w:r>
    </w:p>
    <w:p w:rsidR="00E44BC4" w:rsidRPr="00412D28" w:rsidRDefault="00E44BC4"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w:t>
      </w:r>
      <w:r w:rsidR="00414C6D" w:rsidRPr="00412D28">
        <w:rPr>
          <w:rFonts w:ascii="Times New Roman" w:hAnsi="Times New Roman" w:cs="Times New Roman"/>
          <w:sz w:val="24"/>
          <w:szCs w:val="24"/>
        </w:rPr>
        <w:t xml:space="preserve"> Diagram Registrasi Pelanggan/</w:t>
      </w:r>
      <w:r w:rsidRPr="00412D28">
        <w:rPr>
          <w:rFonts w:ascii="Times New Roman" w:hAnsi="Times New Roman" w:cs="Times New Roman"/>
          <w:sz w:val="24"/>
          <w:szCs w:val="24"/>
        </w:rPr>
        <w:t>Pembeli</w:t>
      </w:r>
    </w:p>
    <w:p w:rsidR="00E44BC4" w:rsidRPr="00412D28" w:rsidRDefault="00CF5B4B"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merupakan aktivitas yang include dari setiap proses pada </w:t>
      </w:r>
      <w:r w:rsidRPr="00412D28">
        <w:rPr>
          <w:rFonts w:ascii="Times New Roman" w:hAnsi="Times New Roman" w:cs="Times New Roman"/>
          <w:i/>
          <w:sz w:val="24"/>
        </w:rPr>
        <w:t>use case</w:t>
      </w:r>
      <w:r w:rsidRPr="00412D28">
        <w:rPr>
          <w:rFonts w:ascii="Times New Roman" w:hAnsi="Times New Roman" w:cs="Times New Roman"/>
          <w:sz w:val="24"/>
        </w:rPr>
        <w:t xml:space="preserve"> diagram. Karena semua proses dalam melakukan pemesanan perlu mempunyai akun terlebih dahulu agar pembeli atau pelanggan dapat login ke dalam sistem produk yang tersedia. </w:t>
      </w: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dapat dilihat pada gambar dibawah ini yaitu:</w:t>
      </w:r>
    </w:p>
    <w:p w:rsidR="00C36076" w:rsidRDefault="00D84BFD" w:rsidP="00AD56C8">
      <w:pPr>
        <w:jc w:val="center"/>
      </w:pPr>
      <w:bookmarkStart w:id="95" w:name="_Toc108998032"/>
      <w:r w:rsidRPr="00AD56C8">
        <w:rPr>
          <w:noProof/>
        </w:rPr>
        <w:drawing>
          <wp:inline distT="0" distB="0" distL="0" distR="0" wp14:anchorId="7FFAA843" wp14:editId="4E161F6E">
            <wp:extent cx="3277456" cy="43262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REGISTER  admin revisi1_page-0001.jpg"/>
                    <pic:cNvPicPr/>
                  </pic:nvPicPr>
                  <pic:blipFill rotWithShape="1">
                    <a:blip r:embed="rId30" cstate="print">
                      <a:extLst>
                        <a:ext uri="{28A0092B-C50C-407E-A947-70E740481C1C}">
                          <a14:useLocalDpi xmlns:a14="http://schemas.microsoft.com/office/drawing/2010/main" val="0"/>
                        </a:ext>
                      </a:extLst>
                    </a:blip>
                    <a:srcRect l="5859" t="7507" r="6248" b="16865"/>
                    <a:stretch/>
                  </pic:blipFill>
                  <pic:spPr bwMode="auto">
                    <a:xfrm>
                      <a:off x="0" y="0"/>
                      <a:ext cx="3277456" cy="4326289"/>
                    </a:xfrm>
                    <a:prstGeom prst="rect">
                      <a:avLst/>
                    </a:prstGeom>
                    <a:ln>
                      <a:noFill/>
                    </a:ln>
                    <a:extLst>
                      <a:ext uri="{53640926-AAD7-44D8-BBD7-CCE9431645EC}">
                        <a14:shadowObscured xmlns:a14="http://schemas.microsoft.com/office/drawing/2010/main"/>
                      </a:ext>
                    </a:extLst>
                  </pic:spPr>
                </pic:pic>
              </a:graphicData>
            </a:graphic>
          </wp:inline>
        </w:drawing>
      </w:r>
      <w:bookmarkEnd w:id="95"/>
    </w:p>
    <w:p w:rsidR="00AD56C8" w:rsidRPr="00AD56C8" w:rsidRDefault="00AD56C8" w:rsidP="000915AD">
      <w:pPr>
        <w:pStyle w:val="Caption"/>
        <w:jc w:val="center"/>
        <w:rPr>
          <w:rFonts w:ascii="Times New Roman" w:hAnsi="Times New Roman" w:cs="Times New Roman"/>
          <w:i w:val="0"/>
          <w:color w:val="auto"/>
          <w:sz w:val="24"/>
        </w:rPr>
      </w:pPr>
      <w:bookmarkStart w:id="96" w:name="_Toc108999280"/>
      <w:bookmarkStart w:id="97" w:name="_Toc109486112"/>
      <w:r w:rsidRPr="00AD56C8">
        <w:rPr>
          <w:rFonts w:ascii="Times New Roman" w:hAnsi="Times New Roman" w:cs="Times New Roman"/>
          <w:i w:val="0"/>
          <w:color w:val="auto"/>
          <w:sz w:val="24"/>
        </w:rPr>
        <w:t xml:space="preserve">Gambar 3. </w:t>
      </w:r>
      <w:r w:rsidRPr="00AD56C8">
        <w:rPr>
          <w:rFonts w:ascii="Times New Roman" w:hAnsi="Times New Roman" w:cs="Times New Roman"/>
          <w:i w:val="0"/>
          <w:color w:val="auto"/>
          <w:sz w:val="24"/>
        </w:rPr>
        <w:fldChar w:fldCharType="begin"/>
      </w:r>
      <w:r w:rsidRPr="00AD56C8">
        <w:rPr>
          <w:rFonts w:ascii="Times New Roman" w:hAnsi="Times New Roman" w:cs="Times New Roman"/>
          <w:i w:val="0"/>
          <w:color w:val="auto"/>
          <w:sz w:val="24"/>
        </w:rPr>
        <w:instrText xml:space="preserve"> SEQ Gambar_3. \* ARABIC </w:instrText>
      </w:r>
      <w:r w:rsidRPr="00AD56C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6</w:t>
      </w:r>
      <w:r w:rsidRPr="00AD56C8">
        <w:rPr>
          <w:rFonts w:ascii="Times New Roman" w:hAnsi="Times New Roman" w:cs="Times New Roman"/>
          <w:i w:val="0"/>
          <w:color w:val="auto"/>
          <w:sz w:val="24"/>
        </w:rPr>
        <w:fldChar w:fldCharType="end"/>
      </w:r>
      <w:r w:rsidRPr="00AD56C8">
        <w:rPr>
          <w:rFonts w:ascii="Times New Roman" w:hAnsi="Times New Roman" w:cs="Times New Roman"/>
          <w:i w:val="0"/>
          <w:color w:val="auto"/>
          <w:sz w:val="24"/>
        </w:rPr>
        <w:t>. Activity Diagram Registrasi Pelanggan</w:t>
      </w:r>
      <w:bookmarkEnd w:id="96"/>
      <w:bookmarkEnd w:id="97"/>
    </w:p>
    <w:p w:rsidR="00E44BC4" w:rsidRPr="00412D28" w:rsidRDefault="00C36076" w:rsidP="008807AC">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w:t>
      </w:r>
      <w:r w:rsidR="00F905A1" w:rsidRPr="00412D28">
        <w:rPr>
          <w:rFonts w:ascii="Times New Roman" w:hAnsi="Times New Roman" w:cs="Times New Roman"/>
          <w:i w:val="0"/>
          <w:color w:val="auto"/>
          <w:sz w:val="24"/>
        </w:rPr>
        <w:t xml:space="preserve">registrasi </w:t>
      </w:r>
      <w:r w:rsidR="003577DA"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 xml:space="preserve">pelanggan </w:t>
      </w:r>
      <w:r w:rsidRPr="00412D28">
        <w:rPr>
          <w:rFonts w:ascii="Times New Roman" w:hAnsi="Times New Roman" w:cs="Times New Roman"/>
          <w:i w:val="0"/>
          <w:color w:val="auto"/>
          <w:sz w:val="24"/>
        </w:rPr>
        <w:t>pada Gambar 3.</w:t>
      </w:r>
      <w:r w:rsidR="00F905A1" w:rsidRPr="00412D28">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menjelaskan aliran sistem yaitu: </w:t>
      </w:r>
      <w:r w:rsidR="00FF321C"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pelanggan</w:t>
      </w:r>
      <w:r w:rsidR="0019284F"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 xml:space="preserve">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registrasi</w:t>
      </w:r>
      <w:r w:rsidRPr="00412D28">
        <w:rPr>
          <w:rFonts w:ascii="Times New Roman" w:hAnsi="Times New Roman" w:cs="Times New Roman"/>
          <w:i w:val="0"/>
          <w:color w:val="auto"/>
          <w:sz w:val="24"/>
        </w:rPr>
        <w:t xml:space="preserve"> untuk mengisi </w:t>
      </w:r>
      <w:r w:rsidR="00735E15" w:rsidRPr="00412D28">
        <w:rPr>
          <w:rFonts w:ascii="Times New Roman" w:hAnsi="Times New Roman" w:cs="Times New Roman"/>
          <w:i w:val="0"/>
          <w:color w:val="auto"/>
          <w:sz w:val="24"/>
        </w:rPr>
        <w:t xml:space="preserve">nama, </w:t>
      </w:r>
      <w:r w:rsidR="00735E15" w:rsidRPr="00412D28">
        <w:rPr>
          <w:rFonts w:ascii="Times New Roman" w:hAnsi="Times New Roman" w:cs="Times New Roman"/>
          <w:color w:val="auto"/>
          <w:sz w:val="24"/>
        </w:rPr>
        <w:t>e-mail</w:t>
      </w:r>
      <w:r w:rsidR="00FF321C"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 xml:space="preserve">dan ulangi </w:t>
      </w:r>
      <w:r w:rsidR="00735E15" w:rsidRPr="00412D28">
        <w:rPr>
          <w:rFonts w:ascii="Times New Roman" w:hAnsi="Times New Roman" w:cs="Times New Roman"/>
          <w:color w:val="auto"/>
          <w:sz w:val="24"/>
        </w:rPr>
        <w:t>password</w:t>
      </w:r>
      <w:r w:rsidR="00735E15" w:rsidRPr="00412D28">
        <w:rPr>
          <w:rFonts w:ascii="Times New Roman" w:hAnsi="Times New Roman" w:cs="Times New Roman"/>
          <w:i w:val="0"/>
          <w:color w:val="auto"/>
          <w:sz w:val="24"/>
        </w:rPr>
        <w:t xml:space="preserve"> </w:t>
      </w:r>
      <w:r w:rsidR="00694C61" w:rsidRPr="00412D28">
        <w:rPr>
          <w:rFonts w:ascii="Times New Roman" w:hAnsi="Times New Roman" w:cs="Times New Roman"/>
          <w:i w:val="0"/>
          <w:color w:val="auto"/>
          <w:sz w:val="24"/>
        </w:rPr>
        <w:t xml:space="preserve">dengan benar. </w:t>
      </w:r>
      <w:r w:rsidRPr="00412D28">
        <w:rPr>
          <w:rFonts w:ascii="Times New Roman" w:hAnsi="Times New Roman" w:cs="Times New Roman"/>
          <w:i w:val="0"/>
          <w:color w:val="auto"/>
          <w:sz w:val="24"/>
        </w:rPr>
        <w:t>Jika proses te</w:t>
      </w:r>
      <w:r w:rsidR="007B0015" w:rsidRPr="00412D28">
        <w:rPr>
          <w:rFonts w:ascii="Times New Roman" w:hAnsi="Times New Roman" w:cs="Times New Roman"/>
          <w:i w:val="0"/>
          <w:color w:val="auto"/>
          <w:sz w:val="24"/>
        </w:rPr>
        <w:t>r</w:t>
      </w:r>
      <w:r w:rsidRPr="00412D28">
        <w:rPr>
          <w:rFonts w:ascii="Times New Roman" w:hAnsi="Times New Roman" w:cs="Times New Roman"/>
          <w:i w:val="0"/>
          <w:color w:val="auto"/>
          <w:sz w:val="24"/>
        </w:rPr>
        <w:t>sebut berhasil</w:t>
      </w:r>
      <w:r w:rsidR="00A958AA" w:rsidRPr="00412D28">
        <w:rPr>
          <w:rFonts w:ascii="Times New Roman" w:hAnsi="Times New Roman" w:cs="Times New Roman"/>
          <w:i w:val="0"/>
          <w:color w:val="auto"/>
          <w:sz w:val="24"/>
        </w:rPr>
        <w:t xml:space="preserve"> maka pembeli/pelanggan</w:t>
      </w:r>
      <w:r w:rsidR="007B0015" w:rsidRPr="00412D28">
        <w:rPr>
          <w:rFonts w:ascii="Times New Roman" w:hAnsi="Times New Roman" w:cs="Times New Roman"/>
          <w:i w:val="0"/>
          <w:color w:val="auto"/>
          <w:sz w:val="24"/>
        </w:rPr>
        <w:t xml:space="preserve"> menggunakan akun tersebut untuk </w:t>
      </w:r>
      <w:r w:rsidR="007B0015" w:rsidRPr="00412D28">
        <w:rPr>
          <w:rFonts w:ascii="Times New Roman" w:hAnsi="Times New Roman" w:cs="Times New Roman"/>
          <w:color w:val="auto"/>
          <w:sz w:val="24"/>
        </w:rPr>
        <w:t>login</w:t>
      </w:r>
      <w:r w:rsidR="007B0015" w:rsidRPr="00412D28">
        <w:rPr>
          <w:rFonts w:ascii="Times New Roman" w:hAnsi="Times New Roman" w:cs="Times New Roman"/>
          <w:i w:val="0"/>
          <w:color w:val="auto"/>
          <w:sz w:val="24"/>
        </w:rPr>
        <w:t xml:space="preserve"> masuk ke halaman semua produk yang tersedia oleh sistem.</w:t>
      </w:r>
      <w:r w:rsidR="00F857BA"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Lalu, jika proses gagal maka melakukan penginputan kembali.</w:t>
      </w:r>
    </w:p>
    <w:p w:rsidR="00D73D18" w:rsidRPr="00412D28" w:rsidRDefault="00D73D18"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Activity Diagram Login </w:t>
      </w:r>
      <w:r w:rsidR="004C5BEA" w:rsidRPr="00412D28">
        <w:rPr>
          <w:rFonts w:ascii="Times New Roman" w:hAnsi="Times New Roman" w:cs="Times New Roman"/>
          <w:sz w:val="24"/>
          <w:szCs w:val="24"/>
        </w:rPr>
        <w:t>Pelanggan/</w:t>
      </w:r>
      <w:r w:rsidRPr="00412D28">
        <w:rPr>
          <w:rFonts w:ascii="Times New Roman" w:hAnsi="Times New Roman" w:cs="Times New Roman"/>
          <w:sz w:val="24"/>
          <w:szCs w:val="24"/>
        </w:rPr>
        <w:t>Pembeli</w:t>
      </w:r>
    </w:p>
    <w:p w:rsidR="00D73D18" w:rsidRPr="00412D28" w:rsidRDefault="00D73D18" w:rsidP="008807A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Login Pelanggan atau Pembeli merupakan aktivitas yang </w:t>
      </w:r>
      <w:r w:rsidRPr="00412D28">
        <w:rPr>
          <w:rFonts w:ascii="Times New Roman" w:hAnsi="Times New Roman" w:cs="Times New Roman"/>
          <w:i/>
          <w:sz w:val="24"/>
          <w:szCs w:val="24"/>
        </w:rPr>
        <w:t xml:space="preserve">include </w:t>
      </w:r>
      <w:r w:rsidRPr="00412D28">
        <w:rPr>
          <w:rFonts w:ascii="Times New Roman" w:hAnsi="Times New Roman" w:cs="Times New Roman"/>
          <w:sz w:val="24"/>
          <w:szCs w:val="24"/>
        </w:rPr>
        <w:t xml:space="preserve">dari setiap proses pada </w:t>
      </w:r>
      <w:r w:rsidRPr="00412D28">
        <w:rPr>
          <w:rFonts w:ascii="Times New Roman" w:hAnsi="Times New Roman" w:cs="Times New Roman"/>
          <w:i/>
          <w:sz w:val="24"/>
          <w:szCs w:val="24"/>
        </w:rPr>
        <w:t xml:space="preserve">use case </w:t>
      </w:r>
      <w:r w:rsidRPr="00412D28">
        <w:rPr>
          <w:rFonts w:ascii="Times New Roman" w:hAnsi="Times New Roman" w:cs="Times New Roman"/>
          <w:sz w:val="24"/>
          <w:szCs w:val="24"/>
        </w:rPr>
        <w:t xml:space="preserve">diagram. Karena semua proses </w:t>
      </w:r>
      <w:r w:rsidR="00F856EB" w:rsidRPr="00412D28">
        <w:rPr>
          <w:rFonts w:ascii="Times New Roman" w:hAnsi="Times New Roman" w:cs="Times New Roman"/>
          <w:sz w:val="24"/>
          <w:szCs w:val="24"/>
        </w:rPr>
        <w:t xml:space="preserve">dalam melakukan pemesanan </w:t>
      </w:r>
      <w:r w:rsidRPr="00412D28">
        <w:rPr>
          <w:rFonts w:ascii="Times New Roman" w:hAnsi="Times New Roman" w:cs="Times New Roman"/>
          <w:sz w:val="24"/>
          <w:szCs w:val="24"/>
        </w:rPr>
        <w:t>perlu melakukan login pelanggan</w:t>
      </w:r>
      <w:r w:rsidR="00F856EB" w:rsidRPr="00412D28">
        <w:rPr>
          <w:rFonts w:ascii="Times New Roman" w:hAnsi="Times New Roman" w:cs="Times New Roman"/>
          <w:sz w:val="24"/>
          <w:szCs w:val="24"/>
        </w:rPr>
        <w:t xml:space="preserve"> setelah registrasi</w:t>
      </w:r>
      <w:r w:rsidRPr="00412D28">
        <w:rPr>
          <w:rFonts w:ascii="Times New Roman" w:hAnsi="Times New Roman" w:cs="Times New Roman"/>
          <w:sz w:val="24"/>
          <w:szCs w:val="24"/>
        </w:rPr>
        <w:t xml:space="preserve">.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00D06AEE" w:rsidRPr="00412D28">
        <w:rPr>
          <w:rFonts w:ascii="Times New Roman" w:hAnsi="Times New Roman" w:cs="Times New Roman"/>
          <w:sz w:val="24"/>
          <w:szCs w:val="24"/>
        </w:rPr>
        <w:t xml:space="preserve"> Login </w:t>
      </w:r>
      <w:r w:rsidRPr="00412D28">
        <w:rPr>
          <w:rFonts w:ascii="Times New Roman" w:hAnsi="Times New Roman" w:cs="Times New Roman"/>
          <w:sz w:val="24"/>
          <w:szCs w:val="24"/>
        </w:rPr>
        <w:t>Pelanggan atau Pembeli dapat dilihat pada gambar dibawah ini yaitu:</w:t>
      </w:r>
    </w:p>
    <w:p w:rsidR="00AB4FB7" w:rsidRDefault="008807AC" w:rsidP="00AB4FB7">
      <w:pPr>
        <w:jc w:val="center"/>
      </w:pPr>
      <w:bookmarkStart w:id="98" w:name="_Toc108998033"/>
      <w:r w:rsidRPr="00AB4FB7">
        <w:rPr>
          <w:noProof/>
        </w:rPr>
        <w:drawing>
          <wp:inline distT="0" distB="0" distL="0" distR="0" wp14:anchorId="41C09A00" wp14:editId="14E0C014">
            <wp:extent cx="3031080" cy="3935002"/>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pelanggan revisi1_page-0001.jpg"/>
                    <pic:cNvPicPr/>
                  </pic:nvPicPr>
                  <pic:blipFill rotWithShape="1">
                    <a:blip r:embed="rId31" cstate="print">
                      <a:extLst>
                        <a:ext uri="{28A0092B-C50C-407E-A947-70E740481C1C}">
                          <a14:useLocalDpi xmlns:a14="http://schemas.microsoft.com/office/drawing/2010/main" val="0"/>
                        </a:ext>
                      </a:extLst>
                    </a:blip>
                    <a:srcRect l="17795" t="7112" r="16664" b="25693"/>
                    <a:stretch/>
                  </pic:blipFill>
                  <pic:spPr bwMode="auto">
                    <a:xfrm>
                      <a:off x="0" y="0"/>
                      <a:ext cx="3032557" cy="3936919"/>
                    </a:xfrm>
                    <a:prstGeom prst="rect">
                      <a:avLst/>
                    </a:prstGeom>
                    <a:ln>
                      <a:noFill/>
                    </a:ln>
                    <a:extLst>
                      <a:ext uri="{53640926-AAD7-44D8-BBD7-CCE9431645EC}">
                        <a14:shadowObscured xmlns:a14="http://schemas.microsoft.com/office/drawing/2010/main"/>
                      </a:ext>
                    </a:extLst>
                  </pic:spPr>
                </pic:pic>
              </a:graphicData>
            </a:graphic>
          </wp:inline>
        </w:drawing>
      </w:r>
      <w:bookmarkEnd w:id="98"/>
    </w:p>
    <w:p w:rsidR="00AB4FB7" w:rsidRPr="00AB4FB7" w:rsidRDefault="00AB4FB7" w:rsidP="00AB4FB7">
      <w:pPr>
        <w:spacing w:line="360" w:lineRule="auto"/>
        <w:jc w:val="center"/>
        <w:rPr>
          <w:rFonts w:ascii="Times New Roman" w:hAnsi="Times New Roman" w:cs="Times New Roman"/>
          <w:noProof/>
          <w:sz w:val="24"/>
        </w:rPr>
      </w:pPr>
      <w:bookmarkStart w:id="99" w:name="_Toc108999281"/>
      <w:bookmarkStart w:id="100" w:name="_Toc109486113"/>
      <w:r w:rsidRPr="00AB4FB7">
        <w:rPr>
          <w:rFonts w:ascii="Times New Roman" w:hAnsi="Times New Roman" w:cs="Times New Roman"/>
          <w:sz w:val="24"/>
        </w:rPr>
        <w:t xml:space="preserve">Gambar 3. </w:t>
      </w:r>
      <w:r w:rsidRPr="00AB4FB7">
        <w:rPr>
          <w:rFonts w:ascii="Times New Roman" w:hAnsi="Times New Roman" w:cs="Times New Roman"/>
          <w:sz w:val="24"/>
        </w:rPr>
        <w:fldChar w:fldCharType="begin"/>
      </w:r>
      <w:r w:rsidRPr="00AB4FB7">
        <w:rPr>
          <w:rFonts w:ascii="Times New Roman" w:hAnsi="Times New Roman" w:cs="Times New Roman"/>
          <w:sz w:val="24"/>
        </w:rPr>
        <w:instrText xml:space="preserve"> SEQ Gambar_3. \* ARABIC </w:instrText>
      </w:r>
      <w:r w:rsidRPr="00AB4FB7">
        <w:rPr>
          <w:rFonts w:ascii="Times New Roman" w:hAnsi="Times New Roman" w:cs="Times New Roman"/>
          <w:sz w:val="24"/>
        </w:rPr>
        <w:fldChar w:fldCharType="separate"/>
      </w:r>
      <w:r w:rsidR="00DD0659">
        <w:rPr>
          <w:rFonts w:ascii="Times New Roman" w:hAnsi="Times New Roman" w:cs="Times New Roman"/>
          <w:noProof/>
          <w:sz w:val="24"/>
        </w:rPr>
        <w:t>7</w:t>
      </w:r>
      <w:r w:rsidRPr="00AB4FB7">
        <w:rPr>
          <w:rFonts w:ascii="Times New Roman" w:hAnsi="Times New Roman" w:cs="Times New Roman"/>
          <w:sz w:val="24"/>
        </w:rPr>
        <w:fldChar w:fldCharType="end"/>
      </w:r>
      <w:r w:rsidRPr="00AB4FB7">
        <w:rPr>
          <w:rFonts w:ascii="Times New Roman" w:hAnsi="Times New Roman" w:cs="Times New Roman"/>
          <w:sz w:val="24"/>
        </w:rPr>
        <w:t>. Activity Diagram Login Pelanggan</w:t>
      </w:r>
      <w:bookmarkEnd w:id="99"/>
      <w:bookmarkEnd w:id="100"/>
    </w:p>
    <w:p w:rsidR="002B54E2" w:rsidRPr="00412D28" w:rsidRDefault="008D63C3" w:rsidP="00727493">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w:t>
      </w:r>
      <w:r w:rsidR="0019284F" w:rsidRPr="00412D28">
        <w:rPr>
          <w:rFonts w:ascii="Times New Roman" w:hAnsi="Times New Roman" w:cs="Times New Roman"/>
          <w:i w:val="0"/>
          <w:color w:val="auto"/>
          <w:sz w:val="24"/>
        </w:rPr>
        <w:t xml:space="preserve">diagram login pembeli/pelanggan </w:t>
      </w:r>
      <w:r w:rsidRPr="00412D28">
        <w:rPr>
          <w:rFonts w:ascii="Times New Roman" w:hAnsi="Times New Roman" w:cs="Times New Roman"/>
          <w:i w:val="0"/>
          <w:color w:val="auto"/>
          <w:sz w:val="24"/>
        </w:rPr>
        <w:t>pada Gambar 3.</w:t>
      </w:r>
      <w:r w:rsidR="0019284F" w:rsidRPr="00412D28">
        <w:rPr>
          <w:rFonts w:ascii="Times New Roman" w:hAnsi="Times New Roman" w:cs="Times New Roman"/>
          <w:i w:val="0"/>
          <w:color w:val="auto"/>
          <w:sz w:val="24"/>
        </w:rPr>
        <w:t>7</w:t>
      </w:r>
      <w:r w:rsidRPr="00412D28">
        <w:rPr>
          <w:rFonts w:ascii="Times New Roman" w:hAnsi="Times New Roman" w:cs="Times New Roman"/>
          <w:i w:val="0"/>
          <w:color w:val="auto"/>
          <w:sz w:val="24"/>
        </w:rPr>
        <w:t xml:space="preserve"> menjelaskan aliran sistem yaitu:</w:t>
      </w:r>
      <w:r w:rsidR="0019284F" w:rsidRPr="00412D28">
        <w:rPr>
          <w:rFonts w:ascii="Times New Roman" w:hAnsi="Times New Roman" w:cs="Times New Roman"/>
          <w:i w:val="0"/>
          <w:color w:val="auto"/>
          <w:sz w:val="24"/>
        </w:rPr>
        <w:t xml:space="preserve"> pembeli/pelanggan</w:t>
      </w:r>
      <w:r w:rsidRPr="00412D28">
        <w:rPr>
          <w:rFonts w:ascii="Times New Roman" w:hAnsi="Times New Roman" w:cs="Times New Roman"/>
          <w:i w:val="0"/>
          <w:color w:val="auto"/>
          <w:sz w:val="24"/>
        </w:rPr>
        <w:t xml:space="preserve"> 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login</w:t>
      </w:r>
      <w:r w:rsidRPr="00412D28">
        <w:rPr>
          <w:rFonts w:ascii="Times New Roman" w:hAnsi="Times New Roman" w:cs="Times New Roman"/>
          <w:i w:val="0"/>
          <w:color w:val="auto"/>
          <w:sz w:val="24"/>
        </w:rPr>
        <w:t xml:space="preserve"> untuk mengisi </w:t>
      </w:r>
      <w:r w:rsidRPr="00412D28">
        <w:rPr>
          <w:rFonts w:ascii="Times New Roman" w:hAnsi="Times New Roman" w:cs="Times New Roman"/>
          <w:color w:val="auto"/>
          <w:sz w:val="24"/>
        </w:rPr>
        <w:t>e</w:t>
      </w:r>
      <w:r w:rsidR="00694C61" w:rsidRPr="00412D28">
        <w:rPr>
          <w:rFonts w:ascii="Times New Roman" w:hAnsi="Times New Roman" w:cs="Times New Roman"/>
          <w:color w:val="auto"/>
          <w:sz w:val="24"/>
        </w:rPr>
        <w:t>-mail</w:t>
      </w:r>
      <w:r w:rsidRPr="00412D28">
        <w:rPr>
          <w:rFonts w:ascii="Times New Roman" w:hAnsi="Times New Roman" w:cs="Times New Roman"/>
          <w:color w:val="auto"/>
          <w:sz w:val="24"/>
        </w:rPr>
        <w:t xml:space="preserve"> </w:t>
      </w:r>
      <w:r w:rsidRPr="00412D28">
        <w:rPr>
          <w:rFonts w:ascii="Times New Roman" w:hAnsi="Times New Roman" w:cs="Times New Roman"/>
          <w:i w:val="0"/>
          <w:color w:val="auto"/>
          <w:sz w:val="24"/>
        </w:rPr>
        <w:t xml:space="preserve">dan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dengan benar.</w:t>
      </w:r>
      <w:r w:rsidR="00694C61" w:rsidRPr="00412D28">
        <w:rPr>
          <w:rFonts w:ascii="Times New Roman" w:hAnsi="Times New Roman" w:cs="Times New Roman"/>
          <w:i w:val="0"/>
          <w:color w:val="auto"/>
          <w:sz w:val="24"/>
        </w:rPr>
        <w:t xml:space="preserve"> Jika proses tersebut berhasil maka pembeli/pelanggan masuk ke halaman semua produk yang tersedia oleh sistem</w:t>
      </w:r>
      <w:r w:rsidR="00934F58" w:rsidRPr="00412D28">
        <w:rPr>
          <w:rFonts w:ascii="Times New Roman" w:hAnsi="Times New Roman" w:cs="Times New Roman"/>
          <w:i w:val="0"/>
          <w:color w:val="auto"/>
          <w:sz w:val="24"/>
        </w:rPr>
        <w:t>.</w:t>
      </w:r>
      <w:r w:rsidRPr="00412D28">
        <w:rPr>
          <w:rFonts w:ascii="Times New Roman" w:hAnsi="Times New Roman" w:cs="Times New Roman"/>
          <w:i w:val="0"/>
          <w:color w:val="auto"/>
          <w:sz w:val="24"/>
        </w:rPr>
        <w:t xml:space="preserve"> Lalu, jika proses gagal maka melakukan penginputan kembali.</w:t>
      </w:r>
    </w:p>
    <w:p w:rsidR="008B508E" w:rsidRPr="00412D28" w:rsidRDefault="008B508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ngelola Data Produk</w:t>
      </w:r>
    </w:p>
    <w:p w:rsidR="008B508E" w:rsidRPr="00412D28" w:rsidRDefault="008B508E" w:rsidP="00727493">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 Diagram</w:t>
      </w:r>
      <w:r w:rsidRPr="00412D28">
        <w:rPr>
          <w:rFonts w:ascii="Times New Roman" w:hAnsi="Times New Roman" w:cs="Times New Roman"/>
          <w:sz w:val="24"/>
          <w:szCs w:val="24"/>
        </w:rPr>
        <w:t xml:space="preserve"> Mengelola Data Produk merupakan aktivitas yang melakukan proses pengelolaan data produk oleh admin untuk</w:t>
      </w:r>
      <w:r w:rsidR="00A1316E" w:rsidRPr="00412D28">
        <w:rPr>
          <w:rFonts w:ascii="Times New Roman" w:hAnsi="Times New Roman" w:cs="Times New Roman"/>
          <w:sz w:val="24"/>
          <w:szCs w:val="24"/>
        </w:rPr>
        <w:t xml:space="preserve"> menambah</w:t>
      </w:r>
      <w:r w:rsidR="00925F70" w:rsidRPr="00412D28">
        <w:rPr>
          <w:rFonts w:ascii="Times New Roman" w:hAnsi="Times New Roman" w:cs="Times New Roman"/>
          <w:sz w:val="24"/>
          <w:szCs w:val="24"/>
        </w:rPr>
        <w:t>, mengubah, dan megedit data yang telah tersedia.</w:t>
      </w:r>
      <w:r w:rsidR="00E520E7" w:rsidRPr="00412D28">
        <w:rPr>
          <w:rFonts w:ascii="Times New Roman" w:hAnsi="Times New Roman" w:cs="Times New Roman"/>
          <w:sz w:val="24"/>
          <w:szCs w:val="24"/>
        </w:rPr>
        <w:t xml:space="preserve"> </w:t>
      </w:r>
      <w:r w:rsidR="00925F70" w:rsidRPr="00412D28">
        <w:rPr>
          <w:rFonts w:ascii="Times New Roman" w:hAnsi="Times New Roman" w:cs="Times New Roman"/>
          <w:sz w:val="24"/>
          <w:szCs w:val="24"/>
        </w:rPr>
        <w:t>Activity Diagram Mengelola Data Produk</w:t>
      </w:r>
      <w:r w:rsidRPr="00412D28">
        <w:rPr>
          <w:rFonts w:ascii="Times New Roman" w:hAnsi="Times New Roman" w:cs="Times New Roman"/>
          <w:sz w:val="24"/>
          <w:szCs w:val="24"/>
        </w:rPr>
        <w:t xml:space="preserve"> dapat diliha</w:t>
      </w:r>
      <w:r w:rsidR="00E520E7" w:rsidRPr="00412D28">
        <w:rPr>
          <w:rFonts w:ascii="Times New Roman" w:hAnsi="Times New Roman" w:cs="Times New Roman"/>
          <w:sz w:val="24"/>
          <w:szCs w:val="24"/>
        </w:rPr>
        <w:t>t pada gambar dibawah ini yaitu:</w:t>
      </w:r>
    </w:p>
    <w:p w:rsidR="00F74C70" w:rsidRDefault="0045051F" w:rsidP="00F74C70">
      <w:pPr>
        <w:pStyle w:val="ListParagraph"/>
        <w:spacing w:after="120" w:line="360" w:lineRule="auto"/>
        <w:rPr>
          <w:rFonts w:ascii="Times New Roman" w:hAnsi="Times New Roman" w:cs="Times New Roman"/>
          <w:sz w:val="24"/>
        </w:rPr>
      </w:pPr>
      <w:bookmarkStart w:id="101" w:name="_Toc108998034"/>
      <w:r w:rsidRPr="00412D28">
        <w:rPr>
          <w:rFonts w:ascii="Times New Roman" w:hAnsi="Times New Roman" w:cs="Times New Roman"/>
          <w:noProof/>
          <w:sz w:val="24"/>
          <w:szCs w:val="24"/>
        </w:rPr>
        <w:drawing>
          <wp:inline distT="0" distB="0" distL="0" distR="0" wp14:anchorId="0D357D16" wp14:editId="580C62D9">
            <wp:extent cx="4211127" cy="33218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 produk use case diagram.jpg"/>
                    <pic:cNvPicPr/>
                  </pic:nvPicPr>
                  <pic:blipFill rotWithShape="1">
                    <a:blip r:embed="rId32" cstate="print">
                      <a:extLst>
                        <a:ext uri="{28A0092B-C50C-407E-A947-70E740481C1C}">
                          <a14:useLocalDpi xmlns:a14="http://schemas.microsoft.com/office/drawing/2010/main" val="0"/>
                        </a:ext>
                      </a:extLst>
                    </a:blip>
                    <a:srcRect l="1970" t="5072" r="30635" b="12756"/>
                    <a:stretch/>
                  </pic:blipFill>
                  <pic:spPr bwMode="auto">
                    <a:xfrm>
                      <a:off x="0" y="0"/>
                      <a:ext cx="4208237" cy="3319590"/>
                    </a:xfrm>
                    <a:prstGeom prst="rect">
                      <a:avLst/>
                    </a:prstGeom>
                    <a:ln>
                      <a:noFill/>
                    </a:ln>
                    <a:extLst>
                      <a:ext uri="{53640926-AAD7-44D8-BBD7-CCE9431645EC}">
                        <a14:shadowObscured xmlns:a14="http://schemas.microsoft.com/office/drawing/2010/main"/>
                      </a:ext>
                    </a:extLst>
                  </pic:spPr>
                </pic:pic>
              </a:graphicData>
            </a:graphic>
          </wp:inline>
        </w:drawing>
      </w:r>
      <w:bookmarkStart w:id="102" w:name="_Toc107512033"/>
      <w:bookmarkStart w:id="103" w:name="_Toc108722646"/>
    </w:p>
    <w:p w:rsidR="00F74C70" w:rsidRPr="00F74C70" w:rsidRDefault="00F74C70" w:rsidP="00F74C70">
      <w:pPr>
        <w:pStyle w:val="Caption"/>
        <w:jc w:val="center"/>
        <w:rPr>
          <w:rFonts w:ascii="Times New Roman" w:hAnsi="Times New Roman" w:cs="Times New Roman"/>
          <w:i w:val="0"/>
          <w:color w:val="auto"/>
          <w:sz w:val="24"/>
        </w:rPr>
      </w:pPr>
      <w:bookmarkStart w:id="104" w:name="_Toc108999282"/>
      <w:bookmarkStart w:id="105" w:name="_Toc109486114"/>
      <w:bookmarkEnd w:id="101"/>
      <w:bookmarkEnd w:id="102"/>
      <w:bookmarkEnd w:id="103"/>
      <w:r w:rsidRPr="00F74C70">
        <w:rPr>
          <w:rFonts w:ascii="Times New Roman" w:hAnsi="Times New Roman" w:cs="Times New Roman"/>
          <w:i w:val="0"/>
          <w:color w:val="auto"/>
          <w:sz w:val="24"/>
        </w:rPr>
        <w:t xml:space="preserve">Gambar 3. </w:t>
      </w:r>
      <w:r w:rsidRPr="00F74C70">
        <w:rPr>
          <w:rFonts w:ascii="Times New Roman" w:hAnsi="Times New Roman" w:cs="Times New Roman"/>
          <w:i w:val="0"/>
          <w:color w:val="auto"/>
          <w:sz w:val="24"/>
        </w:rPr>
        <w:fldChar w:fldCharType="begin"/>
      </w:r>
      <w:r w:rsidRPr="00F74C70">
        <w:rPr>
          <w:rFonts w:ascii="Times New Roman" w:hAnsi="Times New Roman" w:cs="Times New Roman"/>
          <w:i w:val="0"/>
          <w:color w:val="auto"/>
          <w:sz w:val="24"/>
        </w:rPr>
        <w:instrText xml:space="preserve"> SEQ Gambar_3. \* ARABIC </w:instrText>
      </w:r>
      <w:r w:rsidRPr="00F74C70">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8</w:t>
      </w:r>
      <w:r w:rsidRPr="00F74C70">
        <w:rPr>
          <w:rFonts w:ascii="Times New Roman" w:hAnsi="Times New Roman" w:cs="Times New Roman"/>
          <w:i w:val="0"/>
          <w:color w:val="auto"/>
          <w:sz w:val="24"/>
        </w:rPr>
        <w:fldChar w:fldCharType="end"/>
      </w:r>
      <w:r w:rsidRPr="00F74C70">
        <w:rPr>
          <w:rFonts w:ascii="Times New Roman" w:hAnsi="Times New Roman" w:cs="Times New Roman"/>
          <w:i w:val="0"/>
          <w:color w:val="auto"/>
          <w:sz w:val="24"/>
        </w:rPr>
        <w:t>. Activity Diagram Mengelola Data Produk</w:t>
      </w:r>
      <w:bookmarkEnd w:id="104"/>
      <w:bookmarkEnd w:id="105"/>
    </w:p>
    <w:p w:rsidR="00851445" w:rsidRPr="00412D28" w:rsidRDefault="000517A6" w:rsidP="00C851F9">
      <w:pPr>
        <w:spacing w:before="240" w:after="120"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 xml:space="preserve">activity </w:t>
      </w:r>
      <w:r w:rsidRPr="00412D28">
        <w:rPr>
          <w:rFonts w:ascii="Times New Roman" w:hAnsi="Times New Roman" w:cs="Times New Roman"/>
          <w:sz w:val="24"/>
        </w:rPr>
        <w:t xml:space="preserve">mengelola data produk pada Gambar 3.8 menjelaskan aliran sistem yaitu: </w:t>
      </w:r>
      <w:r w:rsidR="0029546F" w:rsidRPr="00412D28">
        <w:rPr>
          <w:rFonts w:ascii="Times New Roman" w:hAnsi="Times New Roman" w:cs="Times New Roman"/>
          <w:sz w:val="24"/>
        </w:rPr>
        <w:t xml:space="preserve">Admin memilih menu produk, kemudian admin memilih tombol tambah untuk menambahkan data produk. Jika data tersebut tidak lengkap maka admin dapat melengkapi data produk dengan memilih tombol ubah. Akan tetapi, jika data produk sudah lengkap maka sistem akan menyimpan data produk ke dalam database. Jika admin ingin menghapus data produk maka admin terlebih dahulu memilih data produk yang akan dihapus. Jika admin memilih trash atau hapus maka data produk yang sudah dipilih akan terhapus. Setelah melakukan hal tersebut maka admin berhasil melakukan kelola data produk.  </w:t>
      </w:r>
    </w:p>
    <w:p w:rsidR="00DA6C0E" w:rsidRPr="00412D28" w:rsidRDefault="00DA6C0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lihat Produk</w:t>
      </w:r>
    </w:p>
    <w:p w:rsidR="00DA6C0E" w:rsidRPr="00412D28" w:rsidRDefault="00DA6C0E" w:rsidP="00026846">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w:t>
      </w:r>
      <w:r w:rsidRPr="00412D28">
        <w:rPr>
          <w:rFonts w:ascii="Times New Roman" w:hAnsi="Times New Roman" w:cs="Times New Roman"/>
          <w:sz w:val="24"/>
          <w:szCs w:val="24"/>
        </w:rPr>
        <w:t xml:space="preserve"> diagram melihat produk merupakan aktivitas yang dilakukan oleh admin dan pembeli. Urutan langkah-langkah proses melihat produk dapat dilihat pada gambar dibawah ini yaitu:</w:t>
      </w:r>
    </w:p>
    <w:p w:rsidR="00DA6C0E" w:rsidRPr="00412D28" w:rsidRDefault="00AA44A9" w:rsidP="000820A1">
      <w:pPr>
        <w:pStyle w:val="Caption"/>
        <w:jc w:val="center"/>
        <w:rPr>
          <w:color w:val="auto"/>
        </w:rPr>
      </w:pPr>
      <w:r w:rsidRPr="00412D28">
        <w:rPr>
          <w:rFonts w:ascii="Times New Roman" w:hAnsi="Times New Roman" w:cs="Times New Roman"/>
          <w:noProof/>
          <w:sz w:val="24"/>
          <w:szCs w:val="24"/>
        </w:rPr>
        <w:drawing>
          <wp:inline distT="0" distB="0" distL="0" distR="0" wp14:anchorId="6E38FEF6" wp14:editId="1B9A254C">
            <wp:extent cx="4596765" cy="36487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hat semua produk admin dan pembeli revisi1_page-0001.jpg"/>
                    <pic:cNvPicPr/>
                  </pic:nvPicPr>
                  <pic:blipFill rotWithShape="1">
                    <a:blip r:embed="rId33" cstate="print">
                      <a:extLst>
                        <a:ext uri="{28A0092B-C50C-407E-A947-70E740481C1C}">
                          <a14:useLocalDpi xmlns:a14="http://schemas.microsoft.com/office/drawing/2010/main" val="0"/>
                        </a:ext>
                      </a:extLst>
                    </a:blip>
                    <a:srcRect l="2930" t="3919" r="3125" b="49194"/>
                    <a:stretch/>
                  </pic:blipFill>
                  <pic:spPr bwMode="auto">
                    <a:xfrm>
                      <a:off x="0" y="0"/>
                      <a:ext cx="4596765" cy="3648710"/>
                    </a:xfrm>
                    <a:prstGeom prst="rect">
                      <a:avLst/>
                    </a:prstGeom>
                    <a:ln>
                      <a:noFill/>
                    </a:ln>
                    <a:extLst>
                      <a:ext uri="{53640926-AAD7-44D8-BBD7-CCE9431645EC}">
                        <a14:shadowObscured xmlns:a14="http://schemas.microsoft.com/office/drawing/2010/main"/>
                      </a:ext>
                    </a:extLst>
                  </pic:spPr>
                </pic:pic>
              </a:graphicData>
            </a:graphic>
          </wp:inline>
        </w:drawing>
      </w:r>
    </w:p>
    <w:p w:rsidR="00DA6C0E" w:rsidRPr="00412D28" w:rsidRDefault="00DA6C0E" w:rsidP="00DA6C0E">
      <w:pPr>
        <w:pStyle w:val="Caption"/>
        <w:spacing w:line="360" w:lineRule="auto"/>
        <w:jc w:val="center"/>
        <w:rPr>
          <w:rFonts w:ascii="Times New Roman" w:hAnsi="Times New Roman" w:cs="Times New Roman"/>
          <w:i w:val="0"/>
          <w:color w:val="auto"/>
          <w:sz w:val="24"/>
        </w:rPr>
      </w:pPr>
      <w:bookmarkStart w:id="106" w:name="_Toc107512034"/>
      <w:bookmarkStart w:id="107" w:name="_Toc108722647"/>
      <w:bookmarkStart w:id="108" w:name="_Toc108998035"/>
      <w:bookmarkStart w:id="109" w:name="_Toc108999283"/>
      <w:bookmarkStart w:id="110" w:name="_Toc109486115"/>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9</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lihat Produk</w:t>
      </w:r>
      <w:bookmarkEnd w:id="106"/>
      <w:bookmarkEnd w:id="107"/>
      <w:bookmarkEnd w:id="108"/>
      <w:bookmarkEnd w:id="109"/>
      <w:bookmarkEnd w:id="110"/>
    </w:p>
    <w:p w:rsidR="000A5102" w:rsidRPr="00412D28" w:rsidRDefault="00F83C6D" w:rsidP="002F0EED">
      <w:pPr>
        <w:pStyle w:val="Caption"/>
        <w:spacing w:line="360" w:lineRule="auto"/>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melihat produk pada Gambar 3.9</w:t>
      </w:r>
      <w:r w:rsidR="003F6AF0"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menjelaskan aliran sistem yaitu:</w:t>
      </w:r>
      <w:r w:rsidR="00DA6C0E" w:rsidRPr="00412D28">
        <w:rPr>
          <w:rFonts w:ascii="Times New Roman" w:hAnsi="Times New Roman" w:cs="Times New Roman"/>
          <w:i w:val="0"/>
          <w:color w:val="auto"/>
          <w:sz w:val="24"/>
        </w:rPr>
        <w:t xml:space="preserve"> melihat produk ini biasanya dilakukan oleh seorang admin dan seorang pembeli. Seorang admin akan memilih menu produk, setelah itu admin akan melihat semua produk yang berada di sistem. Sedangkan pe</w:t>
      </w:r>
      <w:r w:rsidR="00175B43" w:rsidRPr="00412D28">
        <w:rPr>
          <w:rFonts w:ascii="Times New Roman" w:hAnsi="Times New Roman" w:cs="Times New Roman"/>
          <w:i w:val="0"/>
          <w:color w:val="auto"/>
          <w:sz w:val="24"/>
        </w:rPr>
        <w:t>mbeli hanya akan melihat langsun</w:t>
      </w:r>
      <w:r w:rsidR="00DA6C0E" w:rsidRPr="00412D28">
        <w:rPr>
          <w:rFonts w:ascii="Times New Roman" w:hAnsi="Times New Roman" w:cs="Times New Roman"/>
          <w:i w:val="0"/>
          <w:color w:val="auto"/>
          <w:sz w:val="24"/>
        </w:rPr>
        <w:t xml:space="preserve">g semua produk setelah mengakses link </w:t>
      </w:r>
      <w:r w:rsidR="00DA6C0E" w:rsidRPr="00412D28">
        <w:rPr>
          <w:rFonts w:ascii="Times New Roman" w:hAnsi="Times New Roman" w:cs="Times New Roman"/>
          <w:color w:val="auto"/>
          <w:sz w:val="24"/>
        </w:rPr>
        <w:t>website</w:t>
      </w:r>
      <w:r w:rsidR="00DA6C0E" w:rsidRPr="00412D28">
        <w:rPr>
          <w:rFonts w:ascii="Times New Roman" w:hAnsi="Times New Roman" w:cs="Times New Roman"/>
          <w:i w:val="0"/>
          <w:color w:val="auto"/>
          <w:sz w:val="24"/>
        </w:rPr>
        <w:t xml:space="preserve"> tersebut.</w:t>
      </w:r>
    </w:p>
    <w:p w:rsidR="0069229A" w:rsidRPr="00412D28" w:rsidRDefault="00AA3960"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Activity </w:t>
      </w:r>
      <w:r w:rsidR="00151C8F" w:rsidRPr="00412D28">
        <w:rPr>
          <w:rFonts w:ascii="Times New Roman" w:hAnsi="Times New Roman" w:cs="Times New Roman"/>
          <w:sz w:val="24"/>
          <w:szCs w:val="24"/>
        </w:rPr>
        <w:t>Diagram Memesan Produk</w:t>
      </w:r>
    </w:p>
    <w:p w:rsidR="0069229A" w:rsidRPr="00412D28" w:rsidRDefault="0069229A" w:rsidP="00BE185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Pr="00412D28">
        <w:rPr>
          <w:rFonts w:ascii="Times New Roman" w:hAnsi="Times New Roman" w:cs="Times New Roman"/>
          <w:i/>
          <w:sz w:val="24"/>
          <w:szCs w:val="24"/>
        </w:rPr>
        <w:t xml:space="preserve"> </w:t>
      </w:r>
      <w:r w:rsidRPr="00412D28">
        <w:rPr>
          <w:rFonts w:ascii="Times New Roman" w:hAnsi="Times New Roman" w:cs="Times New Roman"/>
          <w:sz w:val="24"/>
          <w:szCs w:val="24"/>
        </w:rPr>
        <w:t>memesan produk merupakan aktivitas yang dilakukan pembeli. Urutan langkah-langkah proses melihat produk dapat dilihat pada gambar dibawah ini yaitu:</w:t>
      </w:r>
    </w:p>
    <w:p w:rsidR="000A5102" w:rsidRPr="002F0EED" w:rsidRDefault="00813C58" w:rsidP="00465FFB">
      <w:pPr>
        <w:pStyle w:val="ListParagraph"/>
        <w:spacing w:after="120" w:line="360" w:lineRule="auto"/>
        <w:jc w:val="center"/>
        <w:rPr>
          <w:rFonts w:ascii="Times New Roman" w:hAnsi="Times New Roman" w:cs="Times New Roman"/>
          <w:noProof/>
          <w:sz w:val="24"/>
          <w:szCs w:val="24"/>
        </w:rPr>
      </w:pPr>
      <w:r w:rsidRPr="00412D28">
        <w:rPr>
          <w:rFonts w:ascii="Times New Roman" w:hAnsi="Times New Roman" w:cs="Times New Roman"/>
          <w:noProof/>
          <w:sz w:val="24"/>
          <w:szCs w:val="24"/>
        </w:rPr>
        <w:drawing>
          <wp:inline distT="0" distB="0" distL="0" distR="0" wp14:anchorId="039586BE" wp14:editId="1A5EC7FF">
            <wp:extent cx="4029075" cy="556641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sanan pembeli revisi1_page-0001.jpg"/>
                    <pic:cNvPicPr/>
                  </pic:nvPicPr>
                  <pic:blipFill rotWithShape="1">
                    <a:blip r:embed="rId34" cstate="print">
                      <a:extLst>
                        <a:ext uri="{28A0092B-C50C-407E-A947-70E740481C1C}">
                          <a14:useLocalDpi xmlns:a14="http://schemas.microsoft.com/office/drawing/2010/main" val="0"/>
                        </a:ext>
                      </a:extLst>
                    </a:blip>
                    <a:srcRect l="4114" t="5430" r="4651" b="6815"/>
                    <a:stretch/>
                  </pic:blipFill>
                  <pic:spPr bwMode="auto">
                    <a:xfrm>
                      <a:off x="0" y="0"/>
                      <a:ext cx="4029075" cy="5566410"/>
                    </a:xfrm>
                    <a:prstGeom prst="rect">
                      <a:avLst/>
                    </a:prstGeom>
                    <a:ln>
                      <a:noFill/>
                    </a:ln>
                    <a:extLst>
                      <a:ext uri="{53640926-AAD7-44D8-BBD7-CCE9431645EC}">
                        <a14:shadowObscured xmlns:a14="http://schemas.microsoft.com/office/drawing/2010/main"/>
                      </a:ext>
                    </a:extLst>
                  </pic:spPr>
                </pic:pic>
              </a:graphicData>
            </a:graphic>
          </wp:inline>
        </w:drawing>
      </w:r>
    </w:p>
    <w:p w:rsidR="000A5102" w:rsidRPr="00412D28" w:rsidRDefault="00E56256" w:rsidP="002F0EED">
      <w:pPr>
        <w:pStyle w:val="Caption"/>
        <w:spacing w:line="360" w:lineRule="auto"/>
        <w:jc w:val="center"/>
        <w:rPr>
          <w:rFonts w:ascii="Times New Roman" w:hAnsi="Times New Roman" w:cs="Times New Roman"/>
          <w:i w:val="0"/>
          <w:color w:val="auto"/>
          <w:sz w:val="24"/>
        </w:rPr>
      </w:pPr>
      <w:bookmarkStart w:id="111" w:name="_Toc107512035"/>
      <w:bookmarkStart w:id="112" w:name="_Toc108722648"/>
      <w:bookmarkStart w:id="113" w:name="_Toc108998036"/>
      <w:bookmarkStart w:id="114" w:name="_Toc108999284"/>
      <w:bookmarkStart w:id="115" w:name="_Toc109486116"/>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0</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mesan Produk</w:t>
      </w:r>
      <w:bookmarkEnd w:id="111"/>
      <w:bookmarkEnd w:id="112"/>
      <w:bookmarkEnd w:id="113"/>
      <w:bookmarkEnd w:id="114"/>
      <w:bookmarkEnd w:id="115"/>
    </w:p>
    <w:p w:rsidR="00DA6C0E" w:rsidRPr="00412D28" w:rsidRDefault="00D44FB1" w:rsidP="00AE53A7">
      <w:pPr>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diagram memesan produk pada Gambar 3.10 menjelaskan s</w:t>
      </w:r>
      <w:r w:rsidR="00767273" w:rsidRPr="00412D28">
        <w:rPr>
          <w:rFonts w:ascii="Times New Roman" w:hAnsi="Times New Roman" w:cs="Times New Roman"/>
          <w:sz w:val="24"/>
        </w:rPr>
        <w:t>eorang pembeli memilih produk yang diinginkan, setelah itu pembeli malakukan tambah keranjang dan melihat keranjang belanja</w:t>
      </w:r>
      <w:r w:rsidR="002C72BB" w:rsidRPr="00412D28">
        <w:rPr>
          <w:rFonts w:ascii="Times New Roman" w:hAnsi="Times New Roman" w:cs="Times New Roman"/>
          <w:sz w:val="24"/>
        </w:rPr>
        <w:t xml:space="preserve"> tersebut</w:t>
      </w:r>
      <w:r w:rsidR="00767273" w:rsidRPr="00412D28">
        <w:rPr>
          <w:rFonts w:ascii="Times New Roman" w:hAnsi="Times New Roman" w:cs="Times New Roman"/>
          <w:sz w:val="24"/>
        </w:rPr>
        <w:t>, setelah itu sistem akan menampilkan halaman keranjang belanja yang telah di pesan oleh pembeli. Kemudian pembeli mengklik pilihan</w:t>
      </w:r>
      <w:r w:rsidR="00BE654A" w:rsidRPr="00412D28">
        <w:rPr>
          <w:rFonts w:ascii="Times New Roman" w:hAnsi="Times New Roman" w:cs="Times New Roman"/>
          <w:sz w:val="24"/>
        </w:rPr>
        <w:t xml:space="preserve"> </w:t>
      </w:r>
      <w:r w:rsidR="00BE654A" w:rsidRPr="00412D28">
        <w:rPr>
          <w:rFonts w:ascii="Times New Roman" w:hAnsi="Times New Roman" w:cs="Times New Roman"/>
          <w:i/>
          <w:sz w:val="24"/>
        </w:rPr>
        <w:t>cha</w:t>
      </w:r>
      <w:r w:rsidR="00767273" w:rsidRPr="00412D28">
        <w:rPr>
          <w:rFonts w:ascii="Times New Roman" w:hAnsi="Times New Roman" w:cs="Times New Roman"/>
          <w:i/>
          <w:sz w:val="24"/>
        </w:rPr>
        <w:t>ckout</w:t>
      </w:r>
      <w:r w:rsidR="00767273" w:rsidRPr="00412D28">
        <w:rPr>
          <w:rFonts w:ascii="Times New Roman" w:hAnsi="Times New Roman" w:cs="Times New Roman"/>
          <w:sz w:val="24"/>
        </w:rPr>
        <w:t xml:space="preserve"> untuk masuk ke halaman pengisian data pem</w:t>
      </w:r>
      <w:r w:rsidR="00C928C5" w:rsidRPr="00412D28">
        <w:rPr>
          <w:rFonts w:ascii="Times New Roman" w:hAnsi="Times New Roman" w:cs="Times New Roman"/>
          <w:sz w:val="24"/>
        </w:rPr>
        <w:t xml:space="preserve">esanan, setelah </w:t>
      </w:r>
      <w:r w:rsidR="00767273" w:rsidRPr="00412D28">
        <w:rPr>
          <w:rFonts w:ascii="Times New Roman" w:hAnsi="Times New Roman" w:cs="Times New Roman"/>
          <w:sz w:val="24"/>
        </w:rPr>
        <w:t>mengisi data pemesanan</w:t>
      </w:r>
      <w:r w:rsidR="002A37E4" w:rsidRPr="00412D28">
        <w:rPr>
          <w:rFonts w:ascii="Times New Roman" w:hAnsi="Times New Roman" w:cs="Times New Roman"/>
          <w:sz w:val="24"/>
        </w:rPr>
        <w:t xml:space="preserve"> pembeli melakukan proses </w:t>
      </w:r>
      <w:r w:rsidR="002A37E4" w:rsidRPr="00412D28">
        <w:rPr>
          <w:rFonts w:ascii="Times New Roman" w:hAnsi="Times New Roman" w:cs="Times New Roman"/>
          <w:i/>
          <w:sz w:val="24"/>
        </w:rPr>
        <w:t>cha</w:t>
      </w:r>
      <w:r w:rsidR="00C928C5" w:rsidRPr="00412D28">
        <w:rPr>
          <w:rFonts w:ascii="Times New Roman" w:hAnsi="Times New Roman" w:cs="Times New Roman"/>
          <w:i/>
          <w:sz w:val="24"/>
        </w:rPr>
        <w:t>ckout</w:t>
      </w:r>
      <w:r w:rsidR="00C928C5" w:rsidRPr="00412D28">
        <w:rPr>
          <w:rFonts w:ascii="Times New Roman" w:hAnsi="Times New Roman" w:cs="Times New Roman"/>
          <w:sz w:val="24"/>
        </w:rPr>
        <w:t xml:space="preserve">, lalu data tersebut tersimpan ke </w:t>
      </w:r>
      <w:r w:rsidR="00C928C5" w:rsidRPr="00412D28">
        <w:rPr>
          <w:rFonts w:ascii="Times New Roman" w:hAnsi="Times New Roman" w:cs="Times New Roman"/>
          <w:i/>
          <w:sz w:val="24"/>
        </w:rPr>
        <w:t>database</w:t>
      </w:r>
      <w:r w:rsidR="00C928C5" w:rsidRPr="00412D28">
        <w:rPr>
          <w:rFonts w:ascii="Times New Roman" w:hAnsi="Times New Roman" w:cs="Times New Roman"/>
          <w:sz w:val="24"/>
        </w:rPr>
        <w:t xml:space="preserve"> admin</w:t>
      </w:r>
      <w:r w:rsidR="00085177" w:rsidRPr="00412D28">
        <w:rPr>
          <w:rFonts w:ascii="Times New Roman" w:hAnsi="Times New Roman" w:cs="Times New Roman"/>
          <w:sz w:val="24"/>
        </w:rPr>
        <w:t>,</w:t>
      </w:r>
      <w:r w:rsidR="00C928C5" w:rsidRPr="00412D28">
        <w:rPr>
          <w:rFonts w:ascii="Times New Roman" w:hAnsi="Times New Roman" w:cs="Times New Roman"/>
          <w:sz w:val="24"/>
        </w:rPr>
        <w:t xml:space="preserve"> lalu sistem menampilkan pesana</w:t>
      </w:r>
      <w:r w:rsidR="00F85504" w:rsidRPr="00412D28">
        <w:rPr>
          <w:rFonts w:ascii="Times New Roman" w:hAnsi="Times New Roman" w:cs="Times New Roman"/>
          <w:sz w:val="24"/>
        </w:rPr>
        <w:t>n</w:t>
      </w:r>
      <w:r w:rsidR="00C928C5" w:rsidRPr="00412D28">
        <w:rPr>
          <w:rFonts w:ascii="Times New Roman" w:hAnsi="Times New Roman" w:cs="Times New Roman"/>
          <w:sz w:val="24"/>
        </w:rPr>
        <w:t xml:space="preserve"> berhasil.</w:t>
      </w:r>
    </w:p>
    <w:p w:rsidR="009B4E27" w:rsidRPr="00412D28" w:rsidRDefault="00AE0409" w:rsidP="00311A6B">
      <w:pPr>
        <w:pStyle w:val="Heading3"/>
        <w:numPr>
          <w:ilvl w:val="0"/>
          <w:numId w:val="36"/>
        </w:numPr>
        <w:spacing w:before="0" w:after="120" w:line="360" w:lineRule="auto"/>
        <w:ind w:hanging="720"/>
        <w:rPr>
          <w:color w:val="auto"/>
        </w:rPr>
      </w:pPr>
      <w:bookmarkStart w:id="116" w:name="_Toc109486061"/>
      <w:r w:rsidRPr="00412D28">
        <w:rPr>
          <w:rFonts w:ascii="Times New Roman" w:hAnsi="Times New Roman" w:cs="Times New Roman"/>
          <w:b/>
          <w:color w:val="auto"/>
        </w:rPr>
        <w:t>Membuat</w:t>
      </w:r>
      <w:r w:rsidR="00301548" w:rsidRPr="00412D28">
        <w:rPr>
          <w:rFonts w:ascii="Times New Roman" w:hAnsi="Times New Roman" w:cs="Times New Roman"/>
          <w:b/>
          <w:color w:val="auto"/>
        </w:rPr>
        <w:t xml:space="preserve"> </w:t>
      </w:r>
      <w:r w:rsidR="00121615" w:rsidRPr="00412D28">
        <w:rPr>
          <w:rFonts w:ascii="Times New Roman" w:hAnsi="Times New Roman" w:cs="Times New Roman"/>
          <w:b/>
          <w:color w:val="auto"/>
        </w:rPr>
        <w:t>DAD/DF</w:t>
      </w:r>
      <w:r w:rsidR="00301548" w:rsidRPr="00412D28">
        <w:rPr>
          <w:rFonts w:ascii="Times New Roman" w:hAnsi="Times New Roman" w:cs="Times New Roman"/>
          <w:b/>
          <w:color w:val="auto"/>
        </w:rPr>
        <w:t>D</w:t>
      </w:r>
      <w:r w:rsidRPr="00412D28">
        <w:rPr>
          <w:rFonts w:ascii="Times New Roman" w:hAnsi="Times New Roman" w:cs="Times New Roman"/>
          <w:b/>
          <w:color w:val="auto"/>
        </w:rPr>
        <w:t xml:space="preserve"> </w:t>
      </w:r>
      <w:r w:rsidR="00301548" w:rsidRPr="00412D28">
        <w:rPr>
          <w:rFonts w:ascii="Times New Roman" w:hAnsi="Times New Roman" w:cs="Times New Roman"/>
          <w:b/>
          <w:color w:val="auto"/>
        </w:rPr>
        <w:t>(</w:t>
      </w:r>
      <w:r w:rsidRPr="00412D28">
        <w:rPr>
          <w:rFonts w:ascii="Times New Roman" w:hAnsi="Times New Roman" w:cs="Times New Roman"/>
          <w:b/>
          <w:color w:val="auto"/>
        </w:rPr>
        <w:t>Diagram Konteks</w:t>
      </w:r>
      <w:r w:rsidR="005B4EF8" w:rsidRPr="00412D28">
        <w:rPr>
          <w:rFonts w:ascii="Times New Roman" w:hAnsi="Times New Roman" w:cs="Times New Roman"/>
          <w:b/>
          <w:color w:val="auto"/>
        </w:rPr>
        <w:t>)</w:t>
      </w:r>
      <w:bookmarkEnd w:id="116"/>
    </w:p>
    <w:p w:rsidR="00C80520" w:rsidRPr="00412D28" w:rsidRDefault="009B4E27" w:rsidP="009B4E27">
      <w:pPr>
        <w:spacing w:line="360" w:lineRule="auto"/>
        <w:jc w:val="both"/>
        <w:rPr>
          <w:rFonts w:ascii="Times New Roman" w:hAnsi="Times New Roman" w:cs="Times New Roman"/>
          <w:sz w:val="24"/>
        </w:rPr>
      </w:pPr>
      <w:r w:rsidRPr="00412D28">
        <w:rPr>
          <w:rFonts w:ascii="Times New Roman" w:hAnsi="Times New Roman" w:cs="Times New Roman"/>
          <w:sz w:val="24"/>
        </w:rPr>
        <w:t>Diagram konteks</w:t>
      </w:r>
      <w:r w:rsidR="003E75CE" w:rsidRPr="00412D28">
        <w:rPr>
          <w:rFonts w:ascii="Times New Roman" w:hAnsi="Times New Roman" w:cs="Times New Roman"/>
          <w:sz w:val="24"/>
        </w:rPr>
        <w:t xml:space="preserve"> atau sering disebut dengan DAD/DF</w:t>
      </w:r>
      <w:r w:rsidR="0097722D" w:rsidRPr="00412D28">
        <w:rPr>
          <w:rFonts w:ascii="Times New Roman" w:hAnsi="Times New Roman" w:cs="Times New Roman"/>
          <w:sz w:val="24"/>
        </w:rPr>
        <w:t>D Level 0 merupakan suatu diagram yang terdiri dari sebuah metode yang dapat mejelaskan lingku</w:t>
      </w:r>
      <w:r w:rsidR="008469B1" w:rsidRPr="00412D28">
        <w:rPr>
          <w:rFonts w:ascii="Times New Roman" w:hAnsi="Times New Roman" w:cs="Times New Roman"/>
          <w:sz w:val="24"/>
        </w:rPr>
        <w:t>p</w:t>
      </w:r>
      <w:r w:rsidR="0097722D" w:rsidRPr="00412D28">
        <w:rPr>
          <w:rFonts w:ascii="Times New Roman" w:hAnsi="Times New Roman" w:cs="Times New Roman"/>
          <w:sz w:val="24"/>
        </w:rPr>
        <w:t xml:space="preserve"> sistem secara umum. Diagram konteks</w:t>
      </w:r>
      <w:r w:rsidR="002A2103" w:rsidRPr="00412D28">
        <w:rPr>
          <w:rFonts w:ascii="Times New Roman" w:hAnsi="Times New Roman" w:cs="Times New Roman"/>
          <w:sz w:val="24"/>
        </w:rPr>
        <w:t xml:space="preserve"> merupakan bagian dari Data Alir Diagram/Data Flow</w:t>
      </w:r>
      <w:r w:rsidR="0097722D" w:rsidRPr="00412D28">
        <w:rPr>
          <w:rFonts w:ascii="Times New Roman" w:hAnsi="Times New Roman" w:cs="Times New Roman"/>
          <w:sz w:val="24"/>
        </w:rPr>
        <w:t xml:space="preserve"> Diagram yang digunakan untuk menetapkan konteks serta batasan-batasan sistem dalam sebuah pemodelan dan yang menggambarkan seluruh input ke sistem output dari sistem. </w:t>
      </w:r>
      <w:r w:rsidRPr="00412D28">
        <w:rPr>
          <w:rFonts w:ascii="Times New Roman" w:hAnsi="Times New Roman" w:cs="Times New Roman"/>
          <w:sz w:val="24"/>
        </w:rPr>
        <w:t>Diagram konteks akan diuraikan ke dalam beberapa level diagram</w:t>
      </w:r>
      <w:r w:rsidR="003C55FC" w:rsidRPr="00412D28">
        <w:rPr>
          <w:rFonts w:ascii="Times New Roman" w:hAnsi="Times New Roman" w:cs="Times New Roman"/>
          <w:sz w:val="24"/>
        </w:rPr>
        <w:t xml:space="preserve"> yang ada </w:t>
      </w:r>
      <w:r w:rsidR="008C1CB1" w:rsidRPr="00412D28">
        <w:rPr>
          <w:rFonts w:ascii="Times New Roman" w:hAnsi="Times New Roman" w:cs="Times New Roman"/>
          <w:sz w:val="24"/>
        </w:rPr>
        <w:t>dalam sistem sehingga menghasilkan uraian sistem yang lebih rinci</w:t>
      </w:r>
      <w:r w:rsidR="00CA5076" w:rsidRPr="00412D28">
        <w:rPr>
          <w:rFonts w:ascii="Times New Roman" w:hAnsi="Times New Roman" w:cs="Times New Roman"/>
          <w:sz w:val="24"/>
        </w:rPr>
        <w:t>.</w:t>
      </w:r>
      <w:r w:rsidR="005F788F" w:rsidRPr="00412D28">
        <w:rPr>
          <w:rFonts w:ascii="Times New Roman" w:hAnsi="Times New Roman" w:cs="Times New Roman"/>
          <w:sz w:val="24"/>
        </w:rPr>
        <w:t xml:space="preserve"> Dari penelitian ini hanya satu diagram yang akan dibuat oleh penulis</w:t>
      </w:r>
      <w:r w:rsidR="00317BCB" w:rsidRPr="00412D28">
        <w:rPr>
          <w:rFonts w:ascii="Times New Roman" w:hAnsi="Times New Roman" w:cs="Times New Roman"/>
          <w:sz w:val="24"/>
        </w:rPr>
        <w:t xml:space="preserve"> yaitu:</w:t>
      </w:r>
    </w:p>
    <w:p w:rsidR="00317BCB" w:rsidRPr="00412D28" w:rsidRDefault="001C23FE" w:rsidP="00311A6B">
      <w:pPr>
        <w:pStyle w:val="ListParagraph"/>
        <w:numPr>
          <w:ilvl w:val="0"/>
          <w:numId w:val="37"/>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DAD/DFD</w:t>
      </w:r>
      <w:r w:rsidR="00187C4F" w:rsidRPr="00412D28">
        <w:rPr>
          <w:rFonts w:ascii="Times New Roman" w:hAnsi="Times New Roman" w:cs="Times New Roman"/>
          <w:sz w:val="24"/>
        </w:rPr>
        <w:t xml:space="preserve"> L</w:t>
      </w:r>
      <w:r w:rsidRPr="00412D28">
        <w:rPr>
          <w:rFonts w:ascii="Times New Roman" w:hAnsi="Times New Roman" w:cs="Times New Roman"/>
          <w:sz w:val="24"/>
        </w:rPr>
        <w:t>evel 1</w:t>
      </w:r>
    </w:p>
    <w:p w:rsidR="001C23FE" w:rsidRPr="00412D28" w:rsidRDefault="001C23FE" w:rsidP="00317BCB">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DAD/DFD Leve</w:t>
      </w:r>
      <w:r w:rsidR="00DC6949" w:rsidRPr="00412D28">
        <w:rPr>
          <w:rFonts w:ascii="Times New Roman" w:hAnsi="Times New Roman" w:cs="Times New Roman"/>
          <w:sz w:val="24"/>
        </w:rPr>
        <w:t xml:space="preserve">l 1 merupakan tahapan lebih lanjut dari DAD/DFD level 0, dimana semua proses yang ada pada DFD level 0 akan dirinci dengan lengkap sehingga lebih lengkap dan detail. </w:t>
      </w:r>
      <w:r w:rsidR="000B3FAC" w:rsidRPr="00412D28">
        <w:rPr>
          <w:rFonts w:ascii="Times New Roman" w:hAnsi="Times New Roman" w:cs="Times New Roman"/>
          <w:sz w:val="24"/>
        </w:rPr>
        <w:t>Proses-proses utama yang akan dipecah</w:t>
      </w:r>
      <w:r w:rsidR="0082353E" w:rsidRPr="00412D28">
        <w:rPr>
          <w:rFonts w:ascii="Times New Roman" w:hAnsi="Times New Roman" w:cs="Times New Roman"/>
          <w:sz w:val="24"/>
        </w:rPr>
        <w:t xml:space="preserve"> menjadi sub proses.</w:t>
      </w:r>
      <w:r w:rsidR="00993DE3" w:rsidRPr="00412D28">
        <w:rPr>
          <w:rFonts w:ascii="Times New Roman" w:hAnsi="Times New Roman" w:cs="Times New Roman"/>
          <w:sz w:val="24"/>
        </w:rPr>
        <w:t xml:space="preserve"> Adapun gambar diagram konteks (DAD/DFD Level 1) dibawah ini yaitu:</w:t>
      </w:r>
      <w:r w:rsidR="0082353E" w:rsidRPr="00412D28">
        <w:rPr>
          <w:rFonts w:ascii="Times New Roman" w:hAnsi="Times New Roman" w:cs="Times New Roman"/>
          <w:sz w:val="24"/>
        </w:rPr>
        <w:t xml:space="preserve"> </w:t>
      </w:r>
    </w:p>
    <w:p w:rsidR="00993DE3" w:rsidRPr="00412D28" w:rsidRDefault="00993DE3" w:rsidP="001C23FE">
      <w:pPr>
        <w:pStyle w:val="ListParagraph"/>
        <w:spacing w:line="360" w:lineRule="auto"/>
        <w:jc w:val="both"/>
        <w:rPr>
          <w:rFonts w:ascii="Times New Roman" w:hAnsi="Times New Roman" w:cs="Times New Roman"/>
          <w:sz w:val="24"/>
        </w:rPr>
      </w:pPr>
    </w:p>
    <w:p w:rsidR="005857A9" w:rsidRPr="00412D28" w:rsidRDefault="005857A9" w:rsidP="001C23FE">
      <w:pPr>
        <w:pStyle w:val="ListParagraph"/>
        <w:spacing w:line="360" w:lineRule="auto"/>
        <w:jc w:val="both"/>
        <w:rPr>
          <w:rFonts w:ascii="Times New Roman" w:hAnsi="Times New Roman" w:cs="Times New Roman"/>
          <w:sz w:val="24"/>
        </w:rPr>
      </w:pPr>
    </w:p>
    <w:p w:rsidR="001C23FE" w:rsidRPr="00412D28" w:rsidRDefault="001C23FE" w:rsidP="001C23FE">
      <w:pPr>
        <w:pStyle w:val="ListParagraph"/>
        <w:spacing w:line="360" w:lineRule="auto"/>
        <w:jc w:val="both"/>
        <w:rPr>
          <w:rFonts w:ascii="Times New Roman" w:hAnsi="Times New Roman" w:cs="Times New Roman"/>
          <w:sz w:val="24"/>
        </w:rPr>
      </w:pPr>
    </w:p>
    <w:p w:rsidR="00802A59" w:rsidRPr="00412D28" w:rsidRDefault="001C23FE" w:rsidP="001C23FE">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 </w:t>
      </w:r>
    </w:p>
    <w:p w:rsidR="00B809EA" w:rsidRPr="00412D28" w:rsidRDefault="00B809EA" w:rsidP="00BB4E5B">
      <w:pPr>
        <w:ind w:left="720"/>
      </w:pPr>
    </w:p>
    <w:p w:rsidR="00E35B71" w:rsidRDefault="00E35B71" w:rsidP="00BB4E5B">
      <w:pPr>
        <w:spacing w:line="360" w:lineRule="auto"/>
        <w:ind w:left="720"/>
        <w:jc w:val="both"/>
        <w:rPr>
          <w:rFonts w:ascii="Times New Roman" w:hAnsi="Times New Roman" w:cs="Times New Roman"/>
          <w:noProof/>
          <w:sz w:val="24"/>
        </w:rPr>
      </w:pPr>
    </w:p>
    <w:p w:rsidR="00AA3960" w:rsidRPr="00412D28" w:rsidRDefault="00576324" w:rsidP="00BB4E5B">
      <w:pPr>
        <w:spacing w:line="360" w:lineRule="auto"/>
        <w:ind w:left="720"/>
        <w:jc w:val="both"/>
        <w:rPr>
          <w:rFonts w:ascii="Times New Roman" w:hAnsi="Times New Roman" w:cs="Times New Roman"/>
        </w:rPr>
      </w:pPr>
      <w:r w:rsidRPr="00412D28">
        <w:rPr>
          <w:rFonts w:ascii="Times New Roman" w:hAnsi="Times New Roman" w:cs="Times New Roman"/>
          <w:sz w:val="24"/>
        </w:rPr>
        <w:t xml:space="preserve">  </w:t>
      </w:r>
    </w:p>
    <w:p w:rsidR="00187C4F" w:rsidRPr="00412D28" w:rsidRDefault="00187C4F" w:rsidP="00187C4F"/>
    <w:p w:rsidR="00187C4F" w:rsidRPr="00412D28" w:rsidRDefault="00187C4F" w:rsidP="00187C4F">
      <w:pPr>
        <w:rPr>
          <w:noProof/>
        </w:rPr>
      </w:pPr>
    </w:p>
    <w:p w:rsidR="002F0EED" w:rsidRPr="00412D28" w:rsidRDefault="002F0EED" w:rsidP="00CA6ED7">
      <w:pPr>
        <w:jc w:val="center"/>
      </w:pPr>
      <w:r>
        <w:rPr>
          <w:rFonts w:ascii="Times New Roman" w:hAnsi="Times New Roman" w:cs="Times New Roman"/>
          <w:noProof/>
          <w:sz w:val="24"/>
        </w:rPr>
        <w:drawing>
          <wp:inline distT="0" distB="0" distL="0" distR="0" wp14:anchorId="412B321E" wp14:editId="312E7062">
            <wp:extent cx="4528903" cy="6281420"/>
            <wp:effectExtent l="0" t="0" r="508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EVEL 1 revisi_page-0001.jpg"/>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528903" cy="6281420"/>
                    </a:xfrm>
                    <a:prstGeom prst="rect">
                      <a:avLst/>
                    </a:prstGeom>
                    <a:ln>
                      <a:noFill/>
                    </a:ln>
                    <a:extLst>
                      <a:ext uri="{53640926-AAD7-44D8-BBD7-CCE9431645EC}">
                        <a14:shadowObscured xmlns:a14="http://schemas.microsoft.com/office/drawing/2010/main"/>
                      </a:ext>
                    </a:extLst>
                  </pic:spPr>
                </pic:pic>
              </a:graphicData>
            </a:graphic>
          </wp:inline>
        </w:drawing>
      </w:r>
    </w:p>
    <w:p w:rsidR="00302762" w:rsidRPr="00412D28" w:rsidRDefault="00317BCB" w:rsidP="003B4A3B">
      <w:pPr>
        <w:pStyle w:val="Caption"/>
        <w:jc w:val="center"/>
        <w:rPr>
          <w:rFonts w:ascii="Times New Roman" w:hAnsi="Times New Roman" w:cs="Times New Roman"/>
          <w:i w:val="0"/>
          <w:color w:val="auto"/>
          <w:sz w:val="36"/>
        </w:rPr>
      </w:pPr>
      <w:bookmarkStart w:id="117" w:name="_Toc108722649"/>
      <w:bookmarkStart w:id="118" w:name="_Toc108998037"/>
      <w:bookmarkStart w:id="119" w:name="_Toc108999285"/>
      <w:bookmarkStart w:id="120" w:name="_Toc109486117"/>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1</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DAD/DFD Level 1</w:t>
      </w:r>
      <w:bookmarkEnd w:id="117"/>
      <w:bookmarkEnd w:id="118"/>
      <w:bookmarkEnd w:id="119"/>
      <w:bookmarkEnd w:id="120"/>
    </w:p>
    <w:p w:rsidR="00317BCB" w:rsidRPr="00412D28" w:rsidRDefault="00317BCB" w:rsidP="004378CB">
      <w:pPr>
        <w:pStyle w:val="ListParagraph"/>
        <w:spacing w:line="360" w:lineRule="auto"/>
        <w:jc w:val="both"/>
        <w:rPr>
          <w:rFonts w:ascii="Times New Roman" w:hAnsi="Times New Roman" w:cs="Times New Roman"/>
          <w:sz w:val="24"/>
        </w:rPr>
      </w:pPr>
    </w:p>
    <w:p w:rsidR="004378CB" w:rsidRPr="00412D28" w:rsidRDefault="00302762" w:rsidP="004378CB">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DAD/DFD Level 1 memiliki dua pengguna yaitu admin dan pelanggan. Terdapat 6 proses di dalam DAD/DFD level 1 yaitu registrasi, login, proses input produk, pemesanan produk, konfirmasi pembayaran, dan </w:t>
      </w:r>
      <w:r w:rsidR="00065715">
        <w:rPr>
          <w:rFonts w:ascii="Times New Roman" w:hAnsi="Times New Roman" w:cs="Times New Roman"/>
          <w:sz w:val="24"/>
        </w:rPr>
        <w:t>riwayat transaksi</w:t>
      </w:r>
      <w:r w:rsidRPr="00412D28">
        <w:rPr>
          <w:rFonts w:ascii="Times New Roman" w:hAnsi="Times New Roman" w:cs="Times New Roman"/>
          <w:sz w:val="24"/>
        </w:rPr>
        <w:t>.</w:t>
      </w:r>
      <w:r w:rsidR="005850F0" w:rsidRPr="00412D28">
        <w:rPr>
          <w:rFonts w:ascii="Times New Roman" w:hAnsi="Times New Roman" w:cs="Times New Roman"/>
          <w:sz w:val="24"/>
        </w:rPr>
        <w:t xml:space="preserve"> Adapun penjelasan dari </w:t>
      </w:r>
      <w:r w:rsidR="004378CB" w:rsidRPr="00412D28">
        <w:rPr>
          <w:rFonts w:ascii="Times New Roman" w:hAnsi="Times New Roman" w:cs="Times New Roman"/>
          <w:sz w:val="24"/>
        </w:rPr>
        <w:t>sistem alir diagram yaitu:</w:t>
      </w:r>
    </w:p>
    <w:p w:rsidR="009259A5" w:rsidRPr="00412D28" w:rsidRDefault="009259A5"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Registrasi berupa proses pendaftaran pembeli atau pelanggan untuk membuat akun, dan kemudian akan tersimpan di dalam database</w:t>
      </w:r>
      <w:r w:rsidR="00396C6D" w:rsidRPr="00412D28">
        <w:rPr>
          <w:rFonts w:ascii="Times New Roman" w:hAnsi="Times New Roman" w:cs="Times New Roman"/>
          <w:sz w:val="24"/>
        </w:rPr>
        <w:t xml:space="preserve"> pembeli atau pelanggan.</w:t>
      </w:r>
      <w:r w:rsidR="00982731" w:rsidRPr="00412D28">
        <w:rPr>
          <w:rFonts w:ascii="Times New Roman" w:hAnsi="Times New Roman" w:cs="Times New Roman"/>
          <w:sz w:val="24"/>
        </w:rPr>
        <w:t xml:space="preserve"> Lalu, akun yang telah dibuat akan digunakan untuk login ke sistem, agar pembeli atau pelanggan dapat melakukan transaksi.</w:t>
      </w:r>
    </w:p>
    <w:p w:rsidR="006D767D" w:rsidRPr="00412D28" w:rsidRDefault="00245F2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Input data produk menjelaskan secara detail</w:t>
      </w:r>
      <w:r w:rsidR="004E7F7B" w:rsidRPr="00412D28">
        <w:rPr>
          <w:rFonts w:ascii="Times New Roman" w:hAnsi="Times New Roman" w:cs="Times New Roman"/>
          <w:sz w:val="24"/>
        </w:rPr>
        <w:t xml:space="preserve"> proses mengelola data produk sebelum dilakukan pemesanan ataupun sesudah</w:t>
      </w:r>
      <w:r w:rsidR="0093546A" w:rsidRPr="00412D28">
        <w:rPr>
          <w:rFonts w:ascii="Times New Roman" w:hAnsi="Times New Roman" w:cs="Times New Roman"/>
          <w:sz w:val="24"/>
        </w:rPr>
        <w:t xml:space="preserve"> melakukan pemesanan.</w:t>
      </w:r>
      <w:r w:rsidR="005378C4" w:rsidRPr="00412D28">
        <w:rPr>
          <w:rFonts w:ascii="Times New Roman" w:hAnsi="Times New Roman" w:cs="Times New Roman"/>
          <w:sz w:val="24"/>
        </w:rPr>
        <w:t xml:space="preserve"> Proses penambahan produk</w:t>
      </w:r>
      <w:r w:rsidR="004E1374" w:rsidRPr="00412D28">
        <w:rPr>
          <w:rFonts w:ascii="Times New Roman" w:hAnsi="Times New Roman" w:cs="Times New Roman"/>
          <w:sz w:val="24"/>
        </w:rPr>
        <w:t xml:space="preserve"> yang disimpan di database, proses mengedit berupa penambahan stok produk, dan melakukan hapus produk yang kemudian akan kembali tersimpan di database.</w:t>
      </w:r>
    </w:p>
    <w:p w:rsidR="00245F2D" w:rsidRPr="00412D28" w:rsidRDefault="006D767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Melakukan pemesanan produk yang dilakukan oleh pembeli atau pelanggan yang memiliki akun. Pembeli dapat melakukan pemilihan produk sesuai denga</w:t>
      </w:r>
      <w:r w:rsidR="002D0948" w:rsidRPr="00412D28">
        <w:rPr>
          <w:rFonts w:ascii="Times New Roman" w:hAnsi="Times New Roman" w:cs="Times New Roman"/>
          <w:sz w:val="24"/>
        </w:rPr>
        <w:t>n</w:t>
      </w:r>
      <w:r w:rsidRPr="00412D28">
        <w:rPr>
          <w:rFonts w:ascii="Times New Roman" w:hAnsi="Times New Roman" w:cs="Times New Roman"/>
          <w:sz w:val="24"/>
        </w:rPr>
        <w:t xml:space="preserve"> kategori yang dipilih. </w:t>
      </w:r>
      <w:r w:rsidR="00A541B0" w:rsidRPr="00412D28">
        <w:rPr>
          <w:rFonts w:ascii="Times New Roman" w:hAnsi="Times New Roman" w:cs="Times New Roman"/>
          <w:sz w:val="24"/>
        </w:rPr>
        <w:t>Jika pembeli atau pelanggan sudah memilih sistem akan menampilkan data pesanan pembeli yang dapat dilihat oleh pembeli pada satiap tr</w:t>
      </w:r>
      <w:r w:rsidR="00E553C9" w:rsidRPr="00412D28">
        <w:rPr>
          <w:rFonts w:ascii="Times New Roman" w:hAnsi="Times New Roman" w:cs="Times New Roman"/>
          <w:sz w:val="24"/>
        </w:rPr>
        <w:t>ansaksi. Setelah itu, admin juga dapat melihat data pesanan masuk</w:t>
      </w:r>
      <w:r w:rsidR="004C3310" w:rsidRPr="00412D28">
        <w:rPr>
          <w:rFonts w:ascii="Times New Roman" w:hAnsi="Times New Roman" w:cs="Times New Roman"/>
          <w:sz w:val="24"/>
        </w:rPr>
        <w:t xml:space="preserve"> dari pembeli untuk memproses pesanan tersebut.</w:t>
      </w:r>
      <w:r w:rsidR="00E553C9" w:rsidRPr="00412D28">
        <w:rPr>
          <w:rFonts w:ascii="Times New Roman" w:hAnsi="Times New Roman" w:cs="Times New Roman"/>
          <w:sz w:val="24"/>
        </w:rPr>
        <w:t xml:space="preserve"> </w:t>
      </w:r>
    </w:p>
    <w:p w:rsidR="004B1AF2" w:rsidRPr="00412D28" w:rsidRDefault="00D329C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 xml:space="preserve">Setelah malakukan pembayaran, </w:t>
      </w:r>
      <w:r w:rsidR="00065715">
        <w:rPr>
          <w:rFonts w:ascii="Times New Roman" w:hAnsi="Times New Roman" w:cs="Times New Roman"/>
          <w:sz w:val="24"/>
        </w:rPr>
        <w:t>sistem akan langsung melakukan verifikasi menuju sistem payment gateway</w:t>
      </w:r>
      <w:r w:rsidR="00126C0D" w:rsidRPr="00412D28">
        <w:rPr>
          <w:rFonts w:ascii="Times New Roman" w:hAnsi="Times New Roman" w:cs="Times New Roman"/>
          <w:sz w:val="24"/>
        </w:rPr>
        <w:t>.</w:t>
      </w:r>
    </w:p>
    <w:p w:rsidR="00DD4CF7" w:rsidRPr="00412D28" w:rsidRDefault="004B1AF2"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 xml:space="preserve">Kemudian dari hasil pembayaran produk akan </w:t>
      </w:r>
      <w:r w:rsidR="00065715">
        <w:rPr>
          <w:rFonts w:ascii="Times New Roman" w:hAnsi="Times New Roman" w:cs="Times New Roman"/>
          <w:sz w:val="24"/>
        </w:rPr>
        <w:t>pembeli dapat melihat detail dan riwayat transaksi di laman akun.</w:t>
      </w:r>
    </w:p>
    <w:p w:rsidR="00D329CD" w:rsidRPr="00412D28" w:rsidRDefault="004B1AF2" w:rsidP="00DD4CF7">
      <w:pPr>
        <w:pStyle w:val="ListParagraph"/>
        <w:spacing w:line="360" w:lineRule="auto"/>
        <w:ind w:left="1440"/>
        <w:jc w:val="both"/>
        <w:rPr>
          <w:rFonts w:ascii="Times New Roman" w:hAnsi="Times New Roman" w:cs="Times New Roman"/>
          <w:sz w:val="24"/>
        </w:rPr>
      </w:pPr>
      <w:r w:rsidRPr="00412D28">
        <w:rPr>
          <w:rFonts w:ascii="Times New Roman" w:hAnsi="Times New Roman" w:cs="Times New Roman"/>
          <w:sz w:val="24"/>
        </w:rPr>
        <w:t xml:space="preserve">.  </w:t>
      </w:r>
    </w:p>
    <w:p w:rsidR="003070CA" w:rsidRPr="00412D28" w:rsidRDefault="00993DE3" w:rsidP="00311A6B">
      <w:pPr>
        <w:pStyle w:val="ListParagraph"/>
        <w:numPr>
          <w:ilvl w:val="0"/>
          <w:numId w:val="38"/>
        </w:numPr>
      </w:pPr>
      <w:r w:rsidRPr="00412D28">
        <w:br w:type="page"/>
      </w:r>
    </w:p>
    <w:p w:rsidR="0083449A" w:rsidRPr="00412D28" w:rsidRDefault="0083449A" w:rsidP="00311A6B">
      <w:pPr>
        <w:pStyle w:val="Heading3"/>
        <w:numPr>
          <w:ilvl w:val="0"/>
          <w:numId w:val="40"/>
        </w:numPr>
        <w:spacing w:before="0" w:after="120" w:line="360" w:lineRule="auto"/>
        <w:ind w:hanging="720"/>
        <w:rPr>
          <w:rFonts w:ascii="Times New Roman" w:hAnsi="Times New Roman" w:cs="Times New Roman"/>
          <w:b/>
          <w:color w:val="auto"/>
        </w:rPr>
      </w:pPr>
      <w:bookmarkStart w:id="121" w:name="_Toc109486062"/>
      <w:r w:rsidRPr="00412D28">
        <w:rPr>
          <w:rFonts w:ascii="Times New Roman" w:hAnsi="Times New Roman" w:cs="Times New Roman"/>
          <w:b/>
          <w:color w:val="auto"/>
        </w:rPr>
        <w:t>Membuat ERD ( Entity Relationship Diagram )</w:t>
      </w:r>
      <w:bookmarkEnd w:id="121"/>
    </w:p>
    <w:p w:rsidR="00D17CCD" w:rsidRPr="00412D28" w:rsidRDefault="0083449A" w:rsidP="0083449A">
      <w:pPr>
        <w:spacing w:line="360" w:lineRule="auto"/>
        <w:jc w:val="both"/>
        <w:rPr>
          <w:rFonts w:ascii="Times New Roman" w:hAnsi="Times New Roman" w:cs="Times New Roman"/>
          <w:sz w:val="24"/>
        </w:rPr>
      </w:pPr>
      <w:r w:rsidRPr="00412D28">
        <w:rPr>
          <w:rFonts w:ascii="Times New Roman" w:hAnsi="Times New Roman" w:cs="Times New Roman"/>
          <w:sz w:val="24"/>
        </w:rPr>
        <w:t>ERD</w:t>
      </w:r>
      <w:r w:rsidRPr="00412D28">
        <w:rPr>
          <w:rFonts w:ascii="Times New Roman" w:hAnsi="Times New Roman" w:cs="Times New Roman"/>
          <w:i/>
          <w:sz w:val="24"/>
        </w:rPr>
        <w:t xml:space="preserve"> (Entity Relationship Diagram)</w:t>
      </w:r>
      <w:r w:rsidRPr="00412D28">
        <w:rPr>
          <w:rFonts w:ascii="Times New Roman" w:hAnsi="Times New Roman" w:cs="Times New Roman"/>
          <w:sz w:val="24"/>
        </w:rPr>
        <w:t xml:space="preserve"> merupakan sal</w:t>
      </w:r>
      <w:r w:rsidR="007240E6" w:rsidRPr="00412D28">
        <w:rPr>
          <w:rFonts w:ascii="Times New Roman" w:hAnsi="Times New Roman" w:cs="Times New Roman"/>
          <w:sz w:val="24"/>
        </w:rPr>
        <w:t>ah satu metode pemodelan sebuah rancangan basis data dari sistem yang telah dibuat.</w:t>
      </w:r>
      <w:r w:rsidR="00D17CCD" w:rsidRPr="00412D28">
        <w:rPr>
          <w:rFonts w:ascii="Times New Roman" w:hAnsi="Times New Roman" w:cs="Times New Roman"/>
          <w:sz w:val="24"/>
        </w:rPr>
        <w:t xml:space="preserve"> Adapun skema rancangan basis data dibawah ini:</w:t>
      </w:r>
    </w:p>
    <w:p w:rsidR="0083449A" w:rsidRPr="00412D28" w:rsidRDefault="00162A31" w:rsidP="002F0EED">
      <w:pPr>
        <w:spacing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5D9A1E04" wp14:editId="7C7E650D">
            <wp:extent cx="5039995" cy="2825388"/>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 entitas relationship1_page-0001.jpg"/>
                    <pic:cNvPicPr/>
                  </pic:nvPicPr>
                  <pic:blipFill>
                    <a:blip r:embed="rId36">
                      <a:extLst>
                        <a:ext uri="{28A0092B-C50C-407E-A947-70E740481C1C}">
                          <a14:useLocalDpi xmlns:a14="http://schemas.microsoft.com/office/drawing/2010/main" val="0"/>
                        </a:ext>
                      </a:extLst>
                    </a:blip>
                    <a:stretch>
                      <a:fillRect/>
                    </a:stretch>
                  </pic:blipFill>
                  <pic:spPr>
                    <a:xfrm>
                      <a:off x="0" y="0"/>
                      <a:ext cx="5039995" cy="2825388"/>
                    </a:xfrm>
                    <a:prstGeom prst="rect">
                      <a:avLst/>
                    </a:prstGeom>
                  </pic:spPr>
                </pic:pic>
              </a:graphicData>
            </a:graphic>
          </wp:inline>
        </w:drawing>
      </w:r>
    </w:p>
    <w:p w:rsidR="00162A31" w:rsidRPr="00412D28" w:rsidRDefault="00162A31" w:rsidP="00162A31">
      <w:pPr>
        <w:spacing w:line="360" w:lineRule="auto"/>
        <w:jc w:val="center"/>
        <w:rPr>
          <w:rFonts w:ascii="Times New Roman" w:hAnsi="Times New Roman" w:cs="Times New Roman"/>
          <w:sz w:val="24"/>
        </w:rPr>
      </w:pPr>
      <w:bookmarkStart w:id="122" w:name="_Toc107512040"/>
    </w:p>
    <w:p w:rsidR="00F8422A" w:rsidRDefault="006210A1" w:rsidP="00A026A0">
      <w:pPr>
        <w:spacing w:line="360" w:lineRule="auto"/>
        <w:jc w:val="center"/>
        <w:rPr>
          <w:rFonts w:ascii="Times New Roman" w:hAnsi="Times New Roman" w:cs="Times New Roman"/>
          <w:sz w:val="24"/>
        </w:rPr>
      </w:pPr>
      <w:bookmarkStart w:id="123" w:name="_Toc108722650"/>
      <w:bookmarkStart w:id="124" w:name="_Toc108998038"/>
      <w:bookmarkStart w:id="125" w:name="_Toc108999286"/>
      <w:bookmarkStart w:id="126" w:name="_Toc109486118"/>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DD0659">
        <w:rPr>
          <w:rFonts w:ascii="Times New Roman" w:hAnsi="Times New Roman" w:cs="Times New Roman"/>
          <w:noProof/>
          <w:sz w:val="24"/>
        </w:rPr>
        <w:t>12</w:t>
      </w:r>
      <w:r w:rsidRPr="00412D28">
        <w:rPr>
          <w:rFonts w:ascii="Times New Roman" w:hAnsi="Times New Roman" w:cs="Times New Roman"/>
          <w:i/>
          <w:sz w:val="24"/>
        </w:rPr>
        <w:fldChar w:fldCharType="end"/>
      </w:r>
      <w:r w:rsidRPr="00412D28">
        <w:rPr>
          <w:rFonts w:ascii="Times New Roman" w:hAnsi="Times New Roman" w:cs="Times New Roman"/>
          <w:sz w:val="24"/>
        </w:rPr>
        <w:t>. ERD ( Entity Relationship Diagram )</w:t>
      </w:r>
      <w:bookmarkEnd w:id="122"/>
      <w:bookmarkEnd w:id="123"/>
      <w:bookmarkEnd w:id="124"/>
      <w:bookmarkEnd w:id="125"/>
      <w:bookmarkEnd w:id="126"/>
    </w:p>
    <w:p w:rsidR="00A026A0" w:rsidRPr="00412D28" w:rsidRDefault="00A026A0" w:rsidP="00A026A0">
      <w:pPr>
        <w:spacing w:line="360" w:lineRule="auto"/>
        <w:jc w:val="center"/>
      </w:pPr>
    </w:p>
    <w:p w:rsidR="00E26BA0" w:rsidRPr="00412D28" w:rsidRDefault="00E26BA0" w:rsidP="00311A6B">
      <w:pPr>
        <w:pStyle w:val="Heading2"/>
        <w:numPr>
          <w:ilvl w:val="0"/>
          <w:numId w:val="41"/>
        </w:numPr>
        <w:spacing w:before="0" w:after="120" w:line="360" w:lineRule="auto"/>
        <w:ind w:hanging="720"/>
        <w:rPr>
          <w:color w:val="auto"/>
        </w:rPr>
      </w:pPr>
      <w:bookmarkStart w:id="127" w:name="_Toc109486063"/>
      <w:r w:rsidRPr="00412D28">
        <w:rPr>
          <w:rFonts w:ascii="Times New Roman" w:hAnsi="Times New Roman" w:cs="Times New Roman"/>
          <w:b/>
          <w:color w:val="auto"/>
          <w:sz w:val="24"/>
          <w:szCs w:val="24"/>
        </w:rPr>
        <w:t>Perancangan Database</w:t>
      </w:r>
      <w:bookmarkEnd w:id="127"/>
    </w:p>
    <w:p w:rsidR="00357B83" w:rsidRPr="00412D28" w:rsidRDefault="00E26BA0" w:rsidP="00311D40">
      <w:pPr>
        <w:spacing w:after="120" w:line="360" w:lineRule="auto"/>
        <w:jc w:val="both"/>
        <w:rPr>
          <w:rFonts w:ascii="Times New Roman" w:hAnsi="Times New Roman" w:cs="Times New Roman"/>
          <w:sz w:val="24"/>
        </w:rPr>
      </w:pPr>
      <w:r w:rsidRPr="00412D28">
        <w:rPr>
          <w:rFonts w:ascii="Times New Roman" w:hAnsi="Times New Roman" w:cs="Times New Roman"/>
          <w:sz w:val="24"/>
        </w:rPr>
        <w:t>Database</w:t>
      </w:r>
      <w:r w:rsidR="00311D40" w:rsidRPr="00412D28">
        <w:rPr>
          <w:rFonts w:ascii="Times New Roman" w:hAnsi="Times New Roman" w:cs="Times New Roman"/>
          <w:sz w:val="24"/>
        </w:rPr>
        <w:t xml:space="preserve"> adalah kumpulan data yang dikelola sedemikian rupa berdasarkan ketentuan tertentu yang saling berhubungan sehingga mudah dalam pengelolaannya. </w:t>
      </w:r>
    </w:p>
    <w:p w:rsidR="00FC5CA9" w:rsidRPr="00B40753" w:rsidRDefault="003C2C62" w:rsidP="00311A6B">
      <w:pPr>
        <w:pStyle w:val="ListParagraph"/>
        <w:numPr>
          <w:ilvl w:val="0"/>
          <w:numId w:val="42"/>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00357B83" w:rsidRPr="00412D28">
        <w:rPr>
          <w:rFonts w:ascii="Times New Roman" w:hAnsi="Times New Roman" w:cs="Times New Roman"/>
          <w:sz w:val="24"/>
        </w:rPr>
        <w:t xml:space="preserve"> User</w:t>
      </w:r>
      <w:bookmarkStart w:id="128" w:name="_Toc107511871"/>
      <w:r>
        <w:rPr>
          <w:rFonts w:ascii="Times New Roman" w:hAnsi="Times New Roman" w:cs="Times New Roman"/>
          <w:sz w:val="24"/>
        </w:rPr>
        <w:t>s</w:t>
      </w:r>
    </w:p>
    <w:p w:rsidR="00FC5CA9" w:rsidRPr="00FC5CA9" w:rsidRDefault="00F8422A" w:rsidP="00B40753">
      <w:pPr>
        <w:pStyle w:val="ListParagraph"/>
        <w:spacing w:after="0" w:line="360" w:lineRule="auto"/>
        <w:ind w:left="426"/>
        <w:jc w:val="both"/>
        <w:rPr>
          <w:rFonts w:ascii="Times New Roman" w:hAnsi="Times New Roman" w:cs="Times New Roman"/>
          <w:sz w:val="24"/>
        </w:rPr>
      </w:pPr>
      <w:bookmarkStart w:id="129" w:name="_Toc108848775"/>
      <w:bookmarkStart w:id="130" w:name="_Toc109486184"/>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DD0659">
        <w:rPr>
          <w:rFonts w:ascii="Times New Roman" w:hAnsi="Times New Roman" w:cs="Times New Roman"/>
          <w:noProof/>
          <w:sz w:val="24"/>
        </w:rPr>
        <w:t>3</w:t>
      </w:r>
      <w:r w:rsidRPr="00412D28">
        <w:rPr>
          <w:rFonts w:ascii="Times New Roman" w:hAnsi="Times New Roman" w:cs="Times New Roman"/>
          <w:sz w:val="24"/>
        </w:rPr>
        <w:fldChar w:fldCharType="end"/>
      </w:r>
      <w:r w:rsidRPr="00412D28">
        <w:rPr>
          <w:rFonts w:ascii="Times New Roman" w:hAnsi="Times New Roman" w:cs="Times New Roman"/>
          <w:sz w:val="24"/>
        </w:rPr>
        <w:t xml:space="preserve">. </w:t>
      </w:r>
      <w:bookmarkEnd w:id="128"/>
      <w:bookmarkEnd w:id="129"/>
      <w:bookmarkEnd w:id="130"/>
      <w:r w:rsidR="003C2C62">
        <w:rPr>
          <w:rFonts w:ascii="Times New Roman" w:hAnsi="Times New Roman" w:cs="Times New Roman"/>
          <w:sz w:val="24"/>
        </w:rPr>
        <w:t>Collection</w:t>
      </w:r>
      <w:r w:rsidR="003C2C62" w:rsidRPr="00412D28">
        <w:rPr>
          <w:rFonts w:ascii="Times New Roman" w:hAnsi="Times New Roman" w:cs="Times New Roman"/>
          <w:sz w:val="24"/>
        </w:rPr>
        <w:t xml:space="preserve"> User</w:t>
      </w:r>
      <w:r w:rsidR="003C2C62">
        <w:rPr>
          <w:rFonts w:ascii="Times New Roman" w:hAnsi="Times New Roman" w:cs="Times New Roman"/>
          <w:sz w:val="24"/>
        </w:rPr>
        <w:t>s</w:t>
      </w:r>
    </w:p>
    <w:tbl>
      <w:tblPr>
        <w:tblStyle w:val="TableGrid"/>
        <w:tblW w:w="0" w:type="auto"/>
        <w:tblInd w:w="534" w:type="dxa"/>
        <w:tblLook w:val="04A0" w:firstRow="1" w:lastRow="0" w:firstColumn="1" w:lastColumn="0" w:noHBand="0" w:noVBand="1"/>
      </w:tblPr>
      <w:tblGrid>
        <w:gridCol w:w="708"/>
        <w:gridCol w:w="1843"/>
        <w:gridCol w:w="1559"/>
        <w:gridCol w:w="1645"/>
      </w:tblGrid>
      <w:tr w:rsidR="003C2C62" w:rsidRPr="00412D28" w:rsidTr="00697E89">
        <w:trPr>
          <w:trHeight w:val="458"/>
        </w:trPr>
        <w:tc>
          <w:tcPr>
            <w:tcW w:w="708"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1843"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559" w:type="dxa"/>
            <w:vAlign w:val="center"/>
          </w:tcPr>
          <w:p w:rsidR="003C2C62" w:rsidRPr="00412D28" w:rsidRDefault="00ED5C92" w:rsidP="00C9756C">
            <w:pPr>
              <w:spacing w:after="120" w:line="360" w:lineRule="auto"/>
              <w:jc w:val="center"/>
              <w:rPr>
                <w:rFonts w:ascii="Times New Roman" w:hAnsi="Times New Roman" w:cs="Times New Roman"/>
                <w:sz w:val="24"/>
              </w:rPr>
            </w:pPr>
            <w:r w:rsidRPr="00BA18BF">
              <w:rPr>
                <w:rFonts w:ascii="Times New Roman" w:hAnsi="Times New Roman" w:cs="Times New Roman"/>
                <w:sz w:val="24"/>
              </w:rPr>
              <w:t>Type Field</w:t>
            </w:r>
          </w:p>
        </w:tc>
        <w:tc>
          <w:tcPr>
            <w:tcW w:w="1645"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58"/>
        </w:trPr>
        <w:tc>
          <w:tcPr>
            <w:tcW w:w="708"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1843" w:type="dxa"/>
            <w:vAlign w:val="center"/>
          </w:tcPr>
          <w:p w:rsidR="00BA18BF" w:rsidRPr="00412D28" w:rsidRDefault="00BA18BF"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559"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vata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anne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dentity</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role</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270861" w:rsidRPr="00412D28" w:rsidTr="00697E89">
        <w:trPr>
          <w:trHeight w:val="458"/>
        </w:trPr>
        <w:tc>
          <w:tcPr>
            <w:tcW w:w="708" w:type="dxa"/>
          </w:tcPr>
          <w:p w:rsidR="00270861" w:rsidRPr="00412D28" w:rsidRDefault="00270861" w:rsidP="00C9756C">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 xml:space="preserve">6. </w:t>
            </w:r>
          </w:p>
        </w:tc>
        <w:tc>
          <w:tcPr>
            <w:tcW w:w="1843" w:type="dxa"/>
          </w:tcPr>
          <w:p w:rsidR="00270861"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mobile</w:t>
            </w:r>
          </w:p>
        </w:tc>
        <w:tc>
          <w:tcPr>
            <w:tcW w:w="1559" w:type="dxa"/>
          </w:tcPr>
          <w:p w:rsidR="00270861"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270861" w:rsidRPr="00412D28" w:rsidRDefault="00270861" w:rsidP="00C9756C">
            <w:pPr>
              <w:pStyle w:val="ListParagraph"/>
              <w:spacing w:after="120" w:line="360" w:lineRule="auto"/>
              <w:ind w:left="0"/>
              <w:rPr>
                <w:rFonts w:ascii="Times New Roman" w:hAnsi="Times New Roman" w:cs="Times New Roman"/>
                <w:sz w:val="24"/>
              </w:rPr>
            </w:pPr>
          </w:p>
        </w:tc>
      </w:tr>
    </w:tbl>
    <w:p w:rsidR="00172A6F" w:rsidRPr="00412D28" w:rsidRDefault="00172A6F" w:rsidP="00172A6F">
      <w:pPr>
        <w:pStyle w:val="ListParagraph"/>
        <w:spacing w:after="120" w:line="360" w:lineRule="auto"/>
        <w:ind w:left="426"/>
        <w:jc w:val="both"/>
        <w:rPr>
          <w:rFonts w:ascii="Times New Roman" w:hAnsi="Times New Roman" w:cs="Times New Roman"/>
          <w:sz w:val="24"/>
        </w:rPr>
      </w:pP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Products</w:t>
      </w:r>
      <w:r w:rsidR="0084518B" w:rsidRPr="00412D28">
        <w:rPr>
          <w:rFonts w:ascii="Times New Roman" w:hAnsi="Times New Roman" w:cs="Times New Roman"/>
          <w:sz w:val="24"/>
        </w:rPr>
        <w:t xml:space="preserve"> </w:t>
      </w:r>
      <w:bookmarkStart w:id="131" w:name="_Toc107511872"/>
    </w:p>
    <w:p w:rsidR="006D0F3D" w:rsidRPr="00412D28" w:rsidRDefault="006D0F3D" w:rsidP="00697E89">
      <w:pPr>
        <w:pStyle w:val="ListParagraph"/>
        <w:spacing w:after="120" w:line="360" w:lineRule="auto"/>
        <w:ind w:left="426"/>
        <w:jc w:val="both"/>
        <w:rPr>
          <w:rFonts w:ascii="Times New Roman" w:hAnsi="Times New Roman" w:cs="Times New Roman"/>
          <w:sz w:val="24"/>
        </w:rPr>
      </w:pPr>
      <w:bookmarkStart w:id="132" w:name="_Toc108848776"/>
      <w:bookmarkStart w:id="133" w:name="_Toc109486185"/>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DD0659">
        <w:rPr>
          <w:rFonts w:ascii="Times New Roman" w:hAnsi="Times New Roman" w:cs="Times New Roman"/>
          <w:noProof/>
          <w:sz w:val="24"/>
        </w:rPr>
        <w:t>4</w:t>
      </w:r>
      <w:r w:rsidRPr="00412D28">
        <w:rPr>
          <w:rFonts w:ascii="Times New Roman" w:hAnsi="Times New Roman" w:cs="Times New Roman"/>
          <w:sz w:val="24"/>
        </w:rPr>
        <w:fldChar w:fldCharType="end"/>
      </w:r>
      <w:r w:rsidRPr="00412D28">
        <w:rPr>
          <w:rFonts w:ascii="Times New Roman" w:hAnsi="Times New Roman" w:cs="Times New Roman"/>
          <w:sz w:val="24"/>
        </w:rPr>
        <w:t>. Tabel Pelanggan</w:t>
      </w:r>
      <w:bookmarkEnd w:id="131"/>
      <w:bookmarkEnd w:id="132"/>
      <w:bookmarkEnd w:id="133"/>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697E89">
        <w:trPr>
          <w:trHeight w:val="434"/>
        </w:trPr>
        <w:tc>
          <w:tcPr>
            <w:tcW w:w="70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A802A2">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34"/>
        </w:trPr>
        <w:tc>
          <w:tcPr>
            <w:tcW w:w="70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2097" w:type="dxa"/>
            <w:vAlign w:val="center"/>
          </w:tcPr>
          <w:p w:rsidR="00BA18BF" w:rsidRPr="00412D28" w:rsidRDefault="00625D30"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w:t>
            </w:r>
            <w:r w:rsidR="00BA18BF">
              <w:rPr>
                <w:rFonts w:ascii="Times New Roman" w:hAnsi="Times New Roman" w:cs="Times New Roman"/>
                <w:sz w:val="24"/>
              </w:rPr>
              <w:t>id</w:t>
            </w:r>
          </w:p>
        </w:tc>
        <w:tc>
          <w:tcPr>
            <w:tcW w:w="1478"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2</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w:t>
            </w:r>
            <w:r w:rsidR="00270861">
              <w:rPr>
                <w:rFonts w:ascii="Times New Roman" w:hAnsi="Times New Roman" w:cs="Times New Roman"/>
                <w:sz w:val="24"/>
              </w:rPr>
              <w:t>olor</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3</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w:t>
            </w:r>
            <w:r w:rsidR="00270861">
              <w:rPr>
                <w:rFonts w:ascii="Times New Roman" w:hAnsi="Times New Roman" w:cs="Times New Roman"/>
                <w:sz w:val="24"/>
              </w:rPr>
              <w:t>ran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4</w:t>
            </w:r>
            <w:r w:rsidR="003C2C62" w:rsidRPr="00412D28">
              <w:rPr>
                <w:rFonts w:ascii="Times New Roman" w:hAnsi="Times New Roman" w:cs="Times New Roman"/>
                <w:sz w:val="24"/>
              </w:rPr>
              <w:t>.</w:t>
            </w:r>
          </w:p>
        </w:tc>
        <w:tc>
          <w:tcPr>
            <w:tcW w:w="2097" w:type="dxa"/>
          </w:tcPr>
          <w:p w:rsidR="003C2C62" w:rsidRPr="00412D28" w:rsidRDefault="00270861"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Adde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5</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w:t>
            </w:r>
            <w:r w:rsidR="00BA18BF">
              <w:rPr>
                <w:rFonts w:ascii="Times New Roman" w:hAnsi="Times New Roman" w:cs="Times New Roman"/>
                <w:sz w:val="24"/>
              </w:rPr>
              <w:t>escription</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6</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w:t>
            </w:r>
            <w:r w:rsidR="00BA18BF">
              <w:rPr>
                <w:rFonts w:ascii="Times New Roman" w:hAnsi="Times New Roman" w:cs="Times New Roman"/>
                <w:sz w:val="24"/>
              </w:rPr>
              <w:t>mages</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7.</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mageCollection</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8.</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Featur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9.</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Recommend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0.</w:t>
            </w:r>
          </w:p>
        </w:tc>
        <w:tc>
          <w:tcPr>
            <w:tcW w:w="2097" w:type="dxa"/>
          </w:tcPr>
          <w:p w:rsidR="00BA18BF"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w:t>
            </w:r>
            <w:r w:rsidR="00BA18BF">
              <w:rPr>
                <w:rFonts w:ascii="Times New Roman" w:hAnsi="Times New Roman" w:cs="Times New Roman"/>
                <w:sz w:val="24"/>
              </w:rPr>
              <w:t>rice</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1.</w:t>
            </w:r>
          </w:p>
        </w:tc>
        <w:tc>
          <w:tcPr>
            <w:tcW w:w="2097" w:type="dxa"/>
          </w:tcPr>
          <w:p w:rsidR="00BA18BF"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w:t>
            </w:r>
            <w:r w:rsidR="00BA18BF">
              <w:rPr>
                <w:rFonts w:ascii="Times New Roman" w:hAnsi="Times New Roman" w:cs="Times New Roman"/>
                <w:sz w:val="24"/>
              </w:rPr>
              <w:t>uantity</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bl>
    <w:p w:rsidR="0083449A" w:rsidRPr="00412D28" w:rsidRDefault="0083449A" w:rsidP="007F1351">
      <w:pPr>
        <w:spacing w:after="120" w:line="360" w:lineRule="auto"/>
        <w:jc w:val="both"/>
        <w:rPr>
          <w:rFonts w:ascii="Times New Roman" w:hAnsi="Times New Roman" w:cs="Times New Roman"/>
        </w:rPr>
      </w:pPr>
    </w:p>
    <w:p w:rsidR="00625D30" w:rsidRDefault="00625D30">
      <w:pPr>
        <w:rPr>
          <w:rFonts w:ascii="Times New Roman" w:hAnsi="Times New Roman" w:cs="Times New Roman"/>
          <w:sz w:val="24"/>
        </w:rPr>
      </w:pPr>
      <w:bookmarkStart w:id="134" w:name="_Toc107511873"/>
      <w:r>
        <w:rPr>
          <w:rFonts w:ascii="Times New Roman" w:hAnsi="Times New Roman" w:cs="Times New Roman"/>
          <w:sz w:val="24"/>
        </w:rPr>
        <w:br w:type="page"/>
      </w: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Orders</w:t>
      </w:r>
    </w:p>
    <w:p w:rsidR="002E7A79" w:rsidRPr="00412D28" w:rsidRDefault="002E7A79" w:rsidP="001C15A7">
      <w:pPr>
        <w:pStyle w:val="ListParagraph"/>
        <w:spacing w:after="120" w:line="360" w:lineRule="auto"/>
        <w:ind w:left="426"/>
        <w:jc w:val="both"/>
        <w:rPr>
          <w:rFonts w:ascii="Times New Roman" w:hAnsi="Times New Roman" w:cs="Times New Roman"/>
          <w:sz w:val="24"/>
        </w:rPr>
      </w:pPr>
      <w:bookmarkStart w:id="135" w:name="_Toc108848777"/>
      <w:bookmarkStart w:id="136" w:name="_Toc109486186"/>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DD0659">
        <w:rPr>
          <w:rFonts w:ascii="Times New Roman" w:hAnsi="Times New Roman" w:cs="Times New Roman"/>
          <w:noProof/>
          <w:sz w:val="24"/>
        </w:rPr>
        <w:t>5</w:t>
      </w:r>
      <w:r w:rsidRPr="00412D28">
        <w:rPr>
          <w:rFonts w:ascii="Times New Roman" w:hAnsi="Times New Roman" w:cs="Times New Roman"/>
          <w:sz w:val="24"/>
        </w:rPr>
        <w:fldChar w:fldCharType="end"/>
      </w:r>
      <w:r w:rsidRPr="00412D28">
        <w:rPr>
          <w:rFonts w:ascii="Times New Roman" w:hAnsi="Times New Roman" w:cs="Times New Roman"/>
          <w:sz w:val="24"/>
        </w:rPr>
        <w:t>. Tabel Barang</w:t>
      </w:r>
      <w:bookmarkEnd w:id="134"/>
      <w:bookmarkEnd w:id="135"/>
      <w:bookmarkEnd w:id="136"/>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1C15A7">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ED5C92">
            <w:pPr>
              <w:spacing w:after="120" w:line="360" w:lineRule="auto"/>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mount</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tem</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6.</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UserId</w:t>
            </w:r>
          </w:p>
        </w:tc>
        <w:tc>
          <w:tcPr>
            <w:tcW w:w="1478" w:type="dxa"/>
          </w:tcPr>
          <w:p w:rsidR="003C2C62" w:rsidRPr="00412D28" w:rsidRDefault="00E516A4"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7.</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shipping</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Objec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0B21D5" w:rsidRPr="00412D28" w:rsidRDefault="000B21D5" w:rsidP="000B21D5">
      <w:pPr>
        <w:spacing w:after="120" w:line="360" w:lineRule="auto"/>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Shipping</w:t>
      </w:r>
    </w:p>
    <w:p w:rsidR="000B21D5" w:rsidRPr="00412D28" w:rsidRDefault="004763DA" w:rsidP="004763DA">
      <w:pPr>
        <w:pStyle w:val="Caption"/>
        <w:spacing w:after="120" w:line="360" w:lineRule="auto"/>
        <w:ind w:firstLine="426"/>
        <w:rPr>
          <w:rFonts w:ascii="Times New Roman" w:hAnsi="Times New Roman" w:cs="Times New Roman"/>
          <w:i w:val="0"/>
          <w:color w:val="auto"/>
          <w:sz w:val="24"/>
          <w:szCs w:val="24"/>
        </w:rPr>
      </w:pPr>
      <w:bookmarkStart w:id="137" w:name="_Toc108848778"/>
      <w:bookmarkStart w:id="138" w:name="_Toc109486187"/>
      <w:r w:rsidRPr="00412D28">
        <w:rPr>
          <w:rFonts w:ascii="Times New Roman" w:hAnsi="Times New Roman" w:cs="Times New Roman"/>
          <w:i w:val="0"/>
          <w:color w:val="auto"/>
          <w:sz w:val="24"/>
          <w:szCs w:val="24"/>
        </w:rPr>
        <w:t xml:space="preserve">Tabel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Tabel_3. \* ARABIC </w:instrText>
      </w:r>
      <w:r w:rsidRPr="00412D28">
        <w:rPr>
          <w:rFonts w:ascii="Times New Roman" w:hAnsi="Times New Roman" w:cs="Times New Roman"/>
          <w:i w:val="0"/>
          <w:color w:val="auto"/>
          <w:sz w:val="24"/>
          <w:szCs w:val="24"/>
        </w:rPr>
        <w:fldChar w:fldCharType="separate"/>
      </w:r>
      <w:r w:rsidR="00DD0659">
        <w:rPr>
          <w:rFonts w:ascii="Times New Roman" w:hAnsi="Times New Roman" w:cs="Times New Roman"/>
          <w:i w:val="0"/>
          <w:noProof/>
          <w:color w:val="auto"/>
          <w:sz w:val="24"/>
          <w:szCs w:val="24"/>
        </w:rPr>
        <w:t>6</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Tabel Form</w:t>
      </w:r>
      <w:bookmarkEnd w:id="137"/>
      <w:bookmarkEnd w:id="138"/>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Map</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Name</w:t>
            </w:r>
          </w:p>
        </w:tc>
        <w:tc>
          <w:tcPr>
            <w:tcW w:w="1478" w:type="dxa"/>
          </w:tcPr>
          <w:p w:rsidR="003C2C62" w:rsidRPr="00412D28" w:rsidRDefault="00E516A4"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hon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B40753" w:rsidRPr="00625D30" w:rsidRDefault="00B40753" w:rsidP="00625D30">
      <w:pPr>
        <w:spacing w:after="120" w:line="360" w:lineRule="auto"/>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OrderItem</w:t>
      </w:r>
    </w:p>
    <w:p w:rsidR="000B21D5" w:rsidRPr="00412D28" w:rsidRDefault="000B21D5" w:rsidP="000B21D5">
      <w:pPr>
        <w:pStyle w:val="ListParagraph"/>
        <w:spacing w:after="120" w:line="360" w:lineRule="auto"/>
        <w:ind w:left="426"/>
        <w:jc w:val="both"/>
        <w:rPr>
          <w:rFonts w:ascii="Times New Roman" w:hAnsi="Times New Roman" w:cs="Times New Roman"/>
          <w:sz w:val="24"/>
        </w:rPr>
      </w:pPr>
      <w:bookmarkStart w:id="139" w:name="_Toc108848779"/>
      <w:bookmarkStart w:id="140" w:name="_Toc109486188"/>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DD0659">
        <w:rPr>
          <w:rFonts w:ascii="Times New Roman" w:hAnsi="Times New Roman" w:cs="Times New Roman"/>
          <w:noProof/>
          <w:sz w:val="24"/>
        </w:rPr>
        <w:t>7</w:t>
      </w:r>
      <w:r w:rsidRPr="00412D28">
        <w:rPr>
          <w:rFonts w:ascii="Times New Roman" w:hAnsi="Times New Roman" w:cs="Times New Roman"/>
          <w:sz w:val="24"/>
        </w:rPr>
        <w:fldChar w:fldCharType="end"/>
      </w:r>
      <w:r w:rsidRPr="00412D28">
        <w:rPr>
          <w:rFonts w:ascii="Times New Roman" w:hAnsi="Times New Roman" w:cs="Times New Roman"/>
          <w:sz w:val="24"/>
        </w:rPr>
        <w:t>. Tabel Rekening</w:t>
      </w:r>
      <w:bookmarkEnd w:id="139"/>
      <w:bookmarkEnd w:id="140"/>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ty</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olor</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ic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oductNam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1" w:name="_Toc107511874"/>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dentity</w:t>
      </w:r>
    </w:p>
    <w:p w:rsidR="0034307E" w:rsidRPr="00412D28" w:rsidRDefault="0034307E" w:rsidP="001C15A7">
      <w:pPr>
        <w:pStyle w:val="ListParagraph"/>
        <w:spacing w:after="120" w:line="360" w:lineRule="auto"/>
        <w:ind w:left="426"/>
        <w:jc w:val="both"/>
        <w:rPr>
          <w:rFonts w:ascii="Times New Roman" w:hAnsi="Times New Roman" w:cs="Times New Roman"/>
          <w:sz w:val="24"/>
        </w:rPr>
      </w:pPr>
      <w:bookmarkStart w:id="142" w:name="_Toc108848780"/>
      <w:bookmarkStart w:id="143" w:name="_Toc109486189"/>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DD0659">
        <w:rPr>
          <w:rFonts w:ascii="Times New Roman" w:hAnsi="Times New Roman" w:cs="Times New Roman"/>
          <w:noProof/>
          <w:sz w:val="24"/>
        </w:rPr>
        <w:t>8</w:t>
      </w:r>
      <w:r w:rsidRPr="00412D28">
        <w:rPr>
          <w:rFonts w:ascii="Times New Roman" w:hAnsi="Times New Roman" w:cs="Times New Roman"/>
          <w:sz w:val="24"/>
        </w:rPr>
        <w:fldChar w:fldCharType="end"/>
      </w:r>
      <w:r w:rsidRPr="00412D28">
        <w:rPr>
          <w:rFonts w:ascii="Times New Roman" w:hAnsi="Times New Roman" w:cs="Times New Roman"/>
          <w:sz w:val="24"/>
        </w:rPr>
        <w:t>. Tabel Kategori</w:t>
      </w:r>
      <w:bookmarkEnd w:id="141"/>
      <w:bookmarkEnd w:id="142"/>
      <w:bookmarkEnd w:id="143"/>
    </w:p>
    <w:tbl>
      <w:tblPr>
        <w:tblStyle w:val="TableGrid"/>
        <w:tblW w:w="0" w:type="auto"/>
        <w:tblInd w:w="534" w:type="dxa"/>
        <w:tblLook w:val="04A0" w:firstRow="1" w:lastRow="0" w:firstColumn="1" w:lastColumn="0" w:noHBand="0" w:noVBand="1"/>
      </w:tblPr>
      <w:tblGrid>
        <w:gridCol w:w="708"/>
        <w:gridCol w:w="2090"/>
        <w:gridCol w:w="1484"/>
        <w:gridCol w:w="1575"/>
      </w:tblGrid>
      <w:tr w:rsidR="003C2C62" w:rsidRPr="00412D28" w:rsidTr="001C15A7">
        <w:trPr>
          <w:trHeight w:val="430"/>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0"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84"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75"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Joined</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email</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fullname</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172A6F" w:rsidRPr="00412D28" w:rsidRDefault="00172A6F" w:rsidP="005F781C">
      <w:pPr>
        <w:spacing w:after="120" w:line="360" w:lineRule="auto"/>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4" w:name="_Toc107511875"/>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magesCol</w:t>
      </w:r>
    </w:p>
    <w:p w:rsidR="00273C27" w:rsidRPr="00412D28" w:rsidRDefault="00273C27" w:rsidP="00172A6F">
      <w:pPr>
        <w:pStyle w:val="ListParagraph"/>
        <w:spacing w:after="120" w:line="360" w:lineRule="auto"/>
        <w:ind w:left="426"/>
        <w:jc w:val="both"/>
        <w:rPr>
          <w:rFonts w:ascii="Times New Roman" w:hAnsi="Times New Roman" w:cs="Times New Roman"/>
          <w:sz w:val="24"/>
        </w:rPr>
      </w:pPr>
      <w:bookmarkStart w:id="145" w:name="_Toc108848781"/>
      <w:bookmarkStart w:id="146" w:name="_Toc109486190"/>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DD0659">
        <w:rPr>
          <w:rFonts w:ascii="Times New Roman" w:hAnsi="Times New Roman" w:cs="Times New Roman"/>
          <w:noProof/>
          <w:sz w:val="24"/>
        </w:rPr>
        <w:t>9</w:t>
      </w:r>
      <w:r w:rsidRPr="00412D28">
        <w:rPr>
          <w:rFonts w:ascii="Times New Roman" w:hAnsi="Times New Roman" w:cs="Times New Roman"/>
          <w:sz w:val="24"/>
        </w:rPr>
        <w:fldChar w:fldCharType="end"/>
      </w:r>
      <w:r w:rsidRPr="00412D28">
        <w:rPr>
          <w:rFonts w:ascii="Times New Roman" w:hAnsi="Times New Roman" w:cs="Times New Roman"/>
          <w:sz w:val="24"/>
        </w:rPr>
        <w:t>. Tabel Gambar</w:t>
      </w:r>
      <w:bookmarkEnd w:id="144"/>
      <w:bookmarkEnd w:id="145"/>
      <w:bookmarkEnd w:id="146"/>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172A6F">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7" w:type="dxa"/>
          </w:tcPr>
          <w:p w:rsidR="003C2C62" w:rsidRPr="00412D28" w:rsidRDefault="003C2C62" w:rsidP="00ED5C9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7"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rl</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C56F21" w:rsidRPr="00065715" w:rsidRDefault="00C56F21" w:rsidP="00065715">
      <w:pPr>
        <w:spacing w:after="120" w:line="360" w:lineRule="auto"/>
        <w:jc w:val="both"/>
        <w:rPr>
          <w:rFonts w:ascii="Times New Roman" w:hAnsi="Times New Roman" w:cs="Times New Roman"/>
          <w:sz w:val="24"/>
        </w:rPr>
      </w:pPr>
    </w:p>
    <w:p w:rsidR="00286C01" w:rsidRPr="00412D28" w:rsidRDefault="00286C01" w:rsidP="00311A6B">
      <w:pPr>
        <w:pStyle w:val="Heading2"/>
        <w:numPr>
          <w:ilvl w:val="0"/>
          <w:numId w:val="43"/>
        </w:numPr>
        <w:spacing w:before="0" w:after="120" w:line="360" w:lineRule="auto"/>
        <w:ind w:hanging="720"/>
        <w:rPr>
          <w:rFonts w:ascii="Times New Roman" w:hAnsi="Times New Roman" w:cs="Times New Roman"/>
          <w:b/>
          <w:color w:val="auto"/>
          <w:sz w:val="24"/>
          <w:szCs w:val="24"/>
        </w:rPr>
      </w:pPr>
      <w:bookmarkStart w:id="147" w:name="_Toc109486064"/>
      <w:r w:rsidRPr="00412D28">
        <w:rPr>
          <w:rFonts w:ascii="Times New Roman" w:hAnsi="Times New Roman" w:cs="Times New Roman"/>
          <w:b/>
          <w:color w:val="auto"/>
          <w:sz w:val="24"/>
          <w:szCs w:val="24"/>
        </w:rPr>
        <w:t>Perancangan Antarmuka</w:t>
      </w:r>
      <w:bookmarkEnd w:id="147"/>
    </w:p>
    <w:p w:rsidR="005C790A" w:rsidRPr="00412D28" w:rsidRDefault="006E27BC" w:rsidP="006E27BC">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Perancangan antarmuka merupakan tampilan dari suatu program aplikasi yang berperan sebagai media komunikasi yang digunakan sebagai sarana berdialog antara program dan user. Sistem yang akan dibangun diharapkan menyediakan </w:t>
      </w:r>
      <w:r w:rsidRPr="00412D28">
        <w:rPr>
          <w:rFonts w:ascii="Times New Roman" w:hAnsi="Times New Roman" w:cs="Times New Roman"/>
          <w:i/>
          <w:sz w:val="24"/>
        </w:rPr>
        <w:t>interface</w:t>
      </w:r>
      <w:r w:rsidRPr="00412D28">
        <w:rPr>
          <w:rFonts w:ascii="Times New Roman" w:hAnsi="Times New Roman" w:cs="Times New Roman"/>
          <w:sz w:val="24"/>
        </w:rPr>
        <w:t xml:space="preserve"> yang mudah dipahami dan digunakan oleh </w:t>
      </w:r>
      <w:r w:rsidRPr="00412D28">
        <w:rPr>
          <w:rFonts w:ascii="Times New Roman" w:hAnsi="Times New Roman" w:cs="Times New Roman"/>
          <w:i/>
          <w:sz w:val="24"/>
        </w:rPr>
        <w:t>user</w:t>
      </w:r>
      <w:r w:rsidRPr="00412D28">
        <w:rPr>
          <w:rFonts w:ascii="Times New Roman" w:hAnsi="Times New Roman" w:cs="Times New Roman"/>
          <w:sz w:val="24"/>
        </w:rPr>
        <w:t xml:space="preserve"> atau pengguna.</w:t>
      </w:r>
    </w:p>
    <w:p w:rsidR="007C40F2" w:rsidRDefault="007C40F2">
      <w:pPr>
        <w:rPr>
          <w:rFonts w:ascii="Times New Roman" w:hAnsi="Times New Roman" w:cs="Times New Roman"/>
          <w:sz w:val="24"/>
        </w:rPr>
      </w:pPr>
      <w:r>
        <w:rPr>
          <w:rFonts w:ascii="Times New Roman" w:hAnsi="Times New Roman" w:cs="Times New Roman"/>
          <w:sz w:val="24"/>
        </w:rPr>
        <w:br w:type="page"/>
      </w:r>
    </w:p>
    <w:p w:rsidR="00B01537" w:rsidRPr="00412D28" w:rsidRDefault="005C790A"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Login</w:t>
      </w:r>
      <w:r w:rsidR="001122A0" w:rsidRPr="00412D28">
        <w:rPr>
          <w:rFonts w:ascii="Times New Roman" w:hAnsi="Times New Roman" w:cs="Times New Roman"/>
          <w:sz w:val="24"/>
        </w:rPr>
        <w:t xml:space="preserve"> </w:t>
      </w:r>
    </w:p>
    <w:p w:rsidR="000B21D5" w:rsidRPr="002F0EED" w:rsidRDefault="001F20A8" w:rsidP="00BA587A">
      <w:pPr>
        <w:spacing w:after="120" w:line="360" w:lineRule="auto"/>
        <w:jc w:val="center"/>
        <w:rPr>
          <w:rFonts w:ascii="Times New Roman" w:hAnsi="Times New Roman" w:cs="Times New Roman"/>
          <w:sz w:val="24"/>
        </w:rPr>
      </w:pPr>
      <w:r w:rsidRPr="00412D28">
        <w:rPr>
          <w:noProof/>
        </w:rPr>
        <w:drawing>
          <wp:inline distT="0" distB="0" distL="0" distR="0" wp14:anchorId="17F7AF9E" wp14:editId="1418F8AC">
            <wp:extent cx="2743200" cy="1618228"/>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Admin.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618228"/>
                    </a:xfrm>
                    <a:prstGeom prst="rect">
                      <a:avLst/>
                    </a:prstGeom>
                  </pic:spPr>
                </pic:pic>
              </a:graphicData>
            </a:graphic>
          </wp:inline>
        </w:drawing>
      </w:r>
    </w:p>
    <w:p w:rsidR="001122A0" w:rsidRPr="00412D28" w:rsidRDefault="00B31325" w:rsidP="00BA587A">
      <w:pPr>
        <w:pStyle w:val="Caption"/>
        <w:spacing w:after="360" w:line="360" w:lineRule="auto"/>
        <w:jc w:val="center"/>
        <w:rPr>
          <w:rFonts w:ascii="Times New Roman" w:hAnsi="Times New Roman" w:cs="Times New Roman"/>
          <w:i w:val="0"/>
          <w:color w:val="auto"/>
          <w:sz w:val="24"/>
          <w:szCs w:val="24"/>
        </w:rPr>
      </w:pPr>
      <w:bookmarkStart w:id="148" w:name="_Toc108722651"/>
      <w:bookmarkStart w:id="149" w:name="_Toc108998039"/>
      <w:bookmarkStart w:id="150" w:name="_Toc108999287"/>
      <w:bookmarkStart w:id="151" w:name="_Toc109486119"/>
      <w:r w:rsidRPr="00412D28">
        <w:rPr>
          <w:rFonts w:ascii="Times New Roman" w:hAnsi="Times New Roman" w:cs="Times New Roman"/>
          <w:i w:val="0"/>
          <w:color w:val="auto"/>
          <w:sz w:val="24"/>
          <w:szCs w:val="24"/>
        </w:rPr>
        <w:t xml:space="preserve">Gambar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Gambar_3. \* ARABIC </w:instrText>
      </w:r>
      <w:r w:rsidRPr="00412D28">
        <w:rPr>
          <w:rFonts w:ascii="Times New Roman" w:hAnsi="Times New Roman" w:cs="Times New Roman"/>
          <w:i w:val="0"/>
          <w:color w:val="auto"/>
          <w:sz w:val="24"/>
          <w:szCs w:val="24"/>
        </w:rPr>
        <w:fldChar w:fldCharType="separate"/>
      </w:r>
      <w:r w:rsidR="00DD0659">
        <w:rPr>
          <w:rFonts w:ascii="Times New Roman" w:hAnsi="Times New Roman" w:cs="Times New Roman"/>
          <w:i w:val="0"/>
          <w:noProof/>
          <w:color w:val="auto"/>
          <w:sz w:val="24"/>
          <w:szCs w:val="24"/>
        </w:rPr>
        <w:t>13</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Rancangan Tampilan Login Admin</w:t>
      </w:r>
      <w:bookmarkEnd w:id="148"/>
      <w:bookmarkEnd w:id="149"/>
      <w:bookmarkEnd w:id="150"/>
      <w:bookmarkEnd w:id="151"/>
    </w:p>
    <w:p w:rsidR="007C40F2" w:rsidRDefault="001C55DE" w:rsidP="00625D30">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login gambar 3.13</w:t>
      </w:r>
      <w:r w:rsidR="002B23D9" w:rsidRPr="00412D28">
        <w:rPr>
          <w:rFonts w:ascii="Times New Roman" w:hAnsi="Times New Roman" w:cs="Times New Roman"/>
          <w:sz w:val="24"/>
        </w:rPr>
        <w:t>,</w:t>
      </w:r>
      <w:r w:rsidR="00933F5D" w:rsidRPr="00412D28">
        <w:rPr>
          <w:rFonts w:ascii="Times New Roman" w:hAnsi="Times New Roman" w:cs="Times New Roman"/>
          <w:sz w:val="24"/>
        </w:rPr>
        <w:t xml:space="preserve"> menjelaskan bahwa sebagai rancangan desain yang dibuat oleh penulis untuk mengacu dalam p</w:t>
      </w:r>
      <w:r w:rsidR="00B307C5" w:rsidRPr="00412D28">
        <w:rPr>
          <w:rFonts w:ascii="Times New Roman" w:hAnsi="Times New Roman" w:cs="Times New Roman"/>
          <w:sz w:val="24"/>
        </w:rPr>
        <w:t xml:space="preserve">embuatan produk yang sebenarnya. Tampilan login ini untuk </w:t>
      </w:r>
      <w:r w:rsidR="00933F5D" w:rsidRPr="00412D28">
        <w:rPr>
          <w:rFonts w:ascii="Times New Roman" w:hAnsi="Times New Roman" w:cs="Times New Roman"/>
          <w:sz w:val="24"/>
        </w:rPr>
        <w:t>login masuk ke halaman</w:t>
      </w:r>
      <w:r w:rsidR="00B307C5" w:rsidRPr="00412D28">
        <w:rPr>
          <w:rFonts w:ascii="Times New Roman" w:hAnsi="Times New Roman" w:cs="Times New Roman"/>
          <w:sz w:val="24"/>
        </w:rPr>
        <w:t xml:space="preserve"> pengelola</w:t>
      </w:r>
      <w:r w:rsidR="00933F5D" w:rsidRPr="00412D28">
        <w:rPr>
          <w:rFonts w:ascii="Times New Roman" w:hAnsi="Times New Roman" w:cs="Times New Roman"/>
          <w:sz w:val="24"/>
        </w:rPr>
        <w:t xml:space="preserve"> </w:t>
      </w:r>
      <w:r w:rsidR="00933F5D" w:rsidRPr="00412D28">
        <w:rPr>
          <w:rFonts w:ascii="Times New Roman" w:hAnsi="Times New Roman" w:cs="Times New Roman"/>
          <w:i/>
          <w:sz w:val="24"/>
        </w:rPr>
        <w:t>dashboard</w:t>
      </w:r>
      <w:r w:rsidR="00933F5D" w:rsidRPr="00412D28">
        <w:rPr>
          <w:rFonts w:ascii="Times New Roman" w:hAnsi="Times New Roman" w:cs="Times New Roman"/>
          <w:sz w:val="24"/>
        </w:rPr>
        <w:t xml:space="preserve"> admin</w:t>
      </w:r>
      <w:r w:rsidR="00625D30">
        <w:rPr>
          <w:rFonts w:ascii="Times New Roman" w:hAnsi="Times New Roman" w:cs="Times New Roman"/>
          <w:sz w:val="24"/>
        </w:rPr>
        <w:t xml:space="preserve"> jika status user Admin dan akan menuju halaman produk jika status user Pembeli</w:t>
      </w:r>
      <w:r w:rsidR="00933F5D" w:rsidRPr="00412D28">
        <w:rPr>
          <w:rFonts w:ascii="Times New Roman" w:hAnsi="Times New Roman" w:cs="Times New Roman"/>
          <w:sz w:val="24"/>
        </w:rPr>
        <w:t xml:space="preserve">. </w:t>
      </w:r>
    </w:p>
    <w:p w:rsidR="003C7734" w:rsidRPr="00412D28" w:rsidRDefault="003C7734"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Registrasi Pembeli/Pelanggan</w:t>
      </w:r>
    </w:p>
    <w:p w:rsidR="003C7734" w:rsidRPr="002F0EED" w:rsidRDefault="003C7734" w:rsidP="00625D30">
      <w:pPr>
        <w:pStyle w:val="ListParagraph"/>
        <w:spacing w:after="120" w:line="360" w:lineRule="auto"/>
        <w:jc w:val="center"/>
        <w:rPr>
          <w:rFonts w:ascii="Times New Roman" w:hAnsi="Times New Roman" w:cs="Times New Roman"/>
          <w:sz w:val="24"/>
        </w:rPr>
      </w:pPr>
      <w:r w:rsidRPr="00412D28">
        <w:rPr>
          <w:rFonts w:ascii="Times New Roman" w:hAnsi="Times New Roman" w:cs="Times New Roman"/>
          <w:i/>
          <w:noProof/>
        </w:rPr>
        <w:drawing>
          <wp:inline distT="0" distB="0" distL="0" distR="0" wp14:anchorId="1D08A1C6" wp14:editId="6F32E0C0">
            <wp:extent cx="2743200" cy="15720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72075"/>
                    </a:xfrm>
                    <a:prstGeom prst="rect">
                      <a:avLst/>
                    </a:prstGeom>
                  </pic:spPr>
                </pic:pic>
              </a:graphicData>
            </a:graphic>
          </wp:inline>
        </w:drawing>
      </w:r>
    </w:p>
    <w:p w:rsidR="00690383" w:rsidRPr="00412D28" w:rsidRDefault="003C7734" w:rsidP="00B81E86">
      <w:pPr>
        <w:pStyle w:val="Caption"/>
        <w:spacing w:after="360"/>
        <w:jc w:val="center"/>
        <w:rPr>
          <w:rFonts w:ascii="Times New Roman" w:hAnsi="Times New Roman" w:cs="Times New Roman"/>
          <w:i w:val="0"/>
          <w:color w:val="auto"/>
          <w:sz w:val="24"/>
        </w:rPr>
      </w:pPr>
      <w:bookmarkStart w:id="152" w:name="_Toc108722653"/>
      <w:bookmarkStart w:id="153" w:name="_Toc108998041"/>
      <w:bookmarkStart w:id="154" w:name="_Toc108999289"/>
      <w:bookmarkStart w:id="155" w:name="_Toc10948612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4</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Registrasi Pembeli/Pelanggan</w:t>
      </w:r>
      <w:bookmarkEnd w:id="152"/>
      <w:bookmarkEnd w:id="153"/>
      <w:bookmarkEnd w:id="154"/>
      <w:bookmarkEnd w:id="155"/>
    </w:p>
    <w:p w:rsidR="00F04FC8" w:rsidRPr="00A50084" w:rsidRDefault="00690383" w:rsidP="00A50084">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registrasi pembeli/pelanggan gambar 3.15, menjelaskan bahwa sebagai rancangan desain yang dibuat oleh penulis untuk mengacu dalam pembuatan produk yang sebenarnya. Tampilan registrasi  pembeli/pelanggan ini untuk membuat akun terlebih dahulu, agar digunakan akun tersebut untuk login ke dalam sistem</w:t>
      </w:r>
      <w:r w:rsidR="00C87D48" w:rsidRPr="00412D28">
        <w:rPr>
          <w:rFonts w:ascii="Times New Roman" w:hAnsi="Times New Roman" w:cs="Times New Roman"/>
          <w:sz w:val="24"/>
        </w:rPr>
        <w:t xml:space="preserve">. </w:t>
      </w:r>
      <w:r w:rsidR="00A50084">
        <w:rPr>
          <w:rFonts w:ascii="Times New Roman" w:hAnsi="Times New Roman" w:cs="Times New Roman"/>
          <w:sz w:val="24"/>
        </w:rPr>
        <w:t xml:space="preserve">  </w:t>
      </w:r>
    </w:p>
    <w:p w:rsidR="00625D30" w:rsidRDefault="00625D30">
      <w:pPr>
        <w:rPr>
          <w:rFonts w:ascii="Times New Roman" w:hAnsi="Times New Roman" w:cs="Times New Roman"/>
          <w:sz w:val="24"/>
        </w:rPr>
      </w:pPr>
      <w:r>
        <w:rPr>
          <w:rFonts w:ascii="Times New Roman" w:hAnsi="Times New Roman" w:cs="Times New Roman"/>
          <w:sz w:val="24"/>
        </w:rPr>
        <w:br w:type="page"/>
      </w:r>
    </w:p>
    <w:p w:rsidR="00F04FC8" w:rsidRPr="00412D28" w:rsidRDefault="00A703A0"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Dashboard Pembeli/Pelanggan</w:t>
      </w:r>
    </w:p>
    <w:p w:rsidR="00F97435" w:rsidRPr="00412D28" w:rsidRDefault="00A318D0" w:rsidP="002F0EED">
      <w:pPr>
        <w:pStyle w:val="ListParagraph"/>
        <w:spacing w:after="120" w:line="360" w:lineRule="auto"/>
        <w:ind w:left="426"/>
        <w:jc w:val="center"/>
        <w:rPr>
          <w:rFonts w:ascii="Times New Roman" w:hAnsi="Times New Roman" w:cs="Times New Roman"/>
          <w:sz w:val="24"/>
        </w:rPr>
      </w:pPr>
      <w:r w:rsidRPr="00412D28">
        <w:rPr>
          <w:rFonts w:ascii="Times New Roman" w:hAnsi="Times New Roman" w:cs="Times New Roman"/>
          <w:noProof/>
        </w:rPr>
        <w:drawing>
          <wp:inline distT="0" distB="0" distL="0" distR="0" wp14:anchorId="0DE50BF5" wp14:editId="27086031">
            <wp:extent cx="3108960" cy="2814735"/>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Customer.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08960" cy="2814735"/>
                    </a:xfrm>
                    <a:prstGeom prst="rect">
                      <a:avLst/>
                    </a:prstGeom>
                  </pic:spPr>
                </pic:pic>
              </a:graphicData>
            </a:graphic>
          </wp:inline>
        </w:drawing>
      </w:r>
    </w:p>
    <w:p w:rsidR="003A47F0" w:rsidRPr="00412D28" w:rsidRDefault="00F04FC8" w:rsidP="00B81E86">
      <w:pPr>
        <w:pStyle w:val="Caption"/>
        <w:spacing w:after="360"/>
        <w:jc w:val="center"/>
        <w:rPr>
          <w:rFonts w:ascii="Times New Roman" w:hAnsi="Times New Roman" w:cs="Times New Roman"/>
          <w:i w:val="0"/>
          <w:color w:val="auto"/>
          <w:sz w:val="24"/>
        </w:rPr>
      </w:pPr>
      <w:bookmarkStart w:id="156" w:name="_Toc108722654"/>
      <w:bookmarkStart w:id="157" w:name="_Toc108998042"/>
      <w:bookmarkStart w:id="158" w:name="_Toc108999290"/>
      <w:bookmarkStart w:id="159" w:name="_Toc109486122"/>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ashboard Pembeli/Pelanggan</w:t>
      </w:r>
      <w:bookmarkEnd w:id="156"/>
      <w:bookmarkEnd w:id="157"/>
      <w:bookmarkEnd w:id="158"/>
      <w:bookmarkEnd w:id="159"/>
    </w:p>
    <w:p w:rsidR="00625D30" w:rsidRDefault="008F3AA2" w:rsidP="00625D30">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dashboard</w:t>
      </w:r>
      <w:r w:rsidRPr="00412D28">
        <w:rPr>
          <w:rFonts w:ascii="Times New Roman" w:hAnsi="Times New Roman" w:cs="Times New Roman"/>
          <w:sz w:val="24"/>
        </w:rPr>
        <w:t xml:space="preserve"> pembeli/pe</w:t>
      </w:r>
      <w:r w:rsidR="00487130" w:rsidRPr="00412D28">
        <w:rPr>
          <w:rFonts w:ascii="Times New Roman" w:hAnsi="Times New Roman" w:cs="Times New Roman"/>
          <w:sz w:val="24"/>
        </w:rPr>
        <w:t xml:space="preserve">langgan gambar </w:t>
      </w:r>
      <w:r w:rsidRPr="00412D28">
        <w:rPr>
          <w:rFonts w:ascii="Times New Roman" w:hAnsi="Times New Roman" w:cs="Times New Roman"/>
          <w:sz w:val="24"/>
        </w:rPr>
        <w:t xml:space="preserve">3.16, </w:t>
      </w:r>
      <w:r w:rsidR="0097121A" w:rsidRPr="00412D28">
        <w:rPr>
          <w:rFonts w:ascii="Times New Roman" w:hAnsi="Times New Roman" w:cs="Times New Roman"/>
          <w:sz w:val="24"/>
        </w:rPr>
        <w:t xml:space="preserve"> </w:t>
      </w:r>
      <w:r w:rsidRPr="00412D28">
        <w:rPr>
          <w:rFonts w:ascii="Times New Roman" w:hAnsi="Times New Roman" w:cs="Times New Roman"/>
          <w:sz w:val="24"/>
        </w:rPr>
        <w:t xml:space="preserve">menjelaskan bahwa sebagai rancangan desain yang dibuat oleh penulis untuk mengacu dalam pembuatan produk yang sebenarnya. Tampilan </w:t>
      </w:r>
      <w:r w:rsidR="00D67526" w:rsidRPr="00412D28">
        <w:rPr>
          <w:rFonts w:ascii="Times New Roman" w:hAnsi="Times New Roman" w:cs="Times New Roman"/>
          <w:sz w:val="24"/>
        </w:rPr>
        <w:t xml:space="preserve">rancangan </w:t>
      </w:r>
      <w:r w:rsidR="00A64F9A" w:rsidRPr="00412D28">
        <w:rPr>
          <w:rFonts w:ascii="Times New Roman" w:hAnsi="Times New Roman" w:cs="Times New Roman"/>
          <w:sz w:val="24"/>
        </w:rPr>
        <w:t xml:space="preserve">halaman </w:t>
      </w:r>
      <w:r w:rsidRPr="00412D28">
        <w:rPr>
          <w:rFonts w:ascii="Times New Roman" w:hAnsi="Times New Roman" w:cs="Times New Roman"/>
          <w:i/>
          <w:sz w:val="24"/>
        </w:rPr>
        <w:t>dashboard</w:t>
      </w:r>
      <w:r w:rsidR="00A64F9A" w:rsidRPr="00412D28">
        <w:rPr>
          <w:rFonts w:ascii="Times New Roman" w:hAnsi="Times New Roman" w:cs="Times New Roman"/>
          <w:sz w:val="24"/>
        </w:rPr>
        <w:t xml:space="preserve"> </w:t>
      </w:r>
      <w:r w:rsidRPr="00412D28">
        <w:rPr>
          <w:rFonts w:ascii="Times New Roman" w:hAnsi="Times New Roman" w:cs="Times New Roman"/>
          <w:sz w:val="24"/>
        </w:rPr>
        <w:t>ini agar pembeli/pelanggan dapat melihat semua produk-produk</w:t>
      </w:r>
      <w:r w:rsidR="00DA741B" w:rsidRPr="00412D28">
        <w:rPr>
          <w:rFonts w:ascii="Times New Roman" w:hAnsi="Times New Roman" w:cs="Times New Roman"/>
          <w:sz w:val="24"/>
        </w:rPr>
        <w:t xml:space="preserve"> yang tersedia</w:t>
      </w:r>
      <w:r w:rsidR="00A64F9A" w:rsidRPr="00412D28">
        <w:rPr>
          <w:rFonts w:ascii="Times New Roman" w:hAnsi="Times New Roman" w:cs="Times New Roman"/>
          <w:sz w:val="24"/>
        </w:rPr>
        <w:t xml:space="preserve"> </w:t>
      </w:r>
      <w:r w:rsidR="002E42FE" w:rsidRPr="00412D28">
        <w:rPr>
          <w:rFonts w:ascii="Times New Roman" w:hAnsi="Times New Roman" w:cs="Times New Roman"/>
          <w:sz w:val="24"/>
        </w:rPr>
        <w:t xml:space="preserve">di dalam sistem tersebut. </w:t>
      </w:r>
    </w:p>
    <w:p w:rsidR="00DA7F9C" w:rsidRPr="00412D28" w:rsidRDefault="00DA7F9C"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Profile Pembeli/Pelanggan</w:t>
      </w:r>
    </w:p>
    <w:p w:rsidR="00DA7F9C" w:rsidRPr="00412D28" w:rsidRDefault="00DA7F9C" w:rsidP="00625D30">
      <w:pPr>
        <w:pStyle w:val="ListParagraph"/>
        <w:spacing w:after="120" w:line="360" w:lineRule="auto"/>
        <w:jc w:val="center"/>
        <w:rPr>
          <w:rFonts w:ascii="Times New Roman" w:hAnsi="Times New Roman" w:cs="Times New Roman"/>
          <w:sz w:val="24"/>
        </w:rPr>
      </w:pPr>
      <w:r w:rsidRPr="00412D28">
        <w:rPr>
          <w:noProof/>
        </w:rPr>
        <w:drawing>
          <wp:inline distT="0" distB="0" distL="0" distR="0" wp14:anchorId="075EF565" wp14:editId="60F8E301">
            <wp:extent cx="2743200" cy="248359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483594"/>
                    </a:xfrm>
                    <a:prstGeom prst="rect">
                      <a:avLst/>
                    </a:prstGeom>
                  </pic:spPr>
                </pic:pic>
              </a:graphicData>
            </a:graphic>
          </wp:inline>
        </w:drawing>
      </w:r>
    </w:p>
    <w:p w:rsidR="00DA7F9C" w:rsidRPr="00412D28" w:rsidRDefault="00DA7F9C" w:rsidP="00B81E86">
      <w:pPr>
        <w:pStyle w:val="Caption"/>
        <w:spacing w:after="360"/>
        <w:jc w:val="center"/>
        <w:rPr>
          <w:rFonts w:ascii="Times New Roman" w:hAnsi="Times New Roman" w:cs="Times New Roman"/>
          <w:i w:val="0"/>
          <w:color w:val="auto"/>
          <w:sz w:val="24"/>
        </w:rPr>
      </w:pPr>
      <w:bookmarkStart w:id="160" w:name="_Toc108722655"/>
      <w:bookmarkStart w:id="161" w:name="_Toc108998043"/>
      <w:bookmarkStart w:id="162" w:name="_Toc108999291"/>
      <w:bookmarkStart w:id="163" w:name="_Toc109486123"/>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6</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Profile Pembeli/Pelanggan</w:t>
      </w:r>
      <w:bookmarkEnd w:id="160"/>
      <w:bookmarkEnd w:id="161"/>
      <w:bookmarkEnd w:id="162"/>
      <w:bookmarkEnd w:id="163"/>
    </w:p>
    <w:p w:rsidR="00F11DFA" w:rsidRDefault="000E73FD" w:rsidP="00625D30">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profile</w:t>
      </w:r>
      <w:r w:rsidRPr="00412D28">
        <w:rPr>
          <w:rFonts w:ascii="Times New Roman" w:hAnsi="Times New Roman" w:cs="Times New Roman"/>
          <w:sz w:val="24"/>
        </w:rPr>
        <w:t xml:space="preserve"> pembeli/pe</w:t>
      </w:r>
      <w:r w:rsidR="00D67526" w:rsidRPr="00412D28">
        <w:rPr>
          <w:rFonts w:ascii="Times New Roman" w:hAnsi="Times New Roman" w:cs="Times New Roman"/>
          <w:sz w:val="24"/>
        </w:rPr>
        <w:t>langgan gambar 3.17</w:t>
      </w:r>
      <w:r w:rsidRPr="00412D28">
        <w:rPr>
          <w:rFonts w:ascii="Times New Roman" w:hAnsi="Times New Roman" w:cs="Times New Roman"/>
          <w:sz w:val="24"/>
        </w:rPr>
        <w:t>,</w:t>
      </w:r>
      <w:r w:rsidR="00D67526" w:rsidRPr="00412D28">
        <w:rPr>
          <w:rFonts w:ascii="Times New Roman" w:hAnsi="Times New Roman" w:cs="Times New Roman"/>
          <w:sz w:val="24"/>
        </w:rPr>
        <w:t xml:space="preserve"> menjelaskan </w:t>
      </w:r>
      <w:r w:rsidRPr="00412D28">
        <w:rPr>
          <w:rFonts w:ascii="Times New Roman" w:hAnsi="Times New Roman" w:cs="Times New Roman"/>
          <w:sz w:val="24"/>
        </w:rPr>
        <w:t xml:space="preserve">bahwa sebagai rancangan desain yang dibuat oleh penulis untuk mengacu dalam pembuatan produk yang sebenarnya. </w:t>
      </w:r>
      <w:r w:rsidR="00D67526" w:rsidRPr="00412D28">
        <w:rPr>
          <w:rFonts w:ascii="Times New Roman" w:hAnsi="Times New Roman" w:cs="Times New Roman"/>
          <w:sz w:val="24"/>
        </w:rPr>
        <w:t xml:space="preserve">Tampilan rancangan ini dibuat oleh penulis agar pembeli/pelanggan dapat melakukan </w:t>
      </w:r>
      <w:r w:rsidR="00D67526" w:rsidRPr="00412D28">
        <w:rPr>
          <w:rFonts w:ascii="Times New Roman" w:hAnsi="Times New Roman" w:cs="Times New Roman"/>
          <w:i/>
          <w:sz w:val="24"/>
        </w:rPr>
        <w:t>update</w:t>
      </w:r>
      <w:r w:rsidR="00D67526" w:rsidRPr="00412D28">
        <w:rPr>
          <w:rFonts w:ascii="Times New Roman" w:hAnsi="Times New Roman" w:cs="Times New Roman"/>
          <w:sz w:val="24"/>
        </w:rPr>
        <w:t xml:space="preserve"> profil di dalam sistem tersebut.  </w:t>
      </w:r>
    </w:p>
    <w:p w:rsidR="00DA7F9C" w:rsidRPr="00412D28" w:rsidRDefault="00D1689F"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Tampilan Detail Barang </w:t>
      </w:r>
    </w:p>
    <w:p w:rsidR="00D1689F" w:rsidRPr="00412D28" w:rsidRDefault="00D1689F" w:rsidP="00625D30">
      <w:pPr>
        <w:pStyle w:val="ListParagraph"/>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472989DC" wp14:editId="1F9A975D">
            <wp:extent cx="2743200" cy="248359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Barang.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D1689F" w:rsidRPr="00412D28" w:rsidRDefault="00D1689F" w:rsidP="00B81E86">
      <w:pPr>
        <w:pStyle w:val="Caption"/>
        <w:spacing w:after="360" w:line="360" w:lineRule="auto"/>
        <w:jc w:val="center"/>
        <w:rPr>
          <w:rFonts w:ascii="Times New Roman" w:hAnsi="Times New Roman" w:cs="Times New Roman"/>
          <w:i w:val="0"/>
          <w:color w:val="auto"/>
          <w:sz w:val="24"/>
        </w:rPr>
      </w:pPr>
      <w:bookmarkStart w:id="164" w:name="_Toc108722656"/>
      <w:bookmarkStart w:id="165" w:name="_Toc108998044"/>
      <w:bookmarkStart w:id="166" w:name="_Toc108999292"/>
      <w:bookmarkStart w:id="167" w:name="_Toc109486124"/>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7</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etail Barang</w:t>
      </w:r>
      <w:bookmarkEnd w:id="164"/>
      <w:bookmarkEnd w:id="165"/>
      <w:bookmarkEnd w:id="166"/>
      <w:bookmarkEnd w:id="167"/>
    </w:p>
    <w:p w:rsidR="00B31325" w:rsidRPr="00625D30" w:rsidRDefault="008E29DC" w:rsidP="00625D30">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detail barang gambar 3.18, menjelaskan bahwa sebagai rancangan desain yang dibuat oleh penulis untuk mengacu dalam pembuatan produk yang sebenarnya. Tampilan rancangan </w:t>
      </w:r>
      <w:r w:rsidRPr="00412D28">
        <w:rPr>
          <w:rFonts w:ascii="Times New Roman" w:hAnsi="Times New Roman" w:cs="Times New Roman"/>
          <w:i/>
          <w:sz w:val="24"/>
        </w:rPr>
        <w:t>detail</w:t>
      </w:r>
      <w:r w:rsidRPr="00412D28">
        <w:rPr>
          <w:rFonts w:ascii="Times New Roman" w:hAnsi="Times New Roman" w:cs="Times New Roman"/>
          <w:sz w:val="24"/>
        </w:rPr>
        <w:t xml:space="preserve"> barang ini dibuat oleh penulis agar melihat </w:t>
      </w:r>
      <w:r w:rsidRPr="00412D28">
        <w:rPr>
          <w:rFonts w:ascii="Times New Roman" w:hAnsi="Times New Roman" w:cs="Times New Roman"/>
          <w:i/>
          <w:sz w:val="24"/>
        </w:rPr>
        <w:t>detail</w:t>
      </w:r>
      <w:r w:rsidRPr="00412D28">
        <w:rPr>
          <w:rFonts w:ascii="Times New Roman" w:hAnsi="Times New Roman" w:cs="Times New Roman"/>
          <w:sz w:val="24"/>
        </w:rPr>
        <w:t xml:space="preserve"> produk-produk, stok</w:t>
      </w:r>
      <w:r w:rsidR="00814858" w:rsidRPr="00412D28">
        <w:rPr>
          <w:rFonts w:ascii="Times New Roman" w:hAnsi="Times New Roman" w:cs="Times New Roman"/>
          <w:sz w:val="24"/>
        </w:rPr>
        <w:t xml:space="preserve"> barang</w:t>
      </w:r>
      <w:r w:rsidRPr="00412D28">
        <w:rPr>
          <w:rFonts w:ascii="Times New Roman" w:hAnsi="Times New Roman" w:cs="Times New Roman"/>
          <w:sz w:val="24"/>
        </w:rPr>
        <w:t>, tambah keranjang, dan jumlah produk yang akan dibeli oleh</w:t>
      </w:r>
      <w:r w:rsidR="00625D30">
        <w:rPr>
          <w:rFonts w:ascii="Times New Roman" w:hAnsi="Times New Roman" w:cs="Times New Roman"/>
          <w:sz w:val="24"/>
        </w:rPr>
        <w:t xml:space="preserve"> pembeli/pelanggan.  </w:t>
      </w:r>
    </w:p>
    <w:p w:rsidR="00625D30" w:rsidRDefault="00625D30">
      <w:pPr>
        <w:rPr>
          <w:rFonts w:ascii="Times New Roman" w:hAnsi="Times New Roman" w:cs="Times New Roman"/>
          <w:sz w:val="24"/>
        </w:rPr>
      </w:pPr>
      <w:r>
        <w:rPr>
          <w:rFonts w:ascii="Times New Roman" w:hAnsi="Times New Roman" w:cs="Times New Roman"/>
          <w:sz w:val="24"/>
        </w:rPr>
        <w:br w:type="page"/>
      </w:r>
    </w:p>
    <w:p w:rsidR="00110C59" w:rsidRPr="00412D28" w:rsidRDefault="002D3CC8"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Pesanan Pembeli/Pelanggan</w:t>
      </w:r>
    </w:p>
    <w:p w:rsidR="0059285B" w:rsidRDefault="005854F7" w:rsidP="0059285B">
      <w:pPr>
        <w:pStyle w:val="Caption"/>
        <w:spacing w:after="360" w:line="360" w:lineRule="auto"/>
        <w:jc w:val="center"/>
        <w:rPr>
          <w:rFonts w:ascii="Times New Roman" w:hAnsi="Times New Roman" w:cs="Times New Roman"/>
          <w:i w:val="0"/>
          <w:color w:val="auto"/>
          <w:sz w:val="24"/>
        </w:rPr>
      </w:pPr>
      <w:r w:rsidRPr="00412D28">
        <w:rPr>
          <w:rFonts w:ascii="Times New Roman" w:hAnsi="Times New Roman" w:cs="Times New Roman"/>
          <w:i w:val="0"/>
          <w:noProof/>
          <w:color w:val="auto"/>
        </w:rPr>
        <w:drawing>
          <wp:inline distT="0" distB="0" distL="0" distR="0" wp14:anchorId="08AD877B" wp14:editId="0433321C">
            <wp:extent cx="2743200" cy="248359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Pesanan Pembel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59285B" w:rsidRPr="0059285B" w:rsidRDefault="0059285B" w:rsidP="00D13F68">
      <w:pPr>
        <w:pStyle w:val="Caption"/>
        <w:spacing w:after="360"/>
        <w:jc w:val="center"/>
        <w:rPr>
          <w:rFonts w:ascii="Times New Roman" w:hAnsi="Times New Roman" w:cs="Times New Roman"/>
          <w:i w:val="0"/>
          <w:color w:val="auto"/>
          <w:sz w:val="24"/>
        </w:rPr>
      </w:pPr>
      <w:bookmarkStart w:id="168" w:name="_Toc108998045"/>
      <w:bookmarkStart w:id="169" w:name="_Toc108999293"/>
      <w:bookmarkStart w:id="170" w:name="_Toc109486125"/>
      <w:r w:rsidRPr="0059285B">
        <w:rPr>
          <w:rFonts w:ascii="Times New Roman" w:hAnsi="Times New Roman" w:cs="Times New Roman"/>
          <w:i w:val="0"/>
          <w:color w:val="auto"/>
          <w:sz w:val="24"/>
        </w:rPr>
        <w:t xml:space="preserve">Gambar 3. </w:t>
      </w:r>
      <w:r w:rsidRPr="0059285B">
        <w:rPr>
          <w:rFonts w:ascii="Times New Roman" w:hAnsi="Times New Roman" w:cs="Times New Roman"/>
          <w:i w:val="0"/>
          <w:color w:val="auto"/>
          <w:sz w:val="24"/>
        </w:rPr>
        <w:fldChar w:fldCharType="begin"/>
      </w:r>
      <w:r w:rsidRPr="0059285B">
        <w:rPr>
          <w:rFonts w:ascii="Times New Roman" w:hAnsi="Times New Roman" w:cs="Times New Roman"/>
          <w:i w:val="0"/>
          <w:color w:val="auto"/>
          <w:sz w:val="24"/>
        </w:rPr>
        <w:instrText xml:space="preserve"> SEQ Gambar_3. \* ARABIC </w:instrText>
      </w:r>
      <w:r w:rsidRPr="0059285B">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8</w:t>
      </w:r>
      <w:r w:rsidRPr="0059285B">
        <w:rPr>
          <w:rFonts w:ascii="Times New Roman" w:hAnsi="Times New Roman" w:cs="Times New Roman"/>
          <w:i w:val="0"/>
          <w:color w:val="auto"/>
          <w:sz w:val="24"/>
        </w:rPr>
        <w:fldChar w:fldCharType="end"/>
      </w:r>
      <w:r w:rsidRPr="0059285B">
        <w:rPr>
          <w:rFonts w:ascii="Times New Roman" w:hAnsi="Times New Roman" w:cs="Times New Roman"/>
          <w:i w:val="0"/>
          <w:color w:val="auto"/>
          <w:sz w:val="24"/>
        </w:rPr>
        <w:t>. Rancangan Tampilan Pesanan Pembeli/Pelanggan</w:t>
      </w:r>
      <w:bookmarkEnd w:id="168"/>
      <w:bookmarkEnd w:id="169"/>
      <w:bookmarkEnd w:id="170"/>
    </w:p>
    <w:p w:rsidR="002D3CC8" w:rsidRPr="00625D30" w:rsidRDefault="005854F7" w:rsidP="00625D30">
      <w:pPr>
        <w:spacing w:line="360" w:lineRule="auto"/>
        <w:jc w:val="both"/>
      </w:pPr>
      <w:r w:rsidRPr="00412D28">
        <w:rPr>
          <w:rFonts w:ascii="Times New Roman" w:hAnsi="Times New Roman" w:cs="Times New Roman"/>
          <w:sz w:val="24"/>
        </w:rPr>
        <w:t>Dari rancangan tampilan pesanan pembeli/pelanggan gambar 3.19, menjelaskan bahwa sebagai rancangan desain yang dibuat oleh penulis untuk mengacu dalam pembuatan produk yang sebenarnya. Tampilan rancangan pesanan pembeli ini dibuat oleh penulis agar pembeli/pelanggan dapat melihat pesanan</w:t>
      </w:r>
      <w:r w:rsidR="00E871DC" w:rsidRPr="00412D28">
        <w:rPr>
          <w:rFonts w:ascii="Times New Roman" w:hAnsi="Times New Roman" w:cs="Times New Roman"/>
          <w:sz w:val="24"/>
        </w:rPr>
        <w:t xml:space="preserve"> produk</w:t>
      </w:r>
      <w:r w:rsidRPr="00412D28">
        <w:rPr>
          <w:rFonts w:ascii="Times New Roman" w:hAnsi="Times New Roman" w:cs="Times New Roman"/>
          <w:sz w:val="24"/>
        </w:rPr>
        <w:t xml:space="preserve"> setiap transaksi</w:t>
      </w:r>
      <w:r w:rsidR="00E871DC" w:rsidRPr="00412D28">
        <w:rPr>
          <w:rFonts w:ascii="Times New Roman" w:hAnsi="Times New Roman" w:cs="Times New Roman"/>
          <w:sz w:val="24"/>
        </w:rPr>
        <w:t xml:space="preserve"> serta mendapatkan verifikasi dari admin.   </w:t>
      </w:r>
    </w:p>
    <w:p w:rsidR="005B3DC5" w:rsidRPr="008E08B5" w:rsidRDefault="005B3DC5"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w:t>
      </w:r>
      <w:r w:rsidR="007F0AE3" w:rsidRPr="00412D28">
        <w:rPr>
          <w:rFonts w:ascii="Times New Roman" w:hAnsi="Times New Roman" w:cs="Times New Roman"/>
          <w:sz w:val="24"/>
        </w:rPr>
        <w:t xml:space="preserve">Tampilan </w:t>
      </w:r>
      <w:r w:rsidRPr="00412D28">
        <w:rPr>
          <w:rFonts w:ascii="Times New Roman" w:hAnsi="Times New Roman" w:cs="Times New Roman"/>
          <w:sz w:val="24"/>
        </w:rPr>
        <w:t>Konfirmasi Pembayaran</w:t>
      </w:r>
    </w:p>
    <w:p w:rsidR="00A93D4D" w:rsidRDefault="00A108E0" w:rsidP="009C2BA7">
      <w:pPr>
        <w:jc w:val="center"/>
      </w:pPr>
      <w:r>
        <w:rPr>
          <w:noProof/>
        </w:rPr>
        <w:drawing>
          <wp:inline distT="0" distB="0" distL="0" distR="0" wp14:anchorId="3B160708" wp14:editId="571893D9">
            <wp:extent cx="2743200" cy="2483591"/>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ayaran.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9C2BA7" w:rsidRPr="009C2BA7" w:rsidRDefault="009C2BA7" w:rsidP="009C2BA7">
      <w:pPr>
        <w:pStyle w:val="Caption"/>
        <w:spacing w:line="360" w:lineRule="auto"/>
        <w:jc w:val="center"/>
        <w:rPr>
          <w:rFonts w:ascii="Times New Roman" w:hAnsi="Times New Roman" w:cs="Times New Roman"/>
          <w:i w:val="0"/>
        </w:rPr>
      </w:pPr>
      <w:bookmarkStart w:id="171" w:name="_Toc108999294"/>
      <w:bookmarkStart w:id="172" w:name="_Toc109486126"/>
      <w:r w:rsidRPr="009C2BA7">
        <w:rPr>
          <w:rFonts w:ascii="Times New Roman" w:hAnsi="Times New Roman" w:cs="Times New Roman"/>
          <w:i w:val="0"/>
          <w:color w:val="auto"/>
          <w:sz w:val="24"/>
        </w:rPr>
        <w:t xml:space="preserve">Gambar 3. </w:t>
      </w:r>
      <w:r w:rsidRPr="009C2BA7">
        <w:rPr>
          <w:rFonts w:ascii="Times New Roman" w:hAnsi="Times New Roman" w:cs="Times New Roman"/>
          <w:i w:val="0"/>
          <w:color w:val="auto"/>
          <w:sz w:val="24"/>
        </w:rPr>
        <w:fldChar w:fldCharType="begin"/>
      </w:r>
      <w:r w:rsidRPr="009C2BA7">
        <w:rPr>
          <w:rFonts w:ascii="Times New Roman" w:hAnsi="Times New Roman" w:cs="Times New Roman"/>
          <w:i w:val="0"/>
          <w:color w:val="auto"/>
          <w:sz w:val="24"/>
        </w:rPr>
        <w:instrText xml:space="preserve"> SEQ Gambar_3. \* ARABIC </w:instrText>
      </w:r>
      <w:r w:rsidRPr="009C2BA7">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9</w:t>
      </w:r>
      <w:r w:rsidRPr="009C2BA7">
        <w:rPr>
          <w:rFonts w:ascii="Times New Roman" w:hAnsi="Times New Roman" w:cs="Times New Roman"/>
          <w:i w:val="0"/>
          <w:color w:val="auto"/>
          <w:sz w:val="24"/>
        </w:rPr>
        <w:fldChar w:fldCharType="end"/>
      </w:r>
      <w:r w:rsidRPr="009C2BA7">
        <w:rPr>
          <w:rFonts w:ascii="Times New Roman" w:hAnsi="Times New Roman" w:cs="Times New Roman"/>
          <w:i w:val="0"/>
          <w:color w:val="auto"/>
          <w:sz w:val="24"/>
        </w:rPr>
        <w:t>. Rancangan Tampilan Konfirmasi Pembayaran</w:t>
      </w:r>
      <w:bookmarkEnd w:id="171"/>
      <w:bookmarkEnd w:id="172"/>
    </w:p>
    <w:p w:rsidR="00162801" w:rsidRPr="00625D30" w:rsidRDefault="00A93D4D" w:rsidP="00625D30">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konfirmasi pembayaran gambar 3.20, menjelaskan bahwa sebagai rancangan desain yang dibuat oleh penulis untuk mengacu dalam pembuatan produk yang sebenarnya. Tampilan rancangan konformasi pembayaran ini yang dibuat oleh penulis untuk mengupload bukti pembayaran ke </w:t>
      </w:r>
      <w:r w:rsidR="00467698" w:rsidRPr="00412D28">
        <w:rPr>
          <w:rFonts w:ascii="Times New Roman" w:hAnsi="Times New Roman" w:cs="Times New Roman"/>
          <w:sz w:val="24"/>
        </w:rPr>
        <w:t xml:space="preserve">dalam </w:t>
      </w:r>
      <w:r w:rsidRPr="00412D28">
        <w:rPr>
          <w:rFonts w:ascii="Times New Roman" w:hAnsi="Times New Roman" w:cs="Times New Roman"/>
          <w:sz w:val="24"/>
        </w:rPr>
        <w:t>sistem setalah mela</w:t>
      </w:r>
      <w:r w:rsidR="00C872D6">
        <w:rPr>
          <w:rFonts w:ascii="Times New Roman" w:hAnsi="Times New Roman" w:cs="Times New Roman"/>
          <w:sz w:val="24"/>
        </w:rPr>
        <w:t xml:space="preserve">kukan transfer pembayaran melalui </w:t>
      </w:r>
      <w:r w:rsidRPr="00412D28">
        <w:rPr>
          <w:rFonts w:ascii="Times New Roman" w:hAnsi="Times New Roman" w:cs="Times New Roman"/>
          <w:sz w:val="24"/>
        </w:rPr>
        <w:t>transfer rekening bank yang telah tersedia di dalam sistem tersebut.</w:t>
      </w:r>
    </w:p>
    <w:p w:rsidR="007F0AE3" w:rsidRPr="003725AD" w:rsidRDefault="007F0AE3"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Dashboard Admin</w:t>
      </w:r>
    </w:p>
    <w:p w:rsidR="00231533" w:rsidRDefault="00BA095C" w:rsidP="00231533">
      <w:pPr>
        <w:pStyle w:val="Caption"/>
        <w:jc w:val="center"/>
      </w:pPr>
      <w:bookmarkStart w:id="173" w:name="_Toc108998047"/>
      <w:r w:rsidRPr="00412D28">
        <w:rPr>
          <w:i w:val="0"/>
          <w:noProof/>
        </w:rPr>
        <w:drawing>
          <wp:inline distT="0" distB="0" distL="0" distR="0" wp14:anchorId="64ECD2C8" wp14:editId="6C5F3286">
            <wp:extent cx="3603671" cy="326263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 Admin.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3671" cy="3262630"/>
                    </a:xfrm>
                    <a:prstGeom prst="rect">
                      <a:avLst/>
                    </a:prstGeom>
                  </pic:spPr>
                </pic:pic>
              </a:graphicData>
            </a:graphic>
          </wp:inline>
        </w:drawing>
      </w:r>
      <w:bookmarkEnd w:id="173"/>
    </w:p>
    <w:p w:rsidR="003F21EF" w:rsidRPr="00231533" w:rsidRDefault="00231533" w:rsidP="00231533">
      <w:pPr>
        <w:pStyle w:val="Caption"/>
        <w:jc w:val="center"/>
        <w:rPr>
          <w:rFonts w:ascii="Times New Roman" w:hAnsi="Times New Roman" w:cs="Times New Roman"/>
          <w:i w:val="0"/>
          <w:color w:val="auto"/>
          <w:sz w:val="24"/>
        </w:rPr>
      </w:pPr>
      <w:bookmarkStart w:id="174" w:name="_Toc108999295"/>
      <w:bookmarkStart w:id="175" w:name="_Toc109486127"/>
      <w:r w:rsidRPr="00231533">
        <w:rPr>
          <w:rFonts w:ascii="Times New Roman" w:hAnsi="Times New Roman" w:cs="Times New Roman"/>
          <w:i w:val="0"/>
          <w:color w:val="auto"/>
          <w:sz w:val="24"/>
        </w:rPr>
        <w:t xml:space="preserve">Gambar 3. </w:t>
      </w:r>
      <w:r w:rsidRPr="00231533">
        <w:rPr>
          <w:rFonts w:ascii="Times New Roman" w:hAnsi="Times New Roman" w:cs="Times New Roman"/>
          <w:i w:val="0"/>
          <w:color w:val="auto"/>
          <w:sz w:val="24"/>
        </w:rPr>
        <w:fldChar w:fldCharType="begin"/>
      </w:r>
      <w:r w:rsidRPr="00231533">
        <w:rPr>
          <w:rFonts w:ascii="Times New Roman" w:hAnsi="Times New Roman" w:cs="Times New Roman"/>
          <w:i w:val="0"/>
          <w:color w:val="auto"/>
          <w:sz w:val="24"/>
        </w:rPr>
        <w:instrText xml:space="preserve"> SEQ Gambar_3. \* ARABIC </w:instrText>
      </w:r>
      <w:r w:rsidRPr="00231533">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20</w:t>
      </w:r>
      <w:r w:rsidRPr="00231533">
        <w:rPr>
          <w:rFonts w:ascii="Times New Roman" w:hAnsi="Times New Roman" w:cs="Times New Roman"/>
          <w:i w:val="0"/>
          <w:color w:val="auto"/>
          <w:sz w:val="24"/>
        </w:rPr>
        <w:fldChar w:fldCharType="end"/>
      </w:r>
      <w:r w:rsidRPr="00231533">
        <w:rPr>
          <w:rFonts w:ascii="Times New Roman" w:hAnsi="Times New Roman" w:cs="Times New Roman"/>
          <w:i w:val="0"/>
          <w:color w:val="auto"/>
          <w:sz w:val="24"/>
        </w:rPr>
        <w:t>. Rancangan Tampilan Dashboard Admin</w:t>
      </w:r>
      <w:bookmarkEnd w:id="174"/>
      <w:bookmarkEnd w:id="175"/>
    </w:p>
    <w:p w:rsidR="00412D28" w:rsidRPr="003F21EF" w:rsidRDefault="00412D28" w:rsidP="003F21EF">
      <w:pPr>
        <w:pStyle w:val="Caption"/>
        <w:spacing w:after="120" w:line="360" w:lineRule="auto"/>
        <w:jc w:val="both"/>
        <w:rPr>
          <w:rFonts w:ascii="Times New Roman" w:hAnsi="Times New Roman" w:cs="Times New Roman"/>
          <w:i w:val="0"/>
          <w:color w:val="auto"/>
          <w:sz w:val="24"/>
        </w:rPr>
      </w:pPr>
      <w:r w:rsidRPr="003F21EF">
        <w:rPr>
          <w:rFonts w:ascii="Times New Roman" w:hAnsi="Times New Roman" w:cs="Times New Roman"/>
          <w:i w:val="0"/>
          <w:color w:val="auto"/>
          <w:sz w:val="24"/>
        </w:rPr>
        <w:t xml:space="preserve">Dari rancangan tampilan dashboard admin gambar 3.21, menjelaskan bahwa sebagai rancangan desain yang dibuat oleh penulis untuk mengacu dalam pembuatan produk yang sebenarnya. tampilan rancangan dashboard admin ini dibuat oleh penulis, agar admin dapat mengelola semua produk serta melihat pesanan masuk dari </w:t>
      </w:r>
      <w:r w:rsidR="008A2CAD" w:rsidRPr="003F21EF">
        <w:rPr>
          <w:rFonts w:ascii="Times New Roman" w:hAnsi="Times New Roman" w:cs="Times New Roman"/>
          <w:i w:val="0"/>
          <w:color w:val="auto"/>
          <w:sz w:val="24"/>
        </w:rPr>
        <w:t>pembeli/</w:t>
      </w:r>
      <w:r w:rsidRPr="003F21EF">
        <w:rPr>
          <w:rFonts w:ascii="Times New Roman" w:hAnsi="Times New Roman" w:cs="Times New Roman"/>
          <w:i w:val="0"/>
          <w:color w:val="auto"/>
          <w:sz w:val="24"/>
        </w:rPr>
        <w:t>pelanggan setiap transaksinya.</w:t>
      </w:r>
    </w:p>
    <w:p w:rsidR="007F0AE3" w:rsidRPr="00412D28" w:rsidRDefault="007F0AE3" w:rsidP="00412D28">
      <w:pPr>
        <w:pStyle w:val="Caption"/>
        <w:rPr>
          <w:rFonts w:ascii="Times New Roman" w:hAnsi="Times New Roman" w:cs="Times New Roman"/>
          <w:i w:val="0"/>
          <w:color w:val="auto"/>
        </w:rPr>
      </w:pPr>
      <w:r w:rsidRPr="00412D28">
        <w:rPr>
          <w:rFonts w:ascii="Times New Roman" w:hAnsi="Times New Roman" w:cs="Times New Roman"/>
          <w:i w:val="0"/>
          <w:color w:val="auto"/>
        </w:rPr>
        <w:br/>
      </w:r>
      <w:r w:rsidRPr="00412D28">
        <w:rPr>
          <w:rFonts w:ascii="Times New Roman" w:hAnsi="Times New Roman" w:cs="Times New Roman"/>
          <w:i w:val="0"/>
          <w:color w:val="auto"/>
        </w:rPr>
        <w:br/>
      </w:r>
      <w:r w:rsidRPr="00412D28">
        <w:rPr>
          <w:rFonts w:ascii="Times New Roman" w:hAnsi="Times New Roman" w:cs="Times New Roman"/>
          <w:i w:val="0"/>
          <w:color w:val="auto"/>
        </w:rPr>
        <w:br w:type="page"/>
      </w:r>
    </w:p>
    <w:p w:rsidR="00D26342" w:rsidRPr="00910884" w:rsidRDefault="00591EF0" w:rsidP="00910884">
      <w:pPr>
        <w:pStyle w:val="Heading1"/>
        <w:spacing w:before="480" w:after="120" w:line="360" w:lineRule="auto"/>
        <w:jc w:val="center"/>
        <w:rPr>
          <w:rFonts w:asciiTheme="majorBidi" w:hAnsiTheme="majorBidi"/>
          <w:b/>
          <w:bCs/>
          <w:color w:val="auto"/>
          <w:sz w:val="24"/>
          <w:szCs w:val="24"/>
        </w:rPr>
      </w:pPr>
      <w:bookmarkStart w:id="176" w:name="_Toc109486065"/>
      <w:r w:rsidRPr="00412D28">
        <w:rPr>
          <w:rFonts w:ascii="Times New Roman" w:hAnsi="Times New Roman" w:cs="Times New Roman"/>
          <w:b/>
          <w:color w:val="auto"/>
          <w:sz w:val="24"/>
          <w:szCs w:val="24"/>
        </w:rPr>
        <w:t>BAB IV</w:t>
      </w:r>
      <w:r w:rsidR="00027B23" w:rsidRPr="00412D28">
        <w:rPr>
          <w:rFonts w:ascii="Times New Roman" w:hAnsi="Times New Roman" w:cs="Times New Roman"/>
          <w:b/>
          <w:color w:val="auto"/>
          <w:sz w:val="24"/>
          <w:szCs w:val="24"/>
        </w:rPr>
        <w:br/>
      </w:r>
      <w:bookmarkStart w:id="177" w:name="_Toc85266538"/>
      <w:bookmarkStart w:id="178" w:name="_Toc85266788"/>
      <w:bookmarkStart w:id="179" w:name="_Toc85533610"/>
      <w:bookmarkStart w:id="180" w:name="_Toc85549755"/>
      <w:bookmarkStart w:id="181" w:name="_Toc85568832"/>
      <w:bookmarkStart w:id="182" w:name="_Toc85569013"/>
      <w:r w:rsidR="00037B0F" w:rsidRPr="00412D28">
        <w:rPr>
          <w:rFonts w:asciiTheme="majorBidi" w:hAnsiTheme="majorBidi"/>
          <w:b/>
          <w:bCs/>
          <w:color w:val="auto"/>
          <w:sz w:val="24"/>
          <w:szCs w:val="24"/>
          <w:lang w:val="id-ID"/>
        </w:rPr>
        <w:t>IMPLEMENTASI DAN PEMBAHASAN</w:t>
      </w:r>
      <w:bookmarkEnd w:id="176"/>
      <w:bookmarkEnd w:id="177"/>
      <w:bookmarkEnd w:id="178"/>
      <w:bookmarkEnd w:id="179"/>
      <w:bookmarkEnd w:id="180"/>
      <w:bookmarkEnd w:id="181"/>
      <w:bookmarkEnd w:id="182"/>
    </w:p>
    <w:p w:rsidR="00FB2ADE" w:rsidRPr="00FB2ADE" w:rsidRDefault="00FB2ADE" w:rsidP="00010EF0">
      <w:pPr>
        <w:pStyle w:val="Heading2"/>
        <w:numPr>
          <w:ilvl w:val="0"/>
          <w:numId w:val="46"/>
        </w:numPr>
        <w:spacing w:before="480" w:after="240"/>
        <w:ind w:hanging="720"/>
        <w:rPr>
          <w:rFonts w:ascii="Times New Roman" w:hAnsi="Times New Roman" w:cs="Times New Roman"/>
          <w:b/>
          <w:color w:val="auto"/>
          <w:sz w:val="24"/>
        </w:rPr>
      </w:pPr>
      <w:bookmarkStart w:id="183" w:name="_Toc109486066"/>
      <w:r w:rsidRPr="00FB2ADE">
        <w:rPr>
          <w:rFonts w:ascii="Times New Roman" w:hAnsi="Times New Roman" w:cs="Times New Roman"/>
          <w:b/>
          <w:color w:val="auto"/>
          <w:sz w:val="24"/>
        </w:rPr>
        <w:t>Implementasi</w:t>
      </w:r>
      <w:bookmarkEnd w:id="183"/>
    </w:p>
    <w:p w:rsidR="00D26342" w:rsidRDefault="00D26342" w:rsidP="00910884">
      <w:pPr>
        <w:spacing w:after="120" w:line="360" w:lineRule="auto"/>
        <w:jc w:val="both"/>
        <w:rPr>
          <w:rFonts w:ascii="Times New Roman" w:hAnsi="Times New Roman" w:cs="Times New Roman"/>
          <w:noProof/>
          <w:sz w:val="24"/>
          <w:szCs w:val="24"/>
        </w:rPr>
      </w:pPr>
      <w:r w:rsidRPr="00910884">
        <w:rPr>
          <w:rFonts w:ascii="Times New Roman" w:hAnsi="Times New Roman" w:cs="Times New Roman"/>
          <w:noProof/>
          <w:sz w:val="24"/>
          <w:szCs w:val="24"/>
        </w:rPr>
        <w:t xml:space="preserve">Implementasi merupakan tahap penerapan dan sekaligus pengujian bagi sistem berdasarkan hasil analisa dan perancangan yang telah dilakukan sebelumnya. Pada bab ini merupakan implementasi </w:t>
      </w:r>
      <w:r w:rsidR="007217CB">
        <w:rPr>
          <w:rFonts w:ascii="Times New Roman" w:hAnsi="Times New Roman" w:cs="Times New Roman"/>
          <w:noProof/>
          <w:sz w:val="24"/>
          <w:szCs w:val="24"/>
        </w:rPr>
        <w:t>hasil rancangan</w:t>
      </w:r>
      <w:r w:rsidRPr="00910884">
        <w:rPr>
          <w:rFonts w:ascii="Times New Roman" w:hAnsi="Times New Roman" w:cs="Times New Roman"/>
          <w:noProof/>
          <w:sz w:val="24"/>
          <w:szCs w:val="24"/>
        </w:rPr>
        <w:t xml:space="preserve"> menjadi sebuah aplikasi </w:t>
      </w:r>
      <w:r w:rsidR="00872423">
        <w:rPr>
          <w:rFonts w:ascii="Times New Roman" w:hAnsi="Times New Roman" w:cs="Times New Roman"/>
          <w:noProof/>
          <w:sz w:val="24"/>
          <w:szCs w:val="24"/>
        </w:rPr>
        <w:t xml:space="preserve">penjualan </w:t>
      </w:r>
      <w:r w:rsidRPr="00910884">
        <w:rPr>
          <w:rFonts w:ascii="Times New Roman" w:hAnsi="Times New Roman" w:cs="Times New Roman"/>
          <w:noProof/>
          <w:sz w:val="24"/>
          <w:szCs w:val="24"/>
        </w:rPr>
        <w:t>yang sudah jadi dibuat oleh peneliti dan dapat digunakan.</w:t>
      </w:r>
    </w:p>
    <w:p w:rsidR="00C54AB9" w:rsidRDefault="00C54AB9" w:rsidP="00910884">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Adapun tujuan dari implementasi sistem sebagai berikut:</w:t>
      </w:r>
    </w:p>
    <w:p w:rsidR="00C54AB9"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yelesaikan desain sistem yang telah dirancang sebelumny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mastikan sistem dapat dioperasikan atau digunakan oleh penggun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guji sistem apakah sudah dib</w:t>
      </w:r>
      <w:r w:rsidR="008B750C">
        <w:rPr>
          <w:rFonts w:ascii="Times New Roman" w:hAnsi="Times New Roman" w:cs="Times New Roman"/>
          <w:noProof/>
          <w:sz w:val="24"/>
          <w:szCs w:val="24"/>
        </w:rPr>
        <w:t>uat sesuai rancangan atau tidak</w:t>
      </w:r>
      <w:r>
        <w:rPr>
          <w:rFonts w:ascii="Times New Roman" w:hAnsi="Times New Roman" w:cs="Times New Roman"/>
          <w:noProof/>
          <w:sz w:val="24"/>
          <w:szCs w:val="24"/>
        </w:rPr>
        <w:t xml:space="preserve"> </w:t>
      </w:r>
    </w:p>
    <w:p w:rsidR="00311A6B" w:rsidRDefault="00311A6B" w:rsidP="00010EF0">
      <w:pPr>
        <w:pStyle w:val="Heading2"/>
        <w:numPr>
          <w:ilvl w:val="0"/>
          <w:numId w:val="49"/>
        </w:numPr>
        <w:spacing w:before="120" w:after="240"/>
        <w:ind w:hanging="720"/>
        <w:rPr>
          <w:rFonts w:ascii="Times New Roman" w:hAnsi="Times New Roman" w:cs="Times New Roman"/>
          <w:noProof/>
          <w:sz w:val="24"/>
          <w:szCs w:val="24"/>
        </w:rPr>
      </w:pPr>
      <w:bookmarkStart w:id="184" w:name="_Toc109486067"/>
      <w:r w:rsidRPr="00311A6B">
        <w:rPr>
          <w:rFonts w:ascii="Times New Roman" w:hAnsi="Times New Roman" w:cs="Times New Roman"/>
          <w:b/>
          <w:color w:val="auto"/>
          <w:sz w:val="24"/>
        </w:rPr>
        <w:t>Pembahasan</w:t>
      </w:r>
      <w:bookmarkEnd w:id="184"/>
    </w:p>
    <w:p w:rsidR="00FC5CA9" w:rsidRDefault="00311A6B" w:rsidP="008E490A">
      <w:pPr>
        <w:spacing w:after="120" w:line="360" w:lineRule="auto"/>
        <w:jc w:val="both"/>
        <w:rPr>
          <w:rFonts w:ascii="Times New Roman" w:hAnsi="Times New Roman" w:cs="Times New Roman"/>
          <w:noProof/>
          <w:sz w:val="24"/>
          <w:szCs w:val="24"/>
        </w:rPr>
      </w:pPr>
      <w:r w:rsidRPr="00311A6B">
        <w:rPr>
          <w:rFonts w:ascii="Times New Roman" w:hAnsi="Times New Roman" w:cs="Times New Roman"/>
          <w:noProof/>
          <w:sz w:val="24"/>
          <w:szCs w:val="24"/>
        </w:rPr>
        <w:t>Penulis</w:t>
      </w:r>
      <w:r>
        <w:rPr>
          <w:rFonts w:ascii="Times New Roman" w:hAnsi="Times New Roman" w:cs="Times New Roman"/>
          <w:noProof/>
          <w:sz w:val="24"/>
          <w:szCs w:val="24"/>
        </w:rPr>
        <w:t xml:space="preserve"> atau peneliti </w:t>
      </w:r>
      <w:r w:rsidRPr="00311A6B">
        <w:rPr>
          <w:rFonts w:ascii="Times New Roman" w:hAnsi="Times New Roman" w:cs="Times New Roman"/>
          <w:noProof/>
          <w:sz w:val="24"/>
          <w:szCs w:val="24"/>
        </w:rPr>
        <w:t xml:space="preserve">akan menghasilkan sebuah </w:t>
      </w:r>
      <w:r w:rsidR="00872423">
        <w:rPr>
          <w:rFonts w:ascii="Times New Roman" w:hAnsi="Times New Roman" w:cs="Times New Roman"/>
          <w:noProof/>
          <w:sz w:val="24"/>
          <w:szCs w:val="24"/>
        </w:rPr>
        <w:t>aplikasi</w:t>
      </w:r>
      <w:r w:rsidRPr="00311A6B">
        <w:rPr>
          <w:rFonts w:ascii="Times New Roman" w:hAnsi="Times New Roman" w:cs="Times New Roman"/>
          <w:noProof/>
          <w:sz w:val="24"/>
          <w:szCs w:val="24"/>
        </w:rPr>
        <w:t xml:space="preserve"> Penjualan</w:t>
      </w:r>
      <w:r>
        <w:rPr>
          <w:rFonts w:ascii="Times New Roman" w:hAnsi="Times New Roman" w:cs="Times New Roman"/>
          <w:noProof/>
          <w:sz w:val="24"/>
          <w:szCs w:val="24"/>
        </w:rPr>
        <w:t xml:space="preserve"> Pada </w:t>
      </w:r>
      <w:r w:rsidR="00872423">
        <w:rPr>
          <w:rFonts w:ascii="Times New Roman" w:hAnsi="Times New Roman" w:cs="Times New Roman"/>
          <w:noProof/>
          <w:sz w:val="24"/>
          <w:szCs w:val="24"/>
        </w:rPr>
        <w:t>Desa Kalianyar</w:t>
      </w:r>
      <w:r>
        <w:rPr>
          <w:rFonts w:ascii="Times New Roman" w:hAnsi="Times New Roman" w:cs="Times New Roman"/>
          <w:noProof/>
          <w:sz w:val="24"/>
          <w:szCs w:val="24"/>
        </w:rPr>
        <w:t xml:space="preserve"> Berbasis Web</w:t>
      </w:r>
      <w:r w:rsidR="00994BAA">
        <w:rPr>
          <w:rFonts w:ascii="Times New Roman" w:hAnsi="Times New Roman" w:cs="Times New Roman"/>
          <w:noProof/>
          <w:sz w:val="24"/>
          <w:szCs w:val="24"/>
        </w:rPr>
        <w:t xml:space="preserve">. </w:t>
      </w:r>
      <w:r w:rsidR="00872423">
        <w:rPr>
          <w:rFonts w:ascii="Times New Roman" w:hAnsi="Times New Roman" w:cs="Times New Roman"/>
          <w:noProof/>
          <w:sz w:val="24"/>
          <w:szCs w:val="24"/>
        </w:rPr>
        <w:t>Dalam</w:t>
      </w:r>
      <w:r w:rsidR="00994BAA">
        <w:rPr>
          <w:rFonts w:ascii="Times New Roman" w:hAnsi="Times New Roman" w:cs="Times New Roman"/>
          <w:noProof/>
          <w:sz w:val="24"/>
          <w:szCs w:val="24"/>
        </w:rPr>
        <w:t xml:space="preserve"> </w:t>
      </w:r>
      <w:r w:rsidR="00872423">
        <w:rPr>
          <w:rFonts w:ascii="Times New Roman" w:hAnsi="Times New Roman" w:cs="Times New Roman"/>
          <w:noProof/>
          <w:sz w:val="24"/>
          <w:szCs w:val="24"/>
        </w:rPr>
        <w:t>aplikasi</w:t>
      </w:r>
      <w:r w:rsidR="00994BAA">
        <w:rPr>
          <w:rFonts w:ascii="Times New Roman" w:hAnsi="Times New Roman" w:cs="Times New Roman"/>
          <w:noProof/>
          <w:sz w:val="24"/>
          <w:szCs w:val="24"/>
        </w:rPr>
        <w:t xml:space="preserve"> yang dihasilkan ini terdiri dari 2 tampilan yaitu tampilan admin dan pembeli atau konsumen, dimana keduanya memiliki fungsi dan tugas masing-masing. Berikut ini tampilan dari Sistem </w:t>
      </w:r>
      <w:r w:rsidR="001D35ED">
        <w:rPr>
          <w:rFonts w:ascii="Times New Roman" w:hAnsi="Times New Roman" w:cs="Times New Roman"/>
          <w:noProof/>
          <w:sz w:val="24"/>
          <w:szCs w:val="24"/>
        </w:rPr>
        <w:t>Aplikasi</w:t>
      </w:r>
      <w:r w:rsidR="00994BAA">
        <w:rPr>
          <w:rFonts w:ascii="Times New Roman" w:hAnsi="Times New Roman" w:cs="Times New Roman"/>
          <w:noProof/>
          <w:sz w:val="24"/>
          <w:szCs w:val="24"/>
        </w:rPr>
        <w:t xml:space="preserve"> Penjualan.</w:t>
      </w:r>
    </w:p>
    <w:p w:rsidR="008E490A" w:rsidRDefault="008E490A" w:rsidP="008E490A">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Tampilan Form Login </w:t>
      </w:r>
    </w:p>
    <w:p w:rsidR="00EA425D" w:rsidRDefault="00EA425D" w:rsidP="00EA425D">
      <w:pPr>
        <w:tabs>
          <w:tab w:val="center" w:pos="3968"/>
        </w:tabs>
      </w:pPr>
      <w:bookmarkStart w:id="185" w:name="_Toc108997705"/>
      <w:r>
        <w:tab/>
      </w:r>
      <w:r w:rsidR="00A50084" w:rsidRPr="00A50084">
        <w:rPr>
          <w:noProof/>
        </w:rPr>
        <w:drawing>
          <wp:inline distT="0" distB="0" distL="0" distR="0" wp14:anchorId="1B221FCA" wp14:editId="072A4B73">
            <wp:extent cx="3657600" cy="1729154"/>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657600" cy="1729154"/>
                    </a:xfrm>
                    <a:prstGeom prst="rect">
                      <a:avLst/>
                    </a:prstGeom>
                  </pic:spPr>
                </pic:pic>
              </a:graphicData>
            </a:graphic>
          </wp:inline>
        </w:drawing>
      </w:r>
    </w:p>
    <w:p w:rsidR="000B5147" w:rsidRPr="00EA425D" w:rsidRDefault="00EA425D" w:rsidP="00EA425D">
      <w:pPr>
        <w:pStyle w:val="Caption"/>
        <w:jc w:val="center"/>
        <w:rPr>
          <w:rFonts w:ascii="Times New Roman" w:hAnsi="Times New Roman" w:cs="Times New Roman"/>
          <w:i w:val="0"/>
          <w:color w:val="auto"/>
          <w:sz w:val="24"/>
        </w:rPr>
      </w:pPr>
      <w:bookmarkStart w:id="186" w:name="_Toc108999474"/>
      <w:bookmarkStart w:id="187" w:name="_Toc109486128"/>
      <w:r w:rsidRPr="00EA425D">
        <w:rPr>
          <w:rFonts w:ascii="Times New Roman" w:hAnsi="Times New Roman" w:cs="Times New Roman"/>
          <w:i w:val="0"/>
          <w:color w:val="auto"/>
          <w:sz w:val="24"/>
        </w:rPr>
        <w:t xml:space="preserve">Gambar 4. </w:t>
      </w:r>
      <w:r w:rsidRPr="00EA425D">
        <w:rPr>
          <w:rFonts w:ascii="Times New Roman" w:hAnsi="Times New Roman" w:cs="Times New Roman"/>
          <w:i w:val="0"/>
          <w:color w:val="auto"/>
          <w:sz w:val="24"/>
        </w:rPr>
        <w:fldChar w:fldCharType="begin"/>
      </w:r>
      <w:r w:rsidRPr="00EA425D">
        <w:rPr>
          <w:rFonts w:ascii="Times New Roman" w:hAnsi="Times New Roman" w:cs="Times New Roman"/>
          <w:i w:val="0"/>
          <w:color w:val="auto"/>
          <w:sz w:val="24"/>
        </w:rPr>
        <w:instrText xml:space="preserve"> SEQ Gambar_4. \* ARABIC </w:instrText>
      </w:r>
      <w:r w:rsidRPr="00EA425D">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w:t>
      </w:r>
      <w:r w:rsidRPr="00EA425D">
        <w:rPr>
          <w:rFonts w:ascii="Times New Roman" w:hAnsi="Times New Roman" w:cs="Times New Roman"/>
          <w:i w:val="0"/>
          <w:color w:val="auto"/>
          <w:sz w:val="24"/>
        </w:rPr>
        <w:fldChar w:fldCharType="end"/>
      </w:r>
      <w:r w:rsidRPr="00EA425D">
        <w:rPr>
          <w:rFonts w:ascii="Times New Roman" w:hAnsi="Times New Roman" w:cs="Times New Roman"/>
          <w:i w:val="0"/>
          <w:color w:val="auto"/>
          <w:sz w:val="24"/>
        </w:rPr>
        <w:t xml:space="preserve">. Tampilan Form Login </w:t>
      </w:r>
      <w:bookmarkEnd w:id="186"/>
      <w:bookmarkEnd w:id="187"/>
    </w:p>
    <w:bookmarkEnd w:id="185"/>
    <w:p w:rsidR="00AF1FE4" w:rsidRDefault="00937B0C" w:rsidP="00311A6B">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Dari tampilan form login gambar 4.1 yaitu, </w:t>
      </w:r>
      <w:r w:rsidR="00872423">
        <w:rPr>
          <w:rFonts w:ascii="Times New Roman" w:hAnsi="Times New Roman" w:cs="Times New Roman"/>
          <w:noProof/>
          <w:sz w:val="24"/>
          <w:szCs w:val="24"/>
        </w:rPr>
        <w:t>user</w:t>
      </w:r>
      <w:r>
        <w:rPr>
          <w:rFonts w:ascii="Times New Roman" w:hAnsi="Times New Roman" w:cs="Times New Roman"/>
          <w:noProof/>
          <w:sz w:val="24"/>
          <w:szCs w:val="24"/>
        </w:rPr>
        <w:t xml:space="preserve"> dapat melakukan login setelah membuat akun di bagian database atau dibagian halaman user</w:t>
      </w:r>
      <w:r w:rsidR="00872423">
        <w:rPr>
          <w:rFonts w:ascii="Times New Roman" w:hAnsi="Times New Roman" w:cs="Times New Roman"/>
          <w:noProof/>
          <w:sz w:val="24"/>
          <w:szCs w:val="24"/>
        </w:rPr>
        <w:t xml:space="preserve"> register</w:t>
      </w:r>
      <w:r>
        <w:rPr>
          <w:rFonts w:ascii="Times New Roman" w:hAnsi="Times New Roman" w:cs="Times New Roman"/>
          <w:noProof/>
          <w:sz w:val="24"/>
          <w:szCs w:val="24"/>
        </w:rPr>
        <w:t xml:space="preserve">. Maka </w:t>
      </w:r>
      <w:r w:rsidR="00872423">
        <w:rPr>
          <w:rFonts w:ascii="Times New Roman" w:hAnsi="Times New Roman" w:cs="Times New Roman"/>
          <w:noProof/>
          <w:sz w:val="24"/>
          <w:szCs w:val="24"/>
        </w:rPr>
        <w:t>user</w:t>
      </w:r>
      <w:r>
        <w:rPr>
          <w:rFonts w:ascii="Times New Roman" w:hAnsi="Times New Roman" w:cs="Times New Roman"/>
          <w:noProof/>
          <w:sz w:val="24"/>
          <w:szCs w:val="24"/>
        </w:rPr>
        <w:t xml:space="preserve"> mengisi </w:t>
      </w:r>
      <w:r w:rsidRPr="00937B0C">
        <w:rPr>
          <w:rFonts w:ascii="Times New Roman" w:hAnsi="Times New Roman" w:cs="Times New Roman"/>
          <w:i/>
          <w:noProof/>
          <w:sz w:val="24"/>
          <w:szCs w:val="24"/>
        </w:rPr>
        <w:t>username</w:t>
      </w:r>
      <w:r>
        <w:rPr>
          <w:rFonts w:ascii="Times New Roman" w:hAnsi="Times New Roman" w:cs="Times New Roman"/>
          <w:noProof/>
          <w:sz w:val="24"/>
          <w:szCs w:val="24"/>
        </w:rPr>
        <w:t xml:space="preserve"> dan </w:t>
      </w:r>
      <w:r w:rsidRPr="00937B0C">
        <w:rPr>
          <w:rFonts w:ascii="Times New Roman" w:hAnsi="Times New Roman" w:cs="Times New Roman"/>
          <w:i/>
          <w:noProof/>
          <w:sz w:val="24"/>
          <w:szCs w:val="24"/>
        </w:rPr>
        <w:t>password</w:t>
      </w:r>
      <w:r>
        <w:rPr>
          <w:rFonts w:ascii="Times New Roman" w:hAnsi="Times New Roman" w:cs="Times New Roman"/>
          <w:noProof/>
          <w:sz w:val="24"/>
          <w:szCs w:val="24"/>
        </w:rPr>
        <w:t xml:space="preserve"> yang telah dibuat agar </w:t>
      </w:r>
      <w:r w:rsidR="00D4149C">
        <w:rPr>
          <w:rFonts w:ascii="Times New Roman" w:hAnsi="Times New Roman" w:cs="Times New Roman"/>
          <w:noProof/>
          <w:sz w:val="24"/>
          <w:szCs w:val="24"/>
        </w:rPr>
        <w:t xml:space="preserve">masuk ke halaman pengelola </w:t>
      </w:r>
      <w:r w:rsidR="00D4149C" w:rsidRPr="00D4149C">
        <w:rPr>
          <w:rFonts w:ascii="Times New Roman" w:hAnsi="Times New Roman" w:cs="Times New Roman"/>
          <w:i/>
          <w:noProof/>
          <w:sz w:val="24"/>
          <w:szCs w:val="24"/>
        </w:rPr>
        <w:t>dashboard</w:t>
      </w:r>
      <w:r w:rsidR="00D4149C">
        <w:rPr>
          <w:rFonts w:ascii="Times New Roman" w:hAnsi="Times New Roman" w:cs="Times New Roman"/>
          <w:noProof/>
          <w:sz w:val="24"/>
          <w:szCs w:val="24"/>
        </w:rPr>
        <w:t xml:space="preserve"> </w:t>
      </w:r>
      <w:r w:rsidR="002966B8">
        <w:rPr>
          <w:rFonts w:ascii="Times New Roman" w:hAnsi="Times New Roman" w:cs="Times New Roman"/>
          <w:noProof/>
          <w:sz w:val="24"/>
          <w:szCs w:val="24"/>
        </w:rPr>
        <w:t>admin</w:t>
      </w:r>
      <w:r w:rsidR="00872423">
        <w:rPr>
          <w:rFonts w:ascii="Times New Roman" w:hAnsi="Times New Roman" w:cs="Times New Roman"/>
          <w:noProof/>
          <w:sz w:val="24"/>
          <w:szCs w:val="24"/>
        </w:rPr>
        <w:t xml:space="preserve"> jika </w:t>
      </w:r>
      <w:r w:rsidR="00872423" w:rsidRPr="001D35ED">
        <w:rPr>
          <w:rFonts w:ascii="Times New Roman" w:hAnsi="Times New Roman" w:cs="Times New Roman"/>
          <w:i/>
          <w:noProof/>
          <w:sz w:val="24"/>
          <w:szCs w:val="24"/>
        </w:rPr>
        <w:t>leve</w:t>
      </w:r>
      <w:r w:rsidR="001D35ED" w:rsidRPr="001D35ED">
        <w:rPr>
          <w:rFonts w:ascii="Times New Roman" w:hAnsi="Times New Roman" w:cs="Times New Roman"/>
          <w:i/>
          <w:noProof/>
          <w:sz w:val="24"/>
          <w:szCs w:val="24"/>
        </w:rPr>
        <w:t>l</w:t>
      </w:r>
      <w:r w:rsidR="00872423">
        <w:rPr>
          <w:rFonts w:ascii="Times New Roman" w:hAnsi="Times New Roman" w:cs="Times New Roman"/>
          <w:noProof/>
          <w:sz w:val="24"/>
          <w:szCs w:val="24"/>
        </w:rPr>
        <w:t xml:space="preserve"> user berstatus Admin dan halaman produk jika status user adalah Pembeli</w:t>
      </w:r>
      <w:r w:rsidR="002966B8">
        <w:rPr>
          <w:rFonts w:ascii="Times New Roman" w:hAnsi="Times New Roman" w:cs="Times New Roman"/>
          <w:noProof/>
          <w:sz w:val="24"/>
          <w:szCs w:val="24"/>
        </w:rPr>
        <w:t>.</w:t>
      </w:r>
    </w:p>
    <w:p w:rsidR="00450E8D" w:rsidRDefault="00450E8D" w:rsidP="00450E8D">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Form Registrasi Pembeli/Pelanggan</w:t>
      </w:r>
    </w:p>
    <w:p w:rsidR="00554695" w:rsidRPr="00554695" w:rsidRDefault="00A50084" w:rsidP="00A50084">
      <w:pPr>
        <w:pStyle w:val="ListParagraph"/>
        <w:spacing w:after="120" w:line="360" w:lineRule="auto"/>
        <w:ind w:left="426"/>
        <w:jc w:val="center"/>
        <w:rPr>
          <w:rFonts w:ascii="Times New Roman" w:hAnsi="Times New Roman" w:cs="Times New Roman"/>
          <w:noProof/>
          <w:sz w:val="24"/>
          <w:szCs w:val="24"/>
        </w:rPr>
      </w:pPr>
      <w:r w:rsidRPr="00A50084">
        <w:rPr>
          <w:rFonts w:ascii="Times New Roman" w:hAnsi="Times New Roman" w:cs="Times New Roman"/>
          <w:noProof/>
          <w:sz w:val="24"/>
          <w:szCs w:val="24"/>
        </w:rPr>
        <w:drawing>
          <wp:inline distT="0" distB="0" distL="0" distR="0" wp14:anchorId="7C9D1DB1" wp14:editId="328901DE">
            <wp:extent cx="3657600" cy="1770966"/>
            <wp:effectExtent l="0" t="0" r="0" b="12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657600" cy="1770966"/>
                    </a:xfrm>
                    <a:prstGeom prst="rect">
                      <a:avLst/>
                    </a:prstGeom>
                  </pic:spPr>
                </pic:pic>
              </a:graphicData>
            </a:graphic>
          </wp:inline>
        </w:drawing>
      </w:r>
    </w:p>
    <w:p w:rsidR="00AF1FE4" w:rsidRDefault="00554695" w:rsidP="00811F6F">
      <w:pPr>
        <w:pStyle w:val="Caption"/>
        <w:spacing w:after="120" w:line="360" w:lineRule="auto"/>
        <w:jc w:val="center"/>
        <w:rPr>
          <w:rFonts w:ascii="Times New Roman" w:hAnsi="Times New Roman" w:cs="Times New Roman"/>
          <w:i w:val="0"/>
          <w:color w:val="auto"/>
          <w:sz w:val="24"/>
        </w:rPr>
      </w:pPr>
      <w:bookmarkStart w:id="188" w:name="_Toc108997706"/>
      <w:bookmarkStart w:id="189" w:name="_Toc108999475"/>
      <w:bookmarkStart w:id="190" w:name="_Toc109486129"/>
      <w:r w:rsidRPr="00554695">
        <w:rPr>
          <w:rFonts w:ascii="Times New Roman" w:hAnsi="Times New Roman" w:cs="Times New Roman"/>
          <w:i w:val="0"/>
          <w:color w:val="auto"/>
          <w:sz w:val="24"/>
        </w:rPr>
        <w:t xml:space="preserve">Gambar 4. </w:t>
      </w:r>
      <w:r w:rsidRPr="00554695">
        <w:rPr>
          <w:rFonts w:ascii="Times New Roman" w:hAnsi="Times New Roman" w:cs="Times New Roman"/>
          <w:i w:val="0"/>
          <w:color w:val="auto"/>
          <w:sz w:val="24"/>
        </w:rPr>
        <w:fldChar w:fldCharType="begin"/>
      </w:r>
      <w:r w:rsidRPr="00554695">
        <w:rPr>
          <w:rFonts w:ascii="Times New Roman" w:hAnsi="Times New Roman" w:cs="Times New Roman"/>
          <w:i w:val="0"/>
          <w:color w:val="auto"/>
          <w:sz w:val="24"/>
        </w:rPr>
        <w:instrText xml:space="preserve"> SEQ Gambar_4. \* ARABIC </w:instrText>
      </w:r>
      <w:r w:rsidRPr="00554695">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2</w:t>
      </w:r>
      <w:r w:rsidRPr="00554695">
        <w:rPr>
          <w:rFonts w:ascii="Times New Roman" w:hAnsi="Times New Roman" w:cs="Times New Roman"/>
          <w:i w:val="0"/>
          <w:color w:val="auto"/>
          <w:sz w:val="24"/>
        </w:rPr>
        <w:fldChar w:fldCharType="end"/>
      </w:r>
      <w:r w:rsidRPr="00554695">
        <w:rPr>
          <w:rFonts w:ascii="Times New Roman" w:hAnsi="Times New Roman" w:cs="Times New Roman"/>
          <w:i w:val="0"/>
          <w:color w:val="auto"/>
          <w:sz w:val="24"/>
        </w:rPr>
        <w:t>. Tampilan Form Registrasi Pembeli/Pelanggan</w:t>
      </w:r>
      <w:bookmarkEnd w:id="188"/>
      <w:bookmarkEnd w:id="189"/>
      <w:bookmarkEnd w:id="190"/>
    </w:p>
    <w:p w:rsidR="00A50084" w:rsidRPr="00872423" w:rsidRDefault="00D906E3" w:rsidP="00872423">
      <w:pPr>
        <w:spacing w:line="360" w:lineRule="auto"/>
        <w:jc w:val="both"/>
        <w:rPr>
          <w:rFonts w:ascii="Times New Roman" w:hAnsi="Times New Roman" w:cs="Times New Roman"/>
          <w:sz w:val="24"/>
        </w:rPr>
      </w:pPr>
      <w:r w:rsidRPr="00D906E3">
        <w:rPr>
          <w:rFonts w:ascii="Times New Roman" w:hAnsi="Times New Roman" w:cs="Times New Roman"/>
          <w:sz w:val="24"/>
        </w:rPr>
        <w:t>Dari tampilan form registrasi pembeli/pelanggan gambar 4.2 yaitu, pembeli/pelanggan</w:t>
      </w:r>
      <w:r>
        <w:rPr>
          <w:rFonts w:ascii="Times New Roman" w:hAnsi="Times New Roman" w:cs="Times New Roman"/>
          <w:sz w:val="24"/>
        </w:rPr>
        <w:t xml:space="preserve"> melakukan pengisian form registrasi untuk mendaftarkan akun terlebih</w:t>
      </w:r>
      <w:r w:rsidR="00576433">
        <w:rPr>
          <w:rFonts w:ascii="Times New Roman" w:hAnsi="Times New Roman" w:cs="Times New Roman"/>
          <w:sz w:val="24"/>
        </w:rPr>
        <w:t xml:space="preserve"> dahulu sebelum melakukan login ke </w:t>
      </w:r>
      <w:r>
        <w:rPr>
          <w:rFonts w:ascii="Times New Roman" w:hAnsi="Times New Roman" w:cs="Times New Roman"/>
          <w:sz w:val="24"/>
        </w:rPr>
        <w:t>dalam</w:t>
      </w:r>
      <w:r w:rsidR="000029B9">
        <w:rPr>
          <w:rFonts w:ascii="Times New Roman" w:hAnsi="Times New Roman" w:cs="Times New Roman"/>
          <w:sz w:val="24"/>
        </w:rPr>
        <w:t xml:space="preserve"> sistem</w:t>
      </w:r>
      <w:r w:rsidR="00576433">
        <w:rPr>
          <w:rFonts w:ascii="Times New Roman" w:hAnsi="Times New Roman" w:cs="Times New Roman"/>
          <w:sz w:val="24"/>
        </w:rPr>
        <w:t xml:space="preserve">. </w:t>
      </w:r>
    </w:p>
    <w:p w:rsidR="000029B9" w:rsidRDefault="000029B9" w:rsidP="000029B9">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Dashboard Admin</w:t>
      </w:r>
    </w:p>
    <w:p w:rsidR="000029B9" w:rsidRDefault="00A50084" w:rsidP="000029B9">
      <w:pPr>
        <w:pStyle w:val="ListParagraph"/>
        <w:spacing w:after="120" w:line="360" w:lineRule="auto"/>
        <w:ind w:left="426"/>
        <w:jc w:val="center"/>
        <w:rPr>
          <w:rFonts w:ascii="Times New Roman" w:hAnsi="Times New Roman" w:cs="Times New Roman"/>
          <w:noProof/>
          <w:sz w:val="24"/>
          <w:szCs w:val="24"/>
        </w:rPr>
      </w:pPr>
      <w:r w:rsidRPr="00A50084">
        <w:rPr>
          <w:rFonts w:ascii="Times New Roman" w:hAnsi="Times New Roman" w:cs="Times New Roman"/>
          <w:noProof/>
          <w:sz w:val="24"/>
          <w:szCs w:val="24"/>
        </w:rPr>
        <w:drawing>
          <wp:inline distT="0" distB="0" distL="0" distR="0" wp14:anchorId="4D197126" wp14:editId="64168DED">
            <wp:extent cx="5039995" cy="2419844"/>
            <wp:effectExtent l="0" t="0" r="825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39995" cy="2419844"/>
                    </a:xfrm>
                    <a:prstGeom prst="rect">
                      <a:avLst/>
                    </a:prstGeom>
                  </pic:spPr>
                </pic:pic>
              </a:graphicData>
            </a:graphic>
          </wp:inline>
        </w:drawing>
      </w:r>
    </w:p>
    <w:p w:rsidR="00811F6F" w:rsidRPr="00811F6F" w:rsidRDefault="000029B9" w:rsidP="00811F6F">
      <w:pPr>
        <w:pStyle w:val="Caption"/>
        <w:spacing w:after="240"/>
        <w:jc w:val="center"/>
        <w:rPr>
          <w:rFonts w:ascii="Times New Roman" w:hAnsi="Times New Roman" w:cs="Times New Roman"/>
          <w:i w:val="0"/>
          <w:color w:val="auto"/>
          <w:sz w:val="24"/>
        </w:rPr>
      </w:pPr>
      <w:bookmarkStart w:id="191" w:name="_Toc109486131"/>
      <w:r w:rsidRPr="000029B9">
        <w:rPr>
          <w:rFonts w:ascii="Times New Roman" w:hAnsi="Times New Roman" w:cs="Times New Roman"/>
          <w:i w:val="0"/>
          <w:color w:val="auto"/>
          <w:sz w:val="24"/>
        </w:rPr>
        <w:t xml:space="preserve">Gambar 4. </w:t>
      </w:r>
      <w:r w:rsidRPr="000029B9">
        <w:rPr>
          <w:rFonts w:ascii="Times New Roman" w:hAnsi="Times New Roman" w:cs="Times New Roman"/>
          <w:i w:val="0"/>
          <w:color w:val="auto"/>
          <w:sz w:val="24"/>
        </w:rPr>
        <w:fldChar w:fldCharType="begin"/>
      </w:r>
      <w:r w:rsidRPr="000029B9">
        <w:rPr>
          <w:rFonts w:ascii="Times New Roman" w:hAnsi="Times New Roman" w:cs="Times New Roman"/>
          <w:i w:val="0"/>
          <w:color w:val="auto"/>
          <w:sz w:val="24"/>
        </w:rPr>
        <w:instrText xml:space="preserve"> SEQ Gambar_4. \* ARABIC </w:instrText>
      </w:r>
      <w:r w:rsidRPr="000029B9">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3</w:t>
      </w:r>
      <w:r w:rsidRPr="000029B9">
        <w:rPr>
          <w:rFonts w:ascii="Times New Roman" w:hAnsi="Times New Roman" w:cs="Times New Roman"/>
          <w:i w:val="0"/>
          <w:color w:val="auto"/>
          <w:sz w:val="24"/>
        </w:rPr>
        <w:fldChar w:fldCharType="end"/>
      </w:r>
      <w:r w:rsidRPr="000029B9">
        <w:rPr>
          <w:rFonts w:ascii="Times New Roman" w:hAnsi="Times New Roman" w:cs="Times New Roman"/>
          <w:i w:val="0"/>
          <w:color w:val="auto"/>
          <w:sz w:val="24"/>
        </w:rPr>
        <w:t>. Tampilan Dashboard Admin</w:t>
      </w:r>
      <w:bookmarkEnd w:id="191"/>
    </w:p>
    <w:p w:rsidR="00093ED5" w:rsidRDefault="000029B9" w:rsidP="00811F6F">
      <w:pPr>
        <w:spacing w:after="120" w:line="360" w:lineRule="auto"/>
        <w:jc w:val="both"/>
        <w:rPr>
          <w:rFonts w:ascii="Times New Roman" w:hAnsi="Times New Roman" w:cs="Times New Roman"/>
          <w:sz w:val="24"/>
        </w:rPr>
      </w:pPr>
      <w:r w:rsidRPr="00811F6F">
        <w:rPr>
          <w:rFonts w:ascii="Times New Roman" w:hAnsi="Times New Roman" w:cs="Times New Roman"/>
          <w:sz w:val="24"/>
        </w:rPr>
        <w:t>Dari tampilan da</w:t>
      </w:r>
      <w:r w:rsidR="00BC7287">
        <w:rPr>
          <w:rFonts w:ascii="Times New Roman" w:hAnsi="Times New Roman" w:cs="Times New Roman"/>
          <w:sz w:val="24"/>
        </w:rPr>
        <w:t xml:space="preserve">shboard admin gambar 4.4 </w:t>
      </w:r>
      <w:r w:rsidRPr="00811F6F">
        <w:rPr>
          <w:rFonts w:ascii="Times New Roman" w:hAnsi="Times New Roman" w:cs="Times New Roman"/>
          <w:sz w:val="24"/>
        </w:rPr>
        <w:t>merupakan tampilan dashboard admin pada sistem</w:t>
      </w:r>
      <w:r w:rsidR="00343015">
        <w:rPr>
          <w:rFonts w:ascii="Times New Roman" w:hAnsi="Times New Roman" w:cs="Times New Roman"/>
          <w:sz w:val="24"/>
        </w:rPr>
        <w:t>. D</w:t>
      </w:r>
      <w:r w:rsidR="00085558" w:rsidRPr="00811F6F">
        <w:rPr>
          <w:rFonts w:ascii="Times New Roman" w:hAnsi="Times New Roman" w:cs="Times New Roman"/>
          <w:sz w:val="24"/>
        </w:rPr>
        <w:t>imana pada halam</w:t>
      </w:r>
      <w:r w:rsidR="00872423">
        <w:rPr>
          <w:rFonts w:ascii="Times New Roman" w:hAnsi="Times New Roman" w:cs="Times New Roman"/>
          <w:sz w:val="24"/>
        </w:rPr>
        <w:t>an ini ditampilkan data barang</w:t>
      </w:r>
      <w:r w:rsidR="00085558" w:rsidRPr="00811F6F">
        <w:rPr>
          <w:rFonts w:ascii="Times New Roman" w:hAnsi="Times New Roman" w:cs="Times New Roman"/>
          <w:sz w:val="24"/>
        </w:rPr>
        <w:t>,</w:t>
      </w:r>
      <w:r w:rsidR="00872423">
        <w:rPr>
          <w:rFonts w:ascii="Times New Roman" w:hAnsi="Times New Roman" w:cs="Times New Roman"/>
          <w:sz w:val="24"/>
        </w:rPr>
        <w:t xml:space="preserve"> dan pesanan masuk dari pelanggan</w:t>
      </w:r>
      <w:r w:rsidR="00085558" w:rsidRPr="00811F6F">
        <w:rPr>
          <w:rFonts w:ascii="Times New Roman" w:hAnsi="Times New Roman" w:cs="Times New Roman"/>
          <w:sz w:val="24"/>
        </w:rPr>
        <w:t>.</w:t>
      </w:r>
    </w:p>
    <w:p w:rsidR="00811F6F" w:rsidRPr="00811F6F" w:rsidRDefault="00811F6F" w:rsidP="00811F6F">
      <w:pPr>
        <w:pStyle w:val="ListParagraph"/>
        <w:numPr>
          <w:ilvl w:val="0"/>
          <w:numId w:val="50"/>
        </w:numPr>
        <w:spacing w:after="120" w:line="360" w:lineRule="auto"/>
        <w:ind w:left="426" w:hanging="426"/>
        <w:jc w:val="both"/>
        <w:rPr>
          <w:rFonts w:ascii="Times New Roman" w:hAnsi="Times New Roman" w:cs="Times New Roman"/>
          <w:sz w:val="24"/>
        </w:rPr>
      </w:pPr>
      <w:r w:rsidRPr="00811F6F">
        <w:rPr>
          <w:rFonts w:ascii="Times New Roman" w:hAnsi="Times New Roman" w:cs="Times New Roman"/>
          <w:noProof/>
          <w:sz w:val="24"/>
          <w:szCs w:val="24"/>
        </w:rPr>
        <w:t>Tampilan Dashboard Pembeli/Pelanggan</w:t>
      </w:r>
    </w:p>
    <w:p w:rsidR="006B3286" w:rsidRDefault="00A50084" w:rsidP="006B3286">
      <w:pPr>
        <w:jc w:val="center"/>
      </w:pPr>
      <w:r w:rsidRPr="00A50084">
        <w:rPr>
          <w:noProof/>
        </w:rPr>
        <w:drawing>
          <wp:inline distT="0" distB="0" distL="0" distR="0" wp14:anchorId="504FB61B" wp14:editId="1D0A1110">
            <wp:extent cx="5039995" cy="2493074"/>
            <wp:effectExtent l="0" t="0" r="8255"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39995" cy="2493074"/>
                    </a:xfrm>
                    <a:prstGeom prst="rect">
                      <a:avLst/>
                    </a:prstGeom>
                  </pic:spPr>
                </pic:pic>
              </a:graphicData>
            </a:graphic>
          </wp:inline>
        </w:drawing>
      </w:r>
    </w:p>
    <w:p w:rsidR="006B3286" w:rsidRDefault="006B3286" w:rsidP="003F05FC">
      <w:pPr>
        <w:pStyle w:val="Caption"/>
        <w:jc w:val="center"/>
        <w:rPr>
          <w:rFonts w:ascii="Times New Roman" w:hAnsi="Times New Roman" w:cs="Times New Roman"/>
          <w:i w:val="0"/>
        </w:rPr>
      </w:pPr>
      <w:bookmarkStart w:id="192" w:name="_Toc109486132"/>
      <w:r w:rsidRPr="006B3286">
        <w:rPr>
          <w:rFonts w:ascii="Times New Roman" w:hAnsi="Times New Roman" w:cs="Times New Roman"/>
          <w:i w:val="0"/>
          <w:color w:val="auto"/>
          <w:sz w:val="24"/>
        </w:rPr>
        <w:t xml:space="preserve">Gambar 4. </w:t>
      </w:r>
      <w:r w:rsidRPr="006B3286">
        <w:rPr>
          <w:rFonts w:ascii="Times New Roman" w:hAnsi="Times New Roman" w:cs="Times New Roman"/>
          <w:i w:val="0"/>
          <w:color w:val="auto"/>
          <w:sz w:val="24"/>
        </w:rPr>
        <w:fldChar w:fldCharType="begin"/>
      </w:r>
      <w:r w:rsidRPr="006B3286">
        <w:rPr>
          <w:rFonts w:ascii="Times New Roman" w:hAnsi="Times New Roman" w:cs="Times New Roman"/>
          <w:i w:val="0"/>
          <w:color w:val="auto"/>
          <w:sz w:val="24"/>
        </w:rPr>
        <w:instrText xml:space="preserve"> SEQ Gambar_4. \* ARABIC </w:instrText>
      </w:r>
      <w:r w:rsidRPr="006B3286">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4</w:t>
      </w:r>
      <w:r w:rsidRPr="006B3286">
        <w:rPr>
          <w:rFonts w:ascii="Times New Roman" w:hAnsi="Times New Roman" w:cs="Times New Roman"/>
          <w:i w:val="0"/>
          <w:color w:val="auto"/>
          <w:sz w:val="24"/>
        </w:rPr>
        <w:fldChar w:fldCharType="end"/>
      </w:r>
      <w:r w:rsidRPr="006B3286">
        <w:rPr>
          <w:rFonts w:ascii="Times New Roman" w:hAnsi="Times New Roman" w:cs="Times New Roman"/>
          <w:i w:val="0"/>
          <w:color w:val="auto"/>
          <w:sz w:val="24"/>
        </w:rPr>
        <w:t>. Tampilan Dashboard Pembeli/Pelanggan</w:t>
      </w:r>
      <w:bookmarkEnd w:id="192"/>
    </w:p>
    <w:p w:rsidR="00A37465" w:rsidRDefault="006B3286" w:rsidP="00905E2D">
      <w:pPr>
        <w:pStyle w:val="Caption"/>
        <w:spacing w:line="360" w:lineRule="auto"/>
        <w:jc w:val="both"/>
        <w:rPr>
          <w:rFonts w:ascii="Times New Roman" w:hAnsi="Times New Roman" w:cs="Times New Roman"/>
          <w:i w:val="0"/>
          <w:color w:val="auto"/>
          <w:sz w:val="24"/>
        </w:rPr>
      </w:pPr>
      <w:r w:rsidRPr="00905E2D">
        <w:rPr>
          <w:rFonts w:ascii="Times New Roman" w:hAnsi="Times New Roman" w:cs="Times New Roman"/>
          <w:i w:val="0"/>
          <w:color w:val="auto"/>
          <w:sz w:val="24"/>
        </w:rPr>
        <w:t>Dari tampilan dashboard pembeli/pelanggan</w:t>
      </w:r>
      <w:r w:rsidR="00041FCD">
        <w:rPr>
          <w:rFonts w:ascii="Times New Roman" w:hAnsi="Times New Roman" w:cs="Times New Roman"/>
          <w:i w:val="0"/>
          <w:color w:val="auto"/>
          <w:sz w:val="24"/>
        </w:rPr>
        <w:t xml:space="preserve"> gambar 4.5 </w:t>
      </w:r>
      <w:r w:rsidR="00905E2D">
        <w:rPr>
          <w:rFonts w:ascii="Times New Roman" w:hAnsi="Times New Roman" w:cs="Times New Roman"/>
          <w:i w:val="0"/>
          <w:color w:val="auto"/>
          <w:sz w:val="24"/>
        </w:rPr>
        <w:t>merupakan tampilan un</w:t>
      </w:r>
      <w:r w:rsidR="00343015">
        <w:rPr>
          <w:rFonts w:ascii="Times New Roman" w:hAnsi="Times New Roman" w:cs="Times New Roman"/>
          <w:i w:val="0"/>
          <w:color w:val="auto"/>
          <w:sz w:val="24"/>
        </w:rPr>
        <w:t>tuk pembeli/pelanggan. D</w:t>
      </w:r>
      <w:r w:rsidR="00905E2D">
        <w:rPr>
          <w:rFonts w:ascii="Times New Roman" w:hAnsi="Times New Roman" w:cs="Times New Roman"/>
          <w:i w:val="0"/>
          <w:color w:val="auto"/>
          <w:sz w:val="24"/>
        </w:rPr>
        <w:t xml:space="preserve">imana pada halaman ini menampilkan semua informasi produk yang diperuntukkan bagi pembeli/pelanggan untuk melakukan transaksi. </w:t>
      </w:r>
    </w:p>
    <w:p w:rsidR="00EA284F" w:rsidRPr="00EA284F" w:rsidRDefault="00EA284F" w:rsidP="00EA284F">
      <w:pPr>
        <w:pStyle w:val="ListParagraph"/>
        <w:numPr>
          <w:ilvl w:val="0"/>
          <w:numId w:val="50"/>
        </w:numPr>
        <w:spacing w:after="120" w:line="360" w:lineRule="auto"/>
        <w:ind w:left="426" w:hanging="426"/>
        <w:jc w:val="both"/>
        <w:rPr>
          <w:rFonts w:ascii="Times New Roman" w:hAnsi="Times New Roman" w:cs="Times New Roman"/>
          <w:i/>
        </w:rPr>
      </w:pPr>
      <w:r w:rsidRPr="00EA284F">
        <w:rPr>
          <w:rFonts w:ascii="Times New Roman" w:hAnsi="Times New Roman" w:cs="Times New Roman"/>
          <w:noProof/>
          <w:sz w:val="24"/>
          <w:szCs w:val="24"/>
        </w:rPr>
        <w:t xml:space="preserve">Tampilan </w:t>
      </w:r>
      <w:r w:rsidR="00454F42" w:rsidRPr="00EA284F">
        <w:rPr>
          <w:rFonts w:ascii="Times New Roman" w:hAnsi="Times New Roman" w:cs="Times New Roman"/>
          <w:noProof/>
          <w:sz w:val="24"/>
          <w:szCs w:val="24"/>
        </w:rPr>
        <w:t>Profile Pembeli/Pelanggan</w:t>
      </w:r>
    </w:p>
    <w:p w:rsidR="00EA284F" w:rsidRDefault="00492A27" w:rsidP="00EA284F">
      <w:pPr>
        <w:pStyle w:val="ListParagraph"/>
        <w:spacing w:after="120" w:line="360" w:lineRule="auto"/>
        <w:ind w:left="426"/>
        <w:jc w:val="center"/>
        <w:rPr>
          <w:rFonts w:ascii="Times New Roman" w:hAnsi="Times New Roman" w:cs="Times New Roman"/>
          <w:i/>
        </w:rPr>
      </w:pPr>
      <w:r w:rsidRPr="00492A27">
        <w:rPr>
          <w:rFonts w:ascii="Times New Roman" w:hAnsi="Times New Roman" w:cs="Times New Roman"/>
          <w:i/>
          <w:noProof/>
        </w:rPr>
        <w:drawing>
          <wp:inline distT="0" distB="0" distL="0" distR="0" wp14:anchorId="263D51D4" wp14:editId="197902A4">
            <wp:extent cx="5039995" cy="2610997"/>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39995" cy="2610997"/>
                    </a:xfrm>
                    <a:prstGeom prst="rect">
                      <a:avLst/>
                    </a:prstGeom>
                  </pic:spPr>
                </pic:pic>
              </a:graphicData>
            </a:graphic>
          </wp:inline>
        </w:drawing>
      </w:r>
    </w:p>
    <w:p w:rsidR="00454F42" w:rsidRDefault="004F0250" w:rsidP="003F05FC">
      <w:pPr>
        <w:pStyle w:val="Caption"/>
        <w:jc w:val="center"/>
        <w:rPr>
          <w:rFonts w:ascii="Times New Roman" w:hAnsi="Times New Roman" w:cs="Times New Roman"/>
          <w:i w:val="0"/>
          <w:color w:val="auto"/>
          <w:sz w:val="24"/>
        </w:rPr>
      </w:pPr>
      <w:bookmarkStart w:id="193" w:name="_Toc109486133"/>
      <w:r w:rsidRPr="004F0250">
        <w:rPr>
          <w:rFonts w:ascii="Times New Roman" w:hAnsi="Times New Roman" w:cs="Times New Roman"/>
          <w:i w:val="0"/>
          <w:color w:val="auto"/>
          <w:sz w:val="24"/>
        </w:rPr>
        <w:t xml:space="preserve">Gambar 4. </w:t>
      </w:r>
      <w:r w:rsidRPr="004F0250">
        <w:rPr>
          <w:rFonts w:ascii="Times New Roman" w:hAnsi="Times New Roman" w:cs="Times New Roman"/>
          <w:i w:val="0"/>
          <w:color w:val="auto"/>
          <w:sz w:val="24"/>
        </w:rPr>
        <w:fldChar w:fldCharType="begin"/>
      </w:r>
      <w:r w:rsidRPr="004F0250">
        <w:rPr>
          <w:rFonts w:ascii="Times New Roman" w:hAnsi="Times New Roman" w:cs="Times New Roman"/>
          <w:i w:val="0"/>
          <w:color w:val="auto"/>
          <w:sz w:val="24"/>
        </w:rPr>
        <w:instrText xml:space="preserve"> SEQ Gambar_4. \* ARABIC </w:instrText>
      </w:r>
      <w:r w:rsidRPr="004F0250">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5</w:t>
      </w:r>
      <w:r w:rsidRPr="004F0250">
        <w:rPr>
          <w:rFonts w:ascii="Times New Roman" w:hAnsi="Times New Roman" w:cs="Times New Roman"/>
          <w:i w:val="0"/>
          <w:color w:val="auto"/>
          <w:sz w:val="24"/>
        </w:rPr>
        <w:fldChar w:fldCharType="end"/>
      </w:r>
      <w:r w:rsidRPr="004F0250">
        <w:rPr>
          <w:rFonts w:ascii="Times New Roman" w:hAnsi="Times New Roman" w:cs="Times New Roman"/>
          <w:i w:val="0"/>
          <w:color w:val="auto"/>
          <w:sz w:val="24"/>
        </w:rPr>
        <w:t>. Tampilan Profile Pembeli/Pelanggan</w:t>
      </w:r>
      <w:bookmarkEnd w:id="193"/>
    </w:p>
    <w:p w:rsidR="00EE0815" w:rsidRDefault="00454F42" w:rsidP="00454F42">
      <w:pPr>
        <w:pStyle w:val="Caption"/>
        <w:spacing w:line="360" w:lineRule="auto"/>
        <w:jc w:val="both"/>
        <w:rPr>
          <w:rFonts w:ascii="Times New Roman" w:hAnsi="Times New Roman" w:cs="Times New Roman"/>
          <w:i w:val="0"/>
          <w:color w:val="auto"/>
          <w:sz w:val="24"/>
        </w:rPr>
      </w:pPr>
      <w:r w:rsidRPr="00454F42">
        <w:rPr>
          <w:rFonts w:ascii="Times New Roman" w:hAnsi="Times New Roman" w:cs="Times New Roman"/>
          <w:i w:val="0"/>
          <w:color w:val="auto"/>
          <w:sz w:val="24"/>
        </w:rPr>
        <w:t>Dari tampilan profile pembeli/pelanggan</w:t>
      </w:r>
      <w:r w:rsidR="00041FCD">
        <w:rPr>
          <w:rFonts w:ascii="Times New Roman" w:hAnsi="Times New Roman" w:cs="Times New Roman"/>
          <w:i w:val="0"/>
          <w:color w:val="auto"/>
          <w:sz w:val="24"/>
        </w:rPr>
        <w:t xml:space="preserve"> gambar 4.6 </w:t>
      </w:r>
      <w:r w:rsidRPr="00454F42">
        <w:rPr>
          <w:rFonts w:ascii="Times New Roman" w:hAnsi="Times New Roman" w:cs="Times New Roman"/>
          <w:i w:val="0"/>
          <w:color w:val="auto"/>
          <w:sz w:val="24"/>
        </w:rPr>
        <w:t>merupakan tampilan halaman profile</w:t>
      </w:r>
      <w:r>
        <w:rPr>
          <w:rFonts w:ascii="Times New Roman" w:hAnsi="Times New Roman" w:cs="Times New Roman"/>
          <w:i w:val="0"/>
          <w:color w:val="auto"/>
          <w:sz w:val="24"/>
        </w:rPr>
        <w:t xml:space="preserve"> pembeli/pelanggan</w:t>
      </w:r>
      <w:r w:rsidR="00343015">
        <w:rPr>
          <w:rFonts w:ascii="Times New Roman" w:hAnsi="Times New Roman" w:cs="Times New Roman"/>
          <w:i w:val="0"/>
          <w:color w:val="auto"/>
          <w:sz w:val="24"/>
        </w:rPr>
        <w:t>. D</w:t>
      </w:r>
      <w:r w:rsidR="006D4041">
        <w:rPr>
          <w:rFonts w:ascii="Times New Roman" w:hAnsi="Times New Roman" w:cs="Times New Roman"/>
          <w:i w:val="0"/>
          <w:color w:val="auto"/>
          <w:sz w:val="24"/>
        </w:rPr>
        <w:t xml:space="preserve">imana pada halaman ini pembeli/pelanggan dapat melakukan </w:t>
      </w:r>
      <w:r w:rsidR="006D4041" w:rsidRPr="006D4041">
        <w:rPr>
          <w:rFonts w:ascii="Times New Roman" w:hAnsi="Times New Roman" w:cs="Times New Roman"/>
          <w:color w:val="auto"/>
          <w:sz w:val="24"/>
        </w:rPr>
        <w:t xml:space="preserve">update </w:t>
      </w:r>
      <w:r w:rsidR="006D4041" w:rsidRPr="006D4041">
        <w:rPr>
          <w:rFonts w:ascii="Times New Roman" w:hAnsi="Times New Roman" w:cs="Times New Roman"/>
          <w:i w:val="0"/>
          <w:color w:val="auto"/>
          <w:sz w:val="24"/>
        </w:rPr>
        <w:t>profile</w:t>
      </w:r>
      <w:r w:rsidR="006D4041">
        <w:rPr>
          <w:rFonts w:ascii="Times New Roman" w:hAnsi="Times New Roman" w:cs="Times New Roman"/>
          <w:i w:val="0"/>
          <w:color w:val="auto"/>
          <w:sz w:val="24"/>
        </w:rPr>
        <w:t xml:space="preserve"> </w:t>
      </w:r>
      <w:r w:rsidR="00B80BD3">
        <w:rPr>
          <w:rFonts w:ascii="Times New Roman" w:hAnsi="Times New Roman" w:cs="Times New Roman"/>
          <w:i w:val="0"/>
          <w:color w:val="auto"/>
          <w:sz w:val="24"/>
        </w:rPr>
        <w:t xml:space="preserve">seperti nama pengguna, password, dan foto pelanggan di dalam sistem tersebut. </w:t>
      </w:r>
    </w:p>
    <w:p w:rsidR="0069363C" w:rsidRDefault="0069363C" w:rsidP="0069363C">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69363C">
        <w:rPr>
          <w:rFonts w:ascii="Times New Roman" w:hAnsi="Times New Roman" w:cs="Times New Roman"/>
          <w:noProof/>
          <w:sz w:val="24"/>
          <w:szCs w:val="24"/>
        </w:rPr>
        <w:t>Tampilan Detail Barang Pembeli/Pelanggan</w:t>
      </w:r>
    </w:p>
    <w:p w:rsidR="0069363C" w:rsidRDefault="00492A27" w:rsidP="0069363C">
      <w:pPr>
        <w:pStyle w:val="ListParagraph"/>
        <w:spacing w:after="120" w:line="360" w:lineRule="auto"/>
        <w:ind w:left="426"/>
        <w:jc w:val="center"/>
        <w:rPr>
          <w:rFonts w:ascii="Times New Roman" w:hAnsi="Times New Roman" w:cs="Times New Roman"/>
          <w:noProof/>
          <w:sz w:val="24"/>
          <w:szCs w:val="24"/>
        </w:rPr>
      </w:pPr>
      <w:r w:rsidRPr="00492A27">
        <w:rPr>
          <w:rFonts w:ascii="Times New Roman" w:hAnsi="Times New Roman" w:cs="Times New Roman"/>
          <w:noProof/>
          <w:sz w:val="24"/>
          <w:szCs w:val="24"/>
        </w:rPr>
        <w:drawing>
          <wp:inline distT="0" distB="0" distL="0" distR="0" wp14:anchorId="52671223" wp14:editId="572FAA45">
            <wp:extent cx="5039995" cy="3201689"/>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3201689"/>
                    </a:xfrm>
                    <a:prstGeom prst="rect">
                      <a:avLst/>
                    </a:prstGeom>
                  </pic:spPr>
                </pic:pic>
              </a:graphicData>
            </a:graphic>
          </wp:inline>
        </w:drawing>
      </w:r>
    </w:p>
    <w:p w:rsidR="0069363C" w:rsidRDefault="0069363C" w:rsidP="0069363C">
      <w:pPr>
        <w:pStyle w:val="Caption"/>
        <w:jc w:val="center"/>
        <w:rPr>
          <w:rFonts w:ascii="Times New Roman" w:hAnsi="Times New Roman" w:cs="Times New Roman"/>
          <w:i w:val="0"/>
          <w:color w:val="auto"/>
          <w:sz w:val="24"/>
        </w:rPr>
      </w:pPr>
      <w:bookmarkStart w:id="194" w:name="_Toc109486134"/>
      <w:r w:rsidRPr="0069363C">
        <w:rPr>
          <w:rFonts w:ascii="Times New Roman" w:hAnsi="Times New Roman" w:cs="Times New Roman"/>
          <w:i w:val="0"/>
          <w:color w:val="auto"/>
          <w:sz w:val="24"/>
        </w:rPr>
        <w:t xml:space="preserve">Gambar 4. </w:t>
      </w:r>
      <w:r w:rsidRPr="0069363C">
        <w:rPr>
          <w:rFonts w:ascii="Times New Roman" w:hAnsi="Times New Roman" w:cs="Times New Roman"/>
          <w:i w:val="0"/>
          <w:color w:val="auto"/>
          <w:sz w:val="24"/>
        </w:rPr>
        <w:fldChar w:fldCharType="begin"/>
      </w:r>
      <w:r w:rsidRPr="0069363C">
        <w:rPr>
          <w:rFonts w:ascii="Times New Roman" w:hAnsi="Times New Roman" w:cs="Times New Roman"/>
          <w:i w:val="0"/>
          <w:color w:val="auto"/>
          <w:sz w:val="24"/>
        </w:rPr>
        <w:instrText xml:space="preserve"> SEQ Gambar_4. \* ARABIC </w:instrText>
      </w:r>
      <w:r w:rsidRPr="0069363C">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6</w:t>
      </w:r>
      <w:r w:rsidRPr="0069363C">
        <w:rPr>
          <w:rFonts w:ascii="Times New Roman" w:hAnsi="Times New Roman" w:cs="Times New Roman"/>
          <w:i w:val="0"/>
          <w:color w:val="auto"/>
          <w:sz w:val="24"/>
        </w:rPr>
        <w:fldChar w:fldCharType="end"/>
      </w:r>
      <w:r w:rsidRPr="0069363C">
        <w:rPr>
          <w:rFonts w:ascii="Times New Roman" w:hAnsi="Times New Roman" w:cs="Times New Roman"/>
          <w:i w:val="0"/>
          <w:color w:val="auto"/>
          <w:sz w:val="24"/>
        </w:rPr>
        <w:t>. Tampilan Detail Barang Pembeli/Pelanggan</w:t>
      </w:r>
      <w:bookmarkEnd w:id="194"/>
    </w:p>
    <w:p w:rsidR="0069363C" w:rsidRPr="0069363C" w:rsidRDefault="0069363C" w:rsidP="0069363C">
      <w:pPr>
        <w:spacing w:line="360" w:lineRule="auto"/>
        <w:jc w:val="both"/>
        <w:rPr>
          <w:rFonts w:ascii="Times New Roman" w:hAnsi="Times New Roman" w:cs="Times New Roman"/>
          <w:sz w:val="24"/>
        </w:rPr>
      </w:pPr>
      <w:r w:rsidRPr="0069363C">
        <w:rPr>
          <w:rFonts w:ascii="Times New Roman" w:hAnsi="Times New Roman" w:cs="Times New Roman"/>
          <w:sz w:val="24"/>
        </w:rPr>
        <w:t xml:space="preserve">Dari tampilan detail barang gambar 4.7 merupakan tampilan detail barang. Dimana pada halaman ini pembeli/pelanggan dapat melihat detail barang seperti nama barang, kategori barang, deskripsi barang, harga barang, mengupdate jumlah barang yang dibeli serta melakukan tambah keranjang. </w:t>
      </w:r>
    </w:p>
    <w:p w:rsidR="00C663D1" w:rsidRDefault="00C663D1">
      <w:pPr>
        <w:rPr>
          <w:rFonts w:ascii="Times New Roman" w:hAnsi="Times New Roman" w:cs="Times New Roman"/>
          <w:noProof/>
          <w:sz w:val="24"/>
          <w:szCs w:val="24"/>
        </w:rPr>
      </w:pPr>
      <w:r>
        <w:rPr>
          <w:rFonts w:ascii="Times New Roman" w:hAnsi="Times New Roman" w:cs="Times New Roman"/>
          <w:noProof/>
          <w:sz w:val="24"/>
          <w:szCs w:val="24"/>
        </w:rPr>
        <w:br w:type="page"/>
      </w:r>
    </w:p>
    <w:p w:rsidR="005229AA" w:rsidRPr="005229AA" w:rsidRDefault="005229AA" w:rsidP="005229AA">
      <w:pPr>
        <w:pStyle w:val="ListParagraph"/>
        <w:numPr>
          <w:ilvl w:val="0"/>
          <w:numId w:val="50"/>
        </w:numPr>
        <w:spacing w:after="120" w:line="360" w:lineRule="auto"/>
        <w:ind w:left="426" w:hanging="426"/>
        <w:jc w:val="both"/>
        <w:rPr>
          <w:rFonts w:ascii="Times New Roman" w:hAnsi="Times New Roman" w:cs="Times New Roman"/>
          <w:i/>
          <w:sz w:val="24"/>
        </w:rPr>
      </w:pPr>
      <w:r w:rsidRPr="005229AA">
        <w:rPr>
          <w:rFonts w:ascii="Times New Roman" w:hAnsi="Times New Roman" w:cs="Times New Roman"/>
          <w:noProof/>
          <w:sz w:val="24"/>
          <w:szCs w:val="24"/>
        </w:rPr>
        <w:t xml:space="preserve">Tampilan </w:t>
      </w:r>
      <w:r w:rsidR="00174C55">
        <w:rPr>
          <w:rFonts w:ascii="Times New Roman" w:hAnsi="Times New Roman" w:cs="Times New Roman"/>
          <w:noProof/>
          <w:sz w:val="24"/>
          <w:szCs w:val="24"/>
        </w:rPr>
        <w:t>Data Barang</w:t>
      </w:r>
    </w:p>
    <w:p w:rsidR="00B41313" w:rsidRDefault="009870BC" w:rsidP="00B41313">
      <w:pPr>
        <w:pStyle w:val="ListParagraph"/>
        <w:spacing w:after="120" w:line="360" w:lineRule="auto"/>
        <w:ind w:left="426"/>
        <w:jc w:val="center"/>
        <w:rPr>
          <w:rFonts w:ascii="Times New Roman" w:hAnsi="Times New Roman" w:cs="Times New Roman"/>
          <w:i/>
        </w:rPr>
      </w:pPr>
      <w:r w:rsidRPr="009870BC">
        <w:rPr>
          <w:rFonts w:ascii="Times New Roman" w:hAnsi="Times New Roman" w:cs="Times New Roman"/>
          <w:i/>
          <w:noProof/>
        </w:rPr>
        <w:drawing>
          <wp:inline distT="0" distB="0" distL="0" distR="0" wp14:anchorId="5AA405F0" wp14:editId="61849F1A">
            <wp:extent cx="5039995" cy="1938998"/>
            <wp:effectExtent l="0" t="0" r="825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1938998"/>
                    </a:xfrm>
                    <a:prstGeom prst="rect">
                      <a:avLst/>
                    </a:prstGeom>
                  </pic:spPr>
                </pic:pic>
              </a:graphicData>
            </a:graphic>
          </wp:inline>
        </w:drawing>
      </w:r>
    </w:p>
    <w:p w:rsidR="00364225" w:rsidRDefault="00B41313" w:rsidP="005F118E">
      <w:pPr>
        <w:pStyle w:val="Caption"/>
        <w:jc w:val="center"/>
        <w:rPr>
          <w:rFonts w:ascii="Times New Roman" w:hAnsi="Times New Roman" w:cs="Times New Roman"/>
          <w:i w:val="0"/>
          <w:color w:val="auto"/>
          <w:sz w:val="24"/>
        </w:rPr>
      </w:pPr>
      <w:bookmarkStart w:id="195" w:name="_Toc109486135"/>
      <w:r w:rsidRPr="00B41313">
        <w:rPr>
          <w:rFonts w:ascii="Times New Roman" w:hAnsi="Times New Roman" w:cs="Times New Roman"/>
          <w:i w:val="0"/>
          <w:color w:val="auto"/>
          <w:sz w:val="24"/>
        </w:rPr>
        <w:t xml:space="preserve">Gambar 4. </w:t>
      </w:r>
      <w:r w:rsidRPr="00B41313">
        <w:rPr>
          <w:rFonts w:ascii="Times New Roman" w:hAnsi="Times New Roman" w:cs="Times New Roman"/>
          <w:i w:val="0"/>
          <w:color w:val="auto"/>
          <w:sz w:val="24"/>
        </w:rPr>
        <w:fldChar w:fldCharType="begin"/>
      </w:r>
      <w:r w:rsidRPr="00B41313">
        <w:rPr>
          <w:rFonts w:ascii="Times New Roman" w:hAnsi="Times New Roman" w:cs="Times New Roman"/>
          <w:i w:val="0"/>
          <w:color w:val="auto"/>
          <w:sz w:val="24"/>
        </w:rPr>
        <w:instrText xml:space="preserve"> SEQ Gambar_4. \* ARABIC </w:instrText>
      </w:r>
      <w:r w:rsidRPr="00B41313">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7</w:t>
      </w:r>
      <w:r w:rsidRPr="00B41313">
        <w:rPr>
          <w:rFonts w:ascii="Times New Roman" w:hAnsi="Times New Roman" w:cs="Times New Roman"/>
          <w:i w:val="0"/>
          <w:color w:val="auto"/>
          <w:sz w:val="24"/>
        </w:rPr>
        <w:fldChar w:fldCharType="end"/>
      </w:r>
      <w:r w:rsidR="00174C55">
        <w:rPr>
          <w:rFonts w:ascii="Times New Roman" w:hAnsi="Times New Roman" w:cs="Times New Roman"/>
          <w:i w:val="0"/>
          <w:color w:val="auto"/>
          <w:sz w:val="24"/>
        </w:rPr>
        <w:t>. Tampilan Data Barang</w:t>
      </w:r>
      <w:bookmarkEnd w:id="195"/>
    </w:p>
    <w:p w:rsidR="005466B9" w:rsidRDefault="00041FCD" w:rsidP="00385C44">
      <w:pPr>
        <w:spacing w:line="360" w:lineRule="auto"/>
        <w:jc w:val="both"/>
        <w:rPr>
          <w:rFonts w:ascii="Times New Roman" w:hAnsi="Times New Roman" w:cs="Times New Roman"/>
          <w:sz w:val="24"/>
        </w:rPr>
      </w:pPr>
      <w:r w:rsidRPr="00A6046D">
        <w:rPr>
          <w:rFonts w:ascii="Times New Roman" w:hAnsi="Times New Roman" w:cs="Times New Roman"/>
          <w:sz w:val="24"/>
        </w:rPr>
        <w:t>Dari tampilan data barang admin gamba</w:t>
      </w:r>
      <w:r w:rsidR="00A6046D">
        <w:rPr>
          <w:rFonts w:ascii="Times New Roman" w:hAnsi="Times New Roman" w:cs="Times New Roman"/>
          <w:sz w:val="24"/>
        </w:rPr>
        <w:t>r</w:t>
      </w:r>
      <w:r w:rsidR="0069363C">
        <w:rPr>
          <w:rFonts w:ascii="Times New Roman" w:hAnsi="Times New Roman" w:cs="Times New Roman"/>
          <w:sz w:val="24"/>
        </w:rPr>
        <w:t xml:space="preserve"> 4.8</w:t>
      </w:r>
      <w:r w:rsidRPr="00A6046D">
        <w:rPr>
          <w:rFonts w:ascii="Times New Roman" w:hAnsi="Times New Roman" w:cs="Times New Roman"/>
          <w:sz w:val="24"/>
        </w:rPr>
        <w:t xml:space="preserve"> merupakan</w:t>
      </w:r>
      <w:r w:rsidR="00A6046D">
        <w:rPr>
          <w:rFonts w:ascii="Times New Roman" w:hAnsi="Times New Roman" w:cs="Times New Roman"/>
          <w:sz w:val="24"/>
        </w:rPr>
        <w:t xml:space="preserve"> tampilan data barang untuk admin</w:t>
      </w:r>
      <w:r w:rsidR="00343015">
        <w:rPr>
          <w:rFonts w:ascii="Times New Roman" w:hAnsi="Times New Roman" w:cs="Times New Roman"/>
          <w:sz w:val="24"/>
        </w:rPr>
        <w:t>. D</w:t>
      </w:r>
      <w:r w:rsidR="00A6046D">
        <w:rPr>
          <w:rFonts w:ascii="Times New Roman" w:hAnsi="Times New Roman" w:cs="Times New Roman"/>
          <w:sz w:val="24"/>
        </w:rPr>
        <w:t>imana pada halaman ini menampilkan nama barang, ketegori barang, harga barang, stok barang, dan gambar barang</w:t>
      </w:r>
      <w:r w:rsidR="00704DF1">
        <w:rPr>
          <w:rFonts w:ascii="Times New Roman" w:hAnsi="Times New Roman" w:cs="Times New Roman"/>
          <w:sz w:val="24"/>
        </w:rPr>
        <w:t xml:space="preserve">. Di </w:t>
      </w:r>
      <w:r w:rsidR="000A5137">
        <w:rPr>
          <w:rFonts w:ascii="Times New Roman" w:hAnsi="Times New Roman" w:cs="Times New Roman"/>
          <w:sz w:val="24"/>
        </w:rPr>
        <w:t>dalam ini terda</w:t>
      </w:r>
      <w:r w:rsidR="00704DF1">
        <w:rPr>
          <w:rFonts w:ascii="Times New Roman" w:hAnsi="Times New Roman" w:cs="Times New Roman"/>
          <w:sz w:val="24"/>
        </w:rPr>
        <w:t xml:space="preserve">pat </w:t>
      </w:r>
      <w:r w:rsidR="00A6046D">
        <w:rPr>
          <w:rFonts w:ascii="Times New Roman" w:hAnsi="Times New Roman" w:cs="Times New Roman"/>
          <w:sz w:val="24"/>
        </w:rPr>
        <w:t>penamba</w:t>
      </w:r>
      <w:r w:rsidR="00704DF1">
        <w:rPr>
          <w:rFonts w:ascii="Times New Roman" w:hAnsi="Times New Roman" w:cs="Times New Roman"/>
          <w:sz w:val="24"/>
        </w:rPr>
        <w:t xml:space="preserve">han fitur edit barang, </w:t>
      </w:r>
      <w:r w:rsidR="00A6046D">
        <w:rPr>
          <w:rFonts w:ascii="Times New Roman" w:hAnsi="Times New Roman" w:cs="Times New Roman"/>
          <w:sz w:val="24"/>
        </w:rPr>
        <w:t xml:space="preserve">penghapusan </w:t>
      </w:r>
      <w:r w:rsidR="00704DF1">
        <w:rPr>
          <w:rFonts w:ascii="Times New Roman" w:hAnsi="Times New Roman" w:cs="Times New Roman"/>
          <w:sz w:val="24"/>
        </w:rPr>
        <w:t>barang</w:t>
      </w:r>
      <w:r w:rsidR="00ED3A12">
        <w:rPr>
          <w:rFonts w:ascii="Times New Roman" w:hAnsi="Times New Roman" w:cs="Times New Roman"/>
          <w:sz w:val="24"/>
        </w:rPr>
        <w:t xml:space="preserve">, dan pencarian </w:t>
      </w:r>
      <w:r w:rsidR="00704DF1">
        <w:rPr>
          <w:rFonts w:ascii="Times New Roman" w:hAnsi="Times New Roman" w:cs="Times New Roman"/>
          <w:sz w:val="24"/>
        </w:rPr>
        <w:t>barang.</w:t>
      </w:r>
      <w:r w:rsidR="00EE5D3A">
        <w:rPr>
          <w:rFonts w:ascii="Times New Roman" w:hAnsi="Times New Roman" w:cs="Times New Roman"/>
          <w:sz w:val="24"/>
        </w:rPr>
        <w:t xml:space="preserve"> </w:t>
      </w:r>
    </w:p>
    <w:p w:rsidR="005466B9" w:rsidRDefault="005466B9" w:rsidP="005466B9">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5466B9">
        <w:rPr>
          <w:rFonts w:ascii="Times New Roman" w:hAnsi="Times New Roman" w:cs="Times New Roman"/>
          <w:noProof/>
          <w:sz w:val="24"/>
          <w:szCs w:val="24"/>
        </w:rPr>
        <w:t>Tampilan Keranjang Belanja Pembeli/Pelanggan</w:t>
      </w:r>
    </w:p>
    <w:p w:rsidR="00343015" w:rsidRDefault="00492A27" w:rsidP="00194514">
      <w:pPr>
        <w:pStyle w:val="ListParagraph"/>
        <w:spacing w:after="120" w:line="360" w:lineRule="auto"/>
        <w:ind w:left="426"/>
        <w:jc w:val="center"/>
        <w:rPr>
          <w:rFonts w:ascii="Times New Roman" w:hAnsi="Times New Roman" w:cs="Times New Roman"/>
          <w:noProof/>
          <w:sz w:val="24"/>
          <w:szCs w:val="24"/>
        </w:rPr>
      </w:pPr>
      <w:r w:rsidRPr="00492A27">
        <w:rPr>
          <w:rFonts w:ascii="Times New Roman" w:hAnsi="Times New Roman" w:cs="Times New Roman"/>
          <w:noProof/>
          <w:sz w:val="24"/>
          <w:szCs w:val="24"/>
        </w:rPr>
        <w:drawing>
          <wp:inline distT="0" distB="0" distL="0" distR="0" wp14:anchorId="37D89D42" wp14:editId="0C15CDA3">
            <wp:extent cx="2520574" cy="2743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2520574" cy="2743200"/>
                    </a:xfrm>
                    <a:prstGeom prst="rect">
                      <a:avLst/>
                    </a:prstGeom>
                  </pic:spPr>
                </pic:pic>
              </a:graphicData>
            </a:graphic>
          </wp:inline>
        </w:drawing>
      </w:r>
    </w:p>
    <w:p w:rsidR="00194514" w:rsidRDefault="00174C55" w:rsidP="00AF159E">
      <w:pPr>
        <w:pStyle w:val="Caption"/>
        <w:jc w:val="center"/>
        <w:rPr>
          <w:rFonts w:ascii="Times New Roman" w:hAnsi="Times New Roman" w:cs="Times New Roman"/>
          <w:i w:val="0"/>
          <w:color w:val="auto"/>
          <w:sz w:val="24"/>
        </w:rPr>
      </w:pPr>
      <w:bookmarkStart w:id="196" w:name="_Toc109486137"/>
      <w:r w:rsidRPr="004E57BD">
        <w:rPr>
          <w:rFonts w:ascii="Times New Roman" w:hAnsi="Times New Roman" w:cs="Times New Roman"/>
          <w:i w:val="0"/>
          <w:color w:val="auto"/>
          <w:sz w:val="24"/>
        </w:rPr>
        <w:t xml:space="preserve">Gambar 4. </w:t>
      </w:r>
      <w:r w:rsidRPr="004E57BD">
        <w:rPr>
          <w:rFonts w:ascii="Times New Roman" w:hAnsi="Times New Roman" w:cs="Times New Roman"/>
          <w:i w:val="0"/>
          <w:color w:val="auto"/>
          <w:sz w:val="24"/>
        </w:rPr>
        <w:fldChar w:fldCharType="begin"/>
      </w:r>
      <w:r w:rsidRPr="004E57BD">
        <w:rPr>
          <w:rFonts w:ascii="Times New Roman" w:hAnsi="Times New Roman" w:cs="Times New Roman"/>
          <w:i w:val="0"/>
          <w:color w:val="auto"/>
          <w:sz w:val="24"/>
        </w:rPr>
        <w:instrText xml:space="preserve"> SEQ Gambar_4. \* ARABIC </w:instrText>
      </w:r>
      <w:r w:rsidRPr="004E57BD">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8</w:t>
      </w:r>
      <w:r w:rsidRPr="004E57BD">
        <w:rPr>
          <w:rFonts w:ascii="Times New Roman" w:hAnsi="Times New Roman" w:cs="Times New Roman"/>
          <w:i w:val="0"/>
          <w:color w:val="auto"/>
          <w:sz w:val="24"/>
        </w:rPr>
        <w:fldChar w:fldCharType="end"/>
      </w:r>
      <w:r w:rsidRPr="004E57BD">
        <w:rPr>
          <w:rFonts w:ascii="Times New Roman" w:hAnsi="Times New Roman" w:cs="Times New Roman"/>
          <w:i w:val="0"/>
          <w:color w:val="auto"/>
          <w:sz w:val="24"/>
        </w:rPr>
        <w:t>. Tampilan Keranjang Belanja Pembeli/Pelanggan</w:t>
      </w:r>
      <w:bookmarkEnd w:id="196"/>
    </w:p>
    <w:p w:rsidR="0069363C" w:rsidRDefault="001B6EBD" w:rsidP="00C65E7B">
      <w:pPr>
        <w:spacing w:line="360" w:lineRule="auto"/>
        <w:jc w:val="both"/>
        <w:rPr>
          <w:rFonts w:ascii="Times New Roman" w:hAnsi="Times New Roman" w:cs="Times New Roman"/>
          <w:sz w:val="24"/>
        </w:rPr>
      </w:pPr>
      <w:r w:rsidRPr="001B6EBD">
        <w:rPr>
          <w:rFonts w:ascii="Times New Roman" w:hAnsi="Times New Roman" w:cs="Times New Roman"/>
          <w:sz w:val="24"/>
        </w:rPr>
        <w:t>Dari tampilan keranjang belanja</w:t>
      </w:r>
      <w:r w:rsidR="0069363C">
        <w:rPr>
          <w:rFonts w:ascii="Times New Roman" w:hAnsi="Times New Roman" w:cs="Times New Roman"/>
          <w:sz w:val="24"/>
        </w:rPr>
        <w:t xml:space="preserve"> gambar 4.10 </w:t>
      </w:r>
      <w:r w:rsidRPr="001B6EBD">
        <w:rPr>
          <w:rFonts w:ascii="Times New Roman" w:hAnsi="Times New Roman" w:cs="Times New Roman"/>
          <w:sz w:val="24"/>
        </w:rPr>
        <w:t xml:space="preserve"> merupakan tampilan data keranjang belanja pembeli/pelanggan. Dimana pada halaman ini menampilkan data yang dipesan melalui tambah keranjang dan disimpan di bagian detail keranjang agar dapat melihat semua pesanan yang ingin langsung di </w:t>
      </w:r>
      <w:r w:rsidR="00C65E7B">
        <w:rPr>
          <w:rFonts w:ascii="Times New Roman" w:hAnsi="Times New Roman" w:cs="Times New Roman"/>
          <w:i/>
          <w:sz w:val="24"/>
        </w:rPr>
        <w:t>chack</w:t>
      </w:r>
      <w:r w:rsidRPr="001B6EBD">
        <w:rPr>
          <w:rFonts w:ascii="Times New Roman" w:hAnsi="Times New Roman" w:cs="Times New Roman"/>
          <w:i/>
          <w:sz w:val="24"/>
        </w:rPr>
        <w:t>out</w:t>
      </w:r>
      <w:r w:rsidR="00FB7AD3">
        <w:rPr>
          <w:rFonts w:ascii="Times New Roman" w:hAnsi="Times New Roman" w:cs="Times New Roman"/>
          <w:sz w:val="24"/>
        </w:rPr>
        <w:t xml:space="preserve"> serta mengubuh jumlah barang yang ingin dibeli.</w:t>
      </w:r>
      <w:r w:rsidR="00D83487">
        <w:rPr>
          <w:rFonts w:ascii="Times New Roman" w:hAnsi="Times New Roman" w:cs="Times New Roman"/>
          <w:sz w:val="24"/>
        </w:rPr>
        <w:t xml:space="preserve"> </w:t>
      </w:r>
    </w:p>
    <w:p w:rsidR="003B60BF" w:rsidRDefault="003B60BF" w:rsidP="003B60BF">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3B60BF">
        <w:rPr>
          <w:rFonts w:ascii="Times New Roman" w:hAnsi="Times New Roman" w:cs="Times New Roman"/>
          <w:noProof/>
          <w:sz w:val="24"/>
          <w:szCs w:val="24"/>
        </w:rPr>
        <w:t>Tampilan Konfirmasi Pembayaran</w:t>
      </w:r>
    </w:p>
    <w:p w:rsidR="003B60BF" w:rsidRDefault="006A0EB3" w:rsidP="0015627E">
      <w:pPr>
        <w:pStyle w:val="ListParagraph"/>
        <w:spacing w:after="120" w:line="360" w:lineRule="auto"/>
        <w:ind w:left="426"/>
        <w:jc w:val="center"/>
        <w:rPr>
          <w:rFonts w:ascii="Times New Roman" w:hAnsi="Times New Roman" w:cs="Times New Roman"/>
          <w:noProof/>
          <w:sz w:val="24"/>
          <w:szCs w:val="24"/>
        </w:rPr>
      </w:pPr>
      <w:r w:rsidRPr="006A0EB3">
        <w:rPr>
          <w:rFonts w:ascii="Times New Roman" w:hAnsi="Times New Roman" w:cs="Times New Roman"/>
          <w:noProof/>
          <w:sz w:val="24"/>
          <w:szCs w:val="24"/>
        </w:rPr>
        <w:drawing>
          <wp:inline distT="0" distB="0" distL="0" distR="0" wp14:anchorId="3B7EA5D4" wp14:editId="04AC9807">
            <wp:extent cx="5039995" cy="2358998"/>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358998"/>
                    </a:xfrm>
                    <a:prstGeom prst="rect">
                      <a:avLst/>
                    </a:prstGeom>
                  </pic:spPr>
                </pic:pic>
              </a:graphicData>
            </a:graphic>
          </wp:inline>
        </w:drawing>
      </w:r>
    </w:p>
    <w:p w:rsidR="0015627E" w:rsidRDefault="007362C5" w:rsidP="007362C5">
      <w:pPr>
        <w:pStyle w:val="Caption"/>
        <w:jc w:val="center"/>
        <w:rPr>
          <w:rFonts w:ascii="Times New Roman" w:hAnsi="Times New Roman" w:cs="Times New Roman"/>
          <w:i w:val="0"/>
          <w:color w:val="auto"/>
          <w:sz w:val="24"/>
        </w:rPr>
      </w:pPr>
      <w:bookmarkStart w:id="197" w:name="_Toc109486139"/>
      <w:r w:rsidRPr="007362C5">
        <w:rPr>
          <w:rFonts w:ascii="Times New Roman" w:hAnsi="Times New Roman" w:cs="Times New Roman"/>
          <w:i w:val="0"/>
          <w:color w:val="auto"/>
          <w:sz w:val="24"/>
        </w:rPr>
        <w:t xml:space="preserve">Gambar 4. </w:t>
      </w:r>
      <w:r w:rsidRPr="007362C5">
        <w:rPr>
          <w:rFonts w:ascii="Times New Roman" w:hAnsi="Times New Roman" w:cs="Times New Roman"/>
          <w:i w:val="0"/>
          <w:color w:val="auto"/>
          <w:sz w:val="24"/>
        </w:rPr>
        <w:fldChar w:fldCharType="begin"/>
      </w:r>
      <w:r w:rsidRPr="007362C5">
        <w:rPr>
          <w:rFonts w:ascii="Times New Roman" w:hAnsi="Times New Roman" w:cs="Times New Roman"/>
          <w:i w:val="0"/>
          <w:color w:val="auto"/>
          <w:sz w:val="24"/>
        </w:rPr>
        <w:instrText xml:space="preserve"> SEQ Gambar_4. \* ARABIC </w:instrText>
      </w:r>
      <w:r w:rsidRPr="007362C5">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9</w:t>
      </w:r>
      <w:r w:rsidRPr="007362C5">
        <w:rPr>
          <w:rFonts w:ascii="Times New Roman" w:hAnsi="Times New Roman" w:cs="Times New Roman"/>
          <w:i w:val="0"/>
          <w:color w:val="auto"/>
          <w:sz w:val="24"/>
        </w:rPr>
        <w:fldChar w:fldCharType="end"/>
      </w:r>
      <w:r w:rsidRPr="007362C5">
        <w:rPr>
          <w:rFonts w:ascii="Times New Roman" w:hAnsi="Times New Roman" w:cs="Times New Roman"/>
          <w:i w:val="0"/>
          <w:color w:val="auto"/>
          <w:sz w:val="24"/>
        </w:rPr>
        <w:t>. Tampilan Konfirmasi Pembayaran</w:t>
      </w:r>
      <w:bookmarkEnd w:id="197"/>
    </w:p>
    <w:p w:rsidR="00F96CA7" w:rsidRPr="00C663D1" w:rsidRDefault="0039664A" w:rsidP="00C663D1">
      <w:pPr>
        <w:spacing w:line="360" w:lineRule="auto"/>
        <w:jc w:val="both"/>
        <w:rPr>
          <w:rFonts w:ascii="Times New Roman" w:hAnsi="Times New Roman" w:cs="Times New Roman"/>
          <w:sz w:val="24"/>
        </w:rPr>
      </w:pPr>
      <w:r w:rsidRPr="0039664A">
        <w:rPr>
          <w:rFonts w:ascii="Times New Roman" w:hAnsi="Times New Roman" w:cs="Times New Roman"/>
          <w:sz w:val="24"/>
        </w:rPr>
        <w:t>Dari tampilan konfirmasi pembayaran gambar 4.12 merupakan tampilan konfirmasi pembayaran oleh pembeli/pelanggan. Dimana pad</w:t>
      </w:r>
      <w:r>
        <w:rPr>
          <w:rFonts w:ascii="Times New Roman" w:hAnsi="Times New Roman" w:cs="Times New Roman"/>
          <w:sz w:val="24"/>
        </w:rPr>
        <w:t>a halaman ini</w:t>
      </w:r>
      <w:r w:rsidR="0022068F">
        <w:rPr>
          <w:rFonts w:ascii="Times New Roman" w:hAnsi="Times New Roman" w:cs="Times New Roman"/>
          <w:sz w:val="24"/>
        </w:rPr>
        <w:t xml:space="preserve"> pembeli/pelanggan dapat melihat nomo</w:t>
      </w:r>
      <w:r w:rsidR="00DF6B0F">
        <w:rPr>
          <w:rFonts w:ascii="Times New Roman" w:hAnsi="Times New Roman" w:cs="Times New Roman"/>
          <w:sz w:val="24"/>
        </w:rPr>
        <w:t>r</w:t>
      </w:r>
      <w:r w:rsidR="0022068F">
        <w:rPr>
          <w:rFonts w:ascii="Times New Roman" w:hAnsi="Times New Roman" w:cs="Times New Roman"/>
          <w:sz w:val="24"/>
        </w:rPr>
        <w:t xml:space="preserve"> rekening toko </w:t>
      </w:r>
      <w:r>
        <w:rPr>
          <w:rFonts w:ascii="Times New Roman" w:hAnsi="Times New Roman" w:cs="Times New Roman"/>
          <w:sz w:val="24"/>
        </w:rPr>
        <w:t xml:space="preserve">dan upload bukti pembayaran yang telah </w:t>
      </w:r>
      <w:r w:rsidR="0022068F">
        <w:rPr>
          <w:rFonts w:ascii="Times New Roman" w:hAnsi="Times New Roman" w:cs="Times New Roman"/>
          <w:sz w:val="24"/>
        </w:rPr>
        <w:t xml:space="preserve">selesai </w:t>
      </w:r>
      <w:r>
        <w:rPr>
          <w:rFonts w:ascii="Times New Roman" w:hAnsi="Times New Roman" w:cs="Times New Roman"/>
          <w:sz w:val="24"/>
        </w:rPr>
        <w:t xml:space="preserve">melakukan transfer pembayaran barang yang telah </w:t>
      </w:r>
      <w:r w:rsidR="00101079">
        <w:rPr>
          <w:rFonts w:ascii="Times New Roman" w:hAnsi="Times New Roman" w:cs="Times New Roman"/>
          <w:sz w:val="24"/>
        </w:rPr>
        <w:t>di</w:t>
      </w:r>
      <w:r>
        <w:rPr>
          <w:rFonts w:ascii="Times New Roman" w:hAnsi="Times New Roman" w:cs="Times New Roman"/>
          <w:sz w:val="24"/>
        </w:rPr>
        <w:t xml:space="preserve">pesan sebelumnya. </w:t>
      </w:r>
    </w:p>
    <w:p w:rsidR="00DF6B0F" w:rsidRDefault="008058A6" w:rsidP="008058A6">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8058A6">
        <w:rPr>
          <w:rFonts w:ascii="Times New Roman" w:hAnsi="Times New Roman" w:cs="Times New Roman"/>
          <w:noProof/>
          <w:sz w:val="24"/>
          <w:szCs w:val="24"/>
        </w:rPr>
        <w:t>Tampilan Hasil Pesanan Masuk</w:t>
      </w:r>
      <w:r w:rsidR="00A37381">
        <w:rPr>
          <w:rFonts w:ascii="Times New Roman" w:hAnsi="Times New Roman" w:cs="Times New Roman"/>
          <w:noProof/>
          <w:sz w:val="24"/>
          <w:szCs w:val="24"/>
        </w:rPr>
        <w:t xml:space="preserve"> ke Admin</w:t>
      </w:r>
    </w:p>
    <w:p w:rsidR="00C0592B" w:rsidRDefault="009870BC" w:rsidP="00A37381">
      <w:pPr>
        <w:pStyle w:val="ListParagraph"/>
        <w:spacing w:after="120" w:line="360" w:lineRule="auto"/>
        <w:ind w:left="426"/>
        <w:jc w:val="center"/>
        <w:rPr>
          <w:rFonts w:ascii="Times New Roman" w:hAnsi="Times New Roman" w:cs="Times New Roman"/>
          <w:noProof/>
          <w:sz w:val="24"/>
          <w:szCs w:val="24"/>
        </w:rPr>
      </w:pPr>
      <w:r w:rsidRPr="009870BC">
        <w:rPr>
          <w:rFonts w:ascii="Times New Roman" w:hAnsi="Times New Roman" w:cs="Times New Roman"/>
          <w:noProof/>
          <w:sz w:val="24"/>
          <w:szCs w:val="24"/>
        </w:rPr>
        <w:drawing>
          <wp:inline distT="0" distB="0" distL="0" distR="0" wp14:anchorId="6C50E822" wp14:editId="76E644E7">
            <wp:extent cx="5039995" cy="1758614"/>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1758614"/>
                    </a:xfrm>
                    <a:prstGeom prst="rect">
                      <a:avLst/>
                    </a:prstGeom>
                  </pic:spPr>
                </pic:pic>
              </a:graphicData>
            </a:graphic>
          </wp:inline>
        </w:drawing>
      </w:r>
    </w:p>
    <w:p w:rsidR="00A37381" w:rsidRDefault="00A37381" w:rsidP="00A37381">
      <w:pPr>
        <w:pStyle w:val="Caption"/>
        <w:jc w:val="center"/>
        <w:rPr>
          <w:rFonts w:ascii="Times New Roman" w:hAnsi="Times New Roman" w:cs="Times New Roman"/>
          <w:i w:val="0"/>
          <w:color w:val="auto"/>
          <w:sz w:val="24"/>
        </w:rPr>
      </w:pPr>
      <w:bookmarkStart w:id="198" w:name="_Toc109486140"/>
      <w:r w:rsidRPr="00A37381">
        <w:rPr>
          <w:rFonts w:ascii="Times New Roman" w:hAnsi="Times New Roman" w:cs="Times New Roman"/>
          <w:i w:val="0"/>
          <w:color w:val="auto"/>
          <w:sz w:val="24"/>
        </w:rPr>
        <w:t xml:space="preserve">Gambar 4. </w:t>
      </w:r>
      <w:r w:rsidRPr="00A37381">
        <w:rPr>
          <w:rFonts w:ascii="Times New Roman" w:hAnsi="Times New Roman" w:cs="Times New Roman"/>
          <w:i w:val="0"/>
          <w:color w:val="auto"/>
          <w:sz w:val="24"/>
        </w:rPr>
        <w:fldChar w:fldCharType="begin"/>
      </w:r>
      <w:r w:rsidRPr="00A37381">
        <w:rPr>
          <w:rFonts w:ascii="Times New Roman" w:hAnsi="Times New Roman" w:cs="Times New Roman"/>
          <w:i w:val="0"/>
          <w:color w:val="auto"/>
          <w:sz w:val="24"/>
        </w:rPr>
        <w:instrText xml:space="preserve"> SEQ Gambar_4. \* ARABIC </w:instrText>
      </w:r>
      <w:r w:rsidRPr="00A37381">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0</w:t>
      </w:r>
      <w:r w:rsidRPr="00A37381">
        <w:rPr>
          <w:rFonts w:ascii="Times New Roman" w:hAnsi="Times New Roman" w:cs="Times New Roman"/>
          <w:i w:val="0"/>
          <w:color w:val="auto"/>
          <w:sz w:val="24"/>
        </w:rPr>
        <w:fldChar w:fldCharType="end"/>
      </w:r>
      <w:r w:rsidRPr="00A37381">
        <w:rPr>
          <w:rFonts w:ascii="Times New Roman" w:hAnsi="Times New Roman" w:cs="Times New Roman"/>
          <w:i w:val="0"/>
          <w:color w:val="auto"/>
          <w:sz w:val="24"/>
        </w:rPr>
        <w:t>. Tampilan Hasil Pesanan Masuk Ke Admin</w:t>
      </w:r>
      <w:bookmarkEnd w:id="198"/>
    </w:p>
    <w:p w:rsidR="004964B5" w:rsidRDefault="00A37381" w:rsidP="00846A5C">
      <w:pPr>
        <w:spacing w:line="360" w:lineRule="auto"/>
        <w:jc w:val="both"/>
        <w:rPr>
          <w:rFonts w:ascii="Times New Roman" w:hAnsi="Times New Roman" w:cs="Times New Roman"/>
          <w:sz w:val="24"/>
        </w:rPr>
      </w:pPr>
      <w:r w:rsidRPr="00846A5C">
        <w:rPr>
          <w:rFonts w:ascii="Times New Roman" w:hAnsi="Times New Roman" w:cs="Times New Roman"/>
          <w:sz w:val="24"/>
        </w:rPr>
        <w:t>Dari tampilan hasil pesanan masuk ke admin gambar 4.13 merupakan tampilan hasil pesanan masuk ke admin. Dimana pada halaman ini admin melakukan pengecekan hasil pesanan barang yang telah dibeli</w:t>
      </w:r>
      <w:r w:rsidR="00B37EC1" w:rsidRPr="00846A5C">
        <w:rPr>
          <w:rFonts w:ascii="Times New Roman" w:hAnsi="Times New Roman" w:cs="Times New Roman"/>
          <w:sz w:val="24"/>
        </w:rPr>
        <w:t xml:space="preserve"> oleh pembeli/pelanggan</w:t>
      </w:r>
      <w:r w:rsidR="00846A5C">
        <w:rPr>
          <w:rFonts w:ascii="Times New Roman" w:hAnsi="Times New Roman" w:cs="Times New Roman"/>
          <w:sz w:val="24"/>
        </w:rPr>
        <w:t xml:space="preserve">, agar </w:t>
      </w:r>
      <w:r w:rsidR="00B37EC1" w:rsidRPr="00846A5C">
        <w:rPr>
          <w:rFonts w:ascii="Times New Roman" w:hAnsi="Times New Roman" w:cs="Times New Roman"/>
          <w:sz w:val="24"/>
        </w:rPr>
        <w:t>dapat menampilkan notifikasi yang telah disetujui oleh admin</w:t>
      </w:r>
      <w:r w:rsidR="00846A5C">
        <w:rPr>
          <w:rFonts w:ascii="Times New Roman" w:hAnsi="Times New Roman" w:cs="Times New Roman"/>
          <w:sz w:val="24"/>
        </w:rPr>
        <w:t xml:space="preserve">. </w:t>
      </w:r>
    </w:p>
    <w:p w:rsidR="00A37381" w:rsidRDefault="004964B5" w:rsidP="004964B5">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4964B5">
        <w:rPr>
          <w:rFonts w:ascii="Times New Roman" w:hAnsi="Times New Roman" w:cs="Times New Roman"/>
          <w:noProof/>
          <w:sz w:val="24"/>
          <w:szCs w:val="24"/>
        </w:rPr>
        <w:t xml:space="preserve">Tampilan Laporan </w:t>
      </w:r>
      <w:r w:rsidR="00C663D1">
        <w:rPr>
          <w:rFonts w:ascii="Times New Roman" w:hAnsi="Times New Roman" w:cs="Times New Roman"/>
          <w:noProof/>
          <w:sz w:val="24"/>
          <w:szCs w:val="24"/>
        </w:rPr>
        <w:t>Riwayat Transaksi Pembeli</w:t>
      </w:r>
      <w:r w:rsidRPr="004964B5">
        <w:rPr>
          <w:rFonts w:ascii="Times New Roman" w:hAnsi="Times New Roman" w:cs="Times New Roman"/>
          <w:noProof/>
          <w:sz w:val="24"/>
          <w:szCs w:val="24"/>
        </w:rPr>
        <w:t xml:space="preserve"> </w:t>
      </w:r>
    </w:p>
    <w:p w:rsidR="004964B5" w:rsidRDefault="006A0EB3" w:rsidP="00341684">
      <w:pPr>
        <w:pStyle w:val="ListParagraph"/>
        <w:spacing w:after="120" w:line="360" w:lineRule="auto"/>
        <w:ind w:left="426"/>
        <w:jc w:val="center"/>
        <w:rPr>
          <w:rFonts w:ascii="Times New Roman" w:hAnsi="Times New Roman" w:cs="Times New Roman"/>
          <w:noProof/>
          <w:sz w:val="24"/>
          <w:szCs w:val="24"/>
        </w:rPr>
      </w:pPr>
      <w:r w:rsidRPr="006A0EB3">
        <w:rPr>
          <w:rFonts w:ascii="Times New Roman" w:hAnsi="Times New Roman" w:cs="Times New Roman"/>
          <w:noProof/>
          <w:sz w:val="24"/>
          <w:szCs w:val="24"/>
        </w:rPr>
        <w:drawing>
          <wp:inline distT="0" distB="0" distL="0" distR="0" wp14:anchorId="7AEE48FA" wp14:editId="227290CA">
            <wp:extent cx="5039995" cy="3481150"/>
            <wp:effectExtent l="0" t="0" r="8255"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3481150"/>
                    </a:xfrm>
                    <a:prstGeom prst="rect">
                      <a:avLst/>
                    </a:prstGeom>
                  </pic:spPr>
                </pic:pic>
              </a:graphicData>
            </a:graphic>
          </wp:inline>
        </w:drawing>
      </w:r>
    </w:p>
    <w:p w:rsidR="004464E0" w:rsidRDefault="00A4415A" w:rsidP="004464E0">
      <w:pPr>
        <w:pStyle w:val="Caption"/>
        <w:jc w:val="center"/>
        <w:rPr>
          <w:rFonts w:ascii="Times New Roman" w:hAnsi="Times New Roman" w:cs="Times New Roman"/>
          <w:i w:val="0"/>
          <w:color w:val="auto"/>
          <w:sz w:val="24"/>
        </w:rPr>
      </w:pPr>
      <w:bookmarkStart w:id="199" w:name="_Toc109486141"/>
      <w:r w:rsidRPr="00A4415A">
        <w:rPr>
          <w:rFonts w:ascii="Times New Roman" w:hAnsi="Times New Roman" w:cs="Times New Roman"/>
          <w:i w:val="0"/>
          <w:color w:val="auto"/>
          <w:sz w:val="24"/>
        </w:rPr>
        <w:t xml:space="preserve">Gambar 4. </w:t>
      </w:r>
      <w:r w:rsidRPr="00A4415A">
        <w:rPr>
          <w:rFonts w:ascii="Times New Roman" w:hAnsi="Times New Roman" w:cs="Times New Roman"/>
          <w:i w:val="0"/>
          <w:color w:val="auto"/>
          <w:sz w:val="24"/>
        </w:rPr>
        <w:fldChar w:fldCharType="begin"/>
      </w:r>
      <w:r w:rsidRPr="00A4415A">
        <w:rPr>
          <w:rFonts w:ascii="Times New Roman" w:hAnsi="Times New Roman" w:cs="Times New Roman"/>
          <w:i w:val="0"/>
          <w:color w:val="auto"/>
          <w:sz w:val="24"/>
        </w:rPr>
        <w:instrText xml:space="preserve"> SEQ Gambar_4. \* ARABIC </w:instrText>
      </w:r>
      <w:r w:rsidRPr="00A4415A">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1</w:t>
      </w:r>
      <w:r w:rsidRPr="00A4415A">
        <w:rPr>
          <w:rFonts w:ascii="Times New Roman" w:hAnsi="Times New Roman" w:cs="Times New Roman"/>
          <w:i w:val="0"/>
          <w:color w:val="auto"/>
          <w:sz w:val="24"/>
        </w:rPr>
        <w:fldChar w:fldCharType="end"/>
      </w:r>
      <w:r w:rsidRPr="00A4415A">
        <w:rPr>
          <w:rFonts w:ascii="Times New Roman" w:hAnsi="Times New Roman" w:cs="Times New Roman"/>
          <w:i w:val="0"/>
          <w:color w:val="auto"/>
          <w:sz w:val="24"/>
        </w:rPr>
        <w:t>. Tampilan Laporan Penjualan</w:t>
      </w:r>
      <w:bookmarkEnd w:id="199"/>
    </w:p>
    <w:p w:rsidR="004464E0" w:rsidRPr="002B3999" w:rsidRDefault="002B3999" w:rsidP="002B3999">
      <w:pPr>
        <w:spacing w:line="360" w:lineRule="auto"/>
        <w:jc w:val="both"/>
        <w:rPr>
          <w:rFonts w:ascii="Times New Roman" w:hAnsi="Times New Roman" w:cs="Times New Roman"/>
          <w:sz w:val="24"/>
        </w:rPr>
      </w:pPr>
      <w:r w:rsidRPr="002B3999">
        <w:rPr>
          <w:rFonts w:ascii="Times New Roman" w:hAnsi="Times New Roman" w:cs="Times New Roman"/>
          <w:sz w:val="24"/>
        </w:rPr>
        <w:t>Dari tampilan laporan penjualan gambar 4.14 merupakan tampilan laporan setiap transaksi yang ada</w:t>
      </w:r>
      <w:r w:rsidR="00C663D1">
        <w:rPr>
          <w:rFonts w:ascii="Times New Roman" w:hAnsi="Times New Roman" w:cs="Times New Roman"/>
          <w:sz w:val="24"/>
        </w:rPr>
        <w:t xml:space="preserve"> pembeli</w:t>
      </w:r>
      <w:r w:rsidRPr="002B3999">
        <w:rPr>
          <w:rFonts w:ascii="Times New Roman" w:hAnsi="Times New Roman" w:cs="Times New Roman"/>
          <w:sz w:val="24"/>
        </w:rPr>
        <w:t>.</w:t>
      </w:r>
      <w:r w:rsidR="00455DE6">
        <w:rPr>
          <w:rFonts w:ascii="Times New Roman" w:hAnsi="Times New Roman" w:cs="Times New Roman"/>
          <w:sz w:val="24"/>
        </w:rPr>
        <w:t xml:space="preserve"> </w:t>
      </w:r>
      <w:r w:rsidRPr="002B3999">
        <w:rPr>
          <w:rFonts w:ascii="Times New Roman" w:hAnsi="Times New Roman" w:cs="Times New Roman"/>
          <w:sz w:val="24"/>
        </w:rPr>
        <w:t xml:space="preserve"> </w:t>
      </w:r>
    </w:p>
    <w:p w:rsidR="00AF206E" w:rsidRDefault="00AF206E" w:rsidP="00A95ABA">
      <w:pPr>
        <w:pStyle w:val="Heading2"/>
        <w:numPr>
          <w:ilvl w:val="0"/>
          <w:numId w:val="54"/>
        </w:numPr>
        <w:spacing w:before="120" w:after="240"/>
        <w:ind w:hanging="720"/>
        <w:rPr>
          <w:rFonts w:ascii="Times New Roman" w:hAnsi="Times New Roman" w:cs="Times New Roman"/>
          <w:b/>
          <w:color w:val="auto"/>
          <w:sz w:val="24"/>
        </w:rPr>
      </w:pPr>
      <w:bookmarkStart w:id="200" w:name="_Toc109486068"/>
      <w:r w:rsidRPr="00AF206E">
        <w:rPr>
          <w:rFonts w:ascii="Times New Roman" w:hAnsi="Times New Roman" w:cs="Times New Roman"/>
          <w:b/>
          <w:color w:val="auto"/>
          <w:sz w:val="24"/>
        </w:rPr>
        <w:t xml:space="preserve">Pengujian </w:t>
      </w:r>
      <w:r w:rsidR="000B3C64" w:rsidRPr="00AF206E">
        <w:rPr>
          <w:rFonts w:ascii="Times New Roman" w:hAnsi="Times New Roman" w:cs="Times New Roman"/>
          <w:b/>
          <w:color w:val="auto"/>
          <w:sz w:val="24"/>
        </w:rPr>
        <w:t>Sistem</w:t>
      </w:r>
      <w:bookmarkEnd w:id="200"/>
    </w:p>
    <w:p w:rsidR="00EA3F8C" w:rsidRDefault="00D37565" w:rsidP="00D37565">
      <w:pPr>
        <w:spacing w:line="360" w:lineRule="auto"/>
        <w:jc w:val="both"/>
        <w:rPr>
          <w:rFonts w:ascii="Times New Roman" w:hAnsi="Times New Roman" w:cs="Times New Roman"/>
          <w:sz w:val="24"/>
        </w:rPr>
      </w:pPr>
      <w:r w:rsidRPr="00D37565">
        <w:rPr>
          <w:rFonts w:ascii="Times New Roman" w:hAnsi="Times New Roman" w:cs="Times New Roman"/>
          <w:sz w:val="24"/>
        </w:rPr>
        <w:t>Pengujian sistem merupakan tahap penting yang dilakukan untuk memastikan bahwa sistem yang telah dibuat sudah sesuai dan dapat berjalan dengan semestinya seperti yang sudah diarancang</w:t>
      </w:r>
      <w:r>
        <w:rPr>
          <w:rFonts w:ascii="Times New Roman" w:hAnsi="Times New Roman" w:cs="Times New Roman"/>
          <w:sz w:val="24"/>
        </w:rPr>
        <w:t xml:space="preserve">. Pengujian sistem bertujuan untuk mengetahui kekurangan apa saja yang ada pada sistem dan apa saja yang belum </w:t>
      </w:r>
      <w:r w:rsidR="00853FE7">
        <w:rPr>
          <w:rFonts w:ascii="Times New Roman" w:hAnsi="Times New Roman" w:cs="Times New Roman"/>
          <w:sz w:val="24"/>
        </w:rPr>
        <w:t>bisa</w:t>
      </w:r>
      <w:r>
        <w:rPr>
          <w:rFonts w:ascii="Times New Roman" w:hAnsi="Times New Roman" w:cs="Times New Roman"/>
          <w:sz w:val="24"/>
        </w:rPr>
        <w:t xml:space="preserve"> </w:t>
      </w:r>
      <w:r w:rsidR="00B84341">
        <w:rPr>
          <w:rFonts w:ascii="Times New Roman" w:hAnsi="Times New Roman" w:cs="Times New Roman"/>
          <w:sz w:val="24"/>
        </w:rPr>
        <w:t>berjala</w:t>
      </w:r>
      <w:r w:rsidR="001D05C1">
        <w:rPr>
          <w:rFonts w:ascii="Times New Roman" w:hAnsi="Times New Roman" w:cs="Times New Roman"/>
          <w:sz w:val="24"/>
        </w:rPr>
        <w:t>n dalam s</w:t>
      </w:r>
      <w:r w:rsidR="005C4BFF">
        <w:rPr>
          <w:rFonts w:ascii="Times New Roman" w:hAnsi="Times New Roman" w:cs="Times New Roman"/>
          <w:sz w:val="24"/>
        </w:rPr>
        <w:t xml:space="preserve">istem tersebut. Adapun beberapa </w:t>
      </w:r>
      <w:r w:rsidR="00B84341">
        <w:rPr>
          <w:rFonts w:ascii="Times New Roman" w:hAnsi="Times New Roman" w:cs="Times New Roman"/>
          <w:sz w:val="24"/>
        </w:rPr>
        <w:t>pengujian</w:t>
      </w:r>
      <w:r w:rsidR="001D05C1">
        <w:rPr>
          <w:rFonts w:ascii="Times New Roman" w:hAnsi="Times New Roman" w:cs="Times New Roman"/>
          <w:sz w:val="24"/>
        </w:rPr>
        <w:t xml:space="preserve"> </w:t>
      </w:r>
      <w:r w:rsidR="00D649FC">
        <w:rPr>
          <w:rFonts w:ascii="Times New Roman" w:hAnsi="Times New Roman" w:cs="Times New Roman"/>
          <w:sz w:val="24"/>
        </w:rPr>
        <w:t>sistem dibawah ini yaitu:</w:t>
      </w:r>
    </w:p>
    <w:p w:rsidR="009870BC" w:rsidRDefault="009870BC">
      <w:pPr>
        <w:rPr>
          <w:rFonts w:ascii="Times New Roman" w:hAnsi="Times New Roman" w:cs="Times New Roman"/>
          <w:sz w:val="24"/>
        </w:rPr>
      </w:pPr>
      <w:r>
        <w:rPr>
          <w:rFonts w:ascii="Times New Roman" w:hAnsi="Times New Roman" w:cs="Times New Roman"/>
          <w:sz w:val="24"/>
        </w:rPr>
        <w:br w:type="page"/>
      </w:r>
    </w:p>
    <w:p w:rsidR="00DC7AF7" w:rsidRDefault="00495CDF" w:rsidP="00A95ABA">
      <w:pPr>
        <w:pStyle w:val="ListParagraph"/>
        <w:numPr>
          <w:ilvl w:val="0"/>
          <w:numId w:val="55"/>
        </w:numPr>
        <w:spacing w:line="360" w:lineRule="auto"/>
        <w:ind w:left="426" w:hanging="426"/>
        <w:jc w:val="both"/>
        <w:rPr>
          <w:rFonts w:ascii="Times New Roman" w:hAnsi="Times New Roman" w:cs="Times New Roman"/>
          <w:sz w:val="24"/>
        </w:rPr>
      </w:pPr>
      <w:r>
        <w:rPr>
          <w:rFonts w:ascii="Times New Roman" w:hAnsi="Times New Roman" w:cs="Times New Roman"/>
          <w:sz w:val="24"/>
        </w:rPr>
        <w:t>Pengujian Login Admin</w:t>
      </w:r>
    </w:p>
    <w:p w:rsidR="001D05C1" w:rsidRPr="00316313" w:rsidRDefault="00316313" w:rsidP="00316313">
      <w:pPr>
        <w:pStyle w:val="Caption"/>
        <w:ind w:firstLine="426"/>
        <w:rPr>
          <w:rFonts w:ascii="Times New Roman" w:hAnsi="Times New Roman" w:cs="Times New Roman"/>
          <w:i w:val="0"/>
          <w:color w:val="auto"/>
          <w:sz w:val="36"/>
        </w:rPr>
      </w:pPr>
      <w:bookmarkStart w:id="201" w:name="_Toc109486241"/>
      <w:r w:rsidRPr="00316313">
        <w:rPr>
          <w:rFonts w:ascii="Times New Roman" w:hAnsi="Times New Roman" w:cs="Times New Roman"/>
          <w:i w:val="0"/>
          <w:color w:val="auto"/>
          <w:sz w:val="24"/>
        </w:rPr>
        <w:t xml:space="preserve">Tabel 4. </w:t>
      </w:r>
      <w:r w:rsidRPr="00316313">
        <w:rPr>
          <w:rFonts w:ascii="Times New Roman" w:hAnsi="Times New Roman" w:cs="Times New Roman"/>
          <w:i w:val="0"/>
          <w:color w:val="auto"/>
          <w:sz w:val="24"/>
        </w:rPr>
        <w:fldChar w:fldCharType="begin"/>
      </w:r>
      <w:r w:rsidRPr="00316313">
        <w:rPr>
          <w:rFonts w:ascii="Times New Roman" w:hAnsi="Times New Roman" w:cs="Times New Roman"/>
          <w:i w:val="0"/>
          <w:color w:val="auto"/>
          <w:sz w:val="24"/>
        </w:rPr>
        <w:instrText xml:space="preserve"> SEQ Tabel_4. \* ARABIC </w:instrText>
      </w:r>
      <w:r w:rsidRPr="00316313">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1</w:t>
      </w:r>
      <w:r w:rsidRPr="00316313">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316313">
        <w:rPr>
          <w:rFonts w:ascii="Times New Roman" w:hAnsi="Times New Roman" w:cs="Times New Roman"/>
          <w:i w:val="0"/>
          <w:color w:val="auto"/>
          <w:sz w:val="24"/>
        </w:rPr>
        <w:t>Pengujian Login Admin</w:t>
      </w:r>
      <w:bookmarkEnd w:id="201"/>
    </w:p>
    <w:tbl>
      <w:tblPr>
        <w:tblStyle w:val="TableGrid"/>
        <w:tblW w:w="0" w:type="auto"/>
        <w:tblInd w:w="534" w:type="dxa"/>
        <w:tblLook w:val="04A0" w:firstRow="1" w:lastRow="0" w:firstColumn="1" w:lastColumn="0" w:noHBand="0" w:noVBand="1"/>
      </w:tblPr>
      <w:tblGrid>
        <w:gridCol w:w="2126"/>
        <w:gridCol w:w="2126"/>
        <w:gridCol w:w="2126"/>
        <w:gridCol w:w="1129"/>
      </w:tblGrid>
      <w:tr w:rsidR="001D05C1" w:rsidTr="001D05C1">
        <w:trPr>
          <w:trHeight w:val="411"/>
        </w:trPr>
        <w:tc>
          <w:tcPr>
            <w:tcW w:w="6378" w:type="dxa"/>
            <w:gridSpan w:val="3"/>
            <w:vAlign w:val="center"/>
          </w:tcPr>
          <w:p w:rsidR="001D05C1" w:rsidRDefault="001D05C1" w:rsidP="001D05C1">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1D05C1" w:rsidTr="00316313">
        <w:trPr>
          <w:trHeight w:val="429"/>
        </w:trPr>
        <w:tc>
          <w:tcPr>
            <w:tcW w:w="2126" w:type="dxa"/>
          </w:tcPr>
          <w:p w:rsidR="001D05C1" w:rsidRDefault="00316313"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1D05C1" w:rsidRDefault="001D05C1" w:rsidP="001D05C1">
            <w:pPr>
              <w:pStyle w:val="ListParagraph"/>
              <w:spacing w:line="360" w:lineRule="auto"/>
              <w:ind w:left="0"/>
              <w:jc w:val="both"/>
              <w:rPr>
                <w:rFonts w:ascii="Times New Roman" w:hAnsi="Times New Roman" w:cs="Times New Roman"/>
                <w:sz w:val="24"/>
              </w:rPr>
            </w:pPr>
          </w:p>
        </w:tc>
      </w:tr>
      <w:tr w:rsidR="001D05C1" w:rsidTr="00A95ABA">
        <w:trPr>
          <w:trHeight w:val="429"/>
        </w:trPr>
        <w:tc>
          <w:tcPr>
            <w:tcW w:w="2126" w:type="dxa"/>
            <w:vAlign w:val="center"/>
          </w:tcPr>
          <w:p w:rsidR="001D05C1" w:rsidRDefault="00316313"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username dan password</w:t>
            </w:r>
          </w:p>
        </w:tc>
        <w:tc>
          <w:tcPr>
            <w:tcW w:w="2126" w:type="dxa"/>
            <w:vAlign w:val="center"/>
          </w:tcPr>
          <w:p w:rsidR="001D05C1"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316313">
              <w:rPr>
                <w:rFonts w:ascii="Times New Roman" w:hAnsi="Times New Roman" w:cs="Times New Roman"/>
                <w:sz w:val="24"/>
              </w:rPr>
              <w:t>masuk ke dalam pengelolaan admin</w:t>
            </w:r>
          </w:p>
        </w:tc>
        <w:tc>
          <w:tcPr>
            <w:tcW w:w="2126" w:type="dxa"/>
            <w:vAlign w:val="center"/>
          </w:tcPr>
          <w:p w:rsidR="001D05C1" w:rsidRDefault="00316313" w:rsidP="0031631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1D05C1" w:rsidRDefault="001D05C1" w:rsidP="00A95ABA">
            <w:pPr>
              <w:pStyle w:val="ListParagraph"/>
              <w:numPr>
                <w:ilvl w:val="0"/>
                <w:numId w:val="57"/>
              </w:numPr>
              <w:spacing w:line="360" w:lineRule="auto"/>
              <w:rPr>
                <w:rFonts w:ascii="Times New Roman" w:hAnsi="Times New Roman" w:cs="Times New Roman"/>
                <w:sz w:val="24"/>
              </w:rPr>
            </w:pPr>
          </w:p>
        </w:tc>
      </w:tr>
    </w:tbl>
    <w:p w:rsidR="00316313" w:rsidRDefault="00316313"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Registrasi Pembeli/Pelanggan</w:t>
      </w:r>
    </w:p>
    <w:p w:rsidR="00531FD5" w:rsidRPr="00531FD5" w:rsidRDefault="00531FD5" w:rsidP="00531FD5">
      <w:pPr>
        <w:pStyle w:val="Caption"/>
        <w:ind w:firstLine="426"/>
        <w:rPr>
          <w:rFonts w:ascii="Times New Roman" w:hAnsi="Times New Roman" w:cs="Times New Roman"/>
          <w:i w:val="0"/>
          <w:color w:val="auto"/>
          <w:sz w:val="36"/>
        </w:rPr>
      </w:pPr>
      <w:bookmarkStart w:id="202" w:name="_Toc109486242"/>
      <w:r w:rsidRPr="00531FD5">
        <w:rPr>
          <w:rFonts w:ascii="Times New Roman" w:hAnsi="Times New Roman" w:cs="Times New Roman"/>
          <w:i w:val="0"/>
          <w:color w:val="auto"/>
          <w:sz w:val="24"/>
        </w:rPr>
        <w:t xml:space="preserve">Tabel 4. </w:t>
      </w:r>
      <w:r w:rsidRPr="00531FD5">
        <w:rPr>
          <w:rFonts w:ascii="Times New Roman" w:hAnsi="Times New Roman" w:cs="Times New Roman"/>
          <w:i w:val="0"/>
          <w:color w:val="auto"/>
          <w:sz w:val="24"/>
        </w:rPr>
        <w:fldChar w:fldCharType="begin"/>
      </w:r>
      <w:r w:rsidRPr="00531FD5">
        <w:rPr>
          <w:rFonts w:ascii="Times New Roman" w:hAnsi="Times New Roman" w:cs="Times New Roman"/>
          <w:i w:val="0"/>
          <w:color w:val="auto"/>
          <w:sz w:val="24"/>
        </w:rPr>
        <w:instrText xml:space="preserve"> SEQ Tabel_4. \* ARABIC </w:instrText>
      </w:r>
      <w:r w:rsidRPr="00531FD5">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2</w:t>
      </w:r>
      <w:r w:rsidRPr="00531FD5">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531FD5">
        <w:rPr>
          <w:rFonts w:ascii="Times New Roman" w:hAnsi="Times New Roman" w:cs="Times New Roman"/>
          <w:i w:val="0"/>
          <w:color w:val="auto"/>
          <w:sz w:val="24"/>
        </w:rPr>
        <w:t>Pengujian Registrasi Pembeli/Pelanggan</w:t>
      </w:r>
      <w:bookmarkEnd w:id="202"/>
    </w:p>
    <w:tbl>
      <w:tblPr>
        <w:tblStyle w:val="TableGrid"/>
        <w:tblW w:w="0" w:type="auto"/>
        <w:tblInd w:w="534" w:type="dxa"/>
        <w:tblLook w:val="04A0" w:firstRow="1" w:lastRow="0" w:firstColumn="1" w:lastColumn="0" w:noHBand="0" w:noVBand="1"/>
      </w:tblPr>
      <w:tblGrid>
        <w:gridCol w:w="2316"/>
        <w:gridCol w:w="2045"/>
        <w:gridCol w:w="2048"/>
        <w:gridCol w:w="1080"/>
      </w:tblGrid>
      <w:tr w:rsidR="00531FD5" w:rsidTr="00531FD5">
        <w:trPr>
          <w:trHeight w:val="414"/>
        </w:trPr>
        <w:tc>
          <w:tcPr>
            <w:tcW w:w="6409"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080"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32"/>
        </w:trPr>
        <w:tc>
          <w:tcPr>
            <w:tcW w:w="231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45"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48"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080"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32"/>
        </w:trPr>
        <w:tc>
          <w:tcPr>
            <w:tcW w:w="2316" w:type="dxa"/>
            <w:vAlign w:val="center"/>
          </w:tcPr>
          <w:p w:rsidR="00531FD5" w:rsidRDefault="00531FD5" w:rsidP="009870BC">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nama,</w:t>
            </w:r>
            <w:r w:rsidR="00A95ABA">
              <w:rPr>
                <w:rFonts w:ascii="Times New Roman" w:hAnsi="Times New Roman" w:cs="Times New Roman"/>
                <w:sz w:val="24"/>
              </w:rPr>
              <w:t xml:space="preserve"> </w:t>
            </w:r>
            <w:r>
              <w:rPr>
                <w:rFonts w:ascii="Times New Roman" w:hAnsi="Times New Roman" w:cs="Times New Roman"/>
                <w:sz w:val="24"/>
              </w:rPr>
              <w:t>email,</w:t>
            </w:r>
            <w:r w:rsidR="00A95ABA">
              <w:rPr>
                <w:rFonts w:ascii="Times New Roman" w:hAnsi="Times New Roman" w:cs="Times New Roman"/>
                <w:sz w:val="24"/>
              </w:rPr>
              <w:t xml:space="preserve"> </w:t>
            </w:r>
            <w:r w:rsidR="009870BC">
              <w:rPr>
                <w:rFonts w:ascii="Times New Roman" w:hAnsi="Times New Roman" w:cs="Times New Roman"/>
                <w:sz w:val="24"/>
              </w:rPr>
              <w:t>password</w:t>
            </w:r>
          </w:p>
        </w:tc>
        <w:tc>
          <w:tcPr>
            <w:tcW w:w="2045" w:type="dxa"/>
            <w:vAlign w:val="center"/>
          </w:tcPr>
          <w:p w:rsidR="00531FD5" w:rsidRDefault="00A95ABA"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melakukan registrasi </w:t>
            </w:r>
            <w:r w:rsidR="00531FD5">
              <w:rPr>
                <w:rFonts w:ascii="Times New Roman" w:hAnsi="Times New Roman" w:cs="Times New Roman"/>
                <w:sz w:val="24"/>
              </w:rPr>
              <w:t>ke sistem</w:t>
            </w:r>
          </w:p>
        </w:tc>
        <w:tc>
          <w:tcPr>
            <w:tcW w:w="2048"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registrasi</w:t>
            </w:r>
          </w:p>
        </w:tc>
        <w:tc>
          <w:tcPr>
            <w:tcW w:w="1080"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316313" w:rsidRDefault="005C4BFF"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 xml:space="preserve">Pengujian </w:t>
      </w:r>
      <w:r w:rsidR="00531FD5">
        <w:rPr>
          <w:rFonts w:ascii="Times New Roman" w:hAnsi="Times New Roman" w:cs="Times New Roman"/>
          <w:sz w:val="24"/>
        </w:rPr>
        <w:t>Login Pembeli</w:t>
      </w:r>
      <w:r>
        <w:rPr>
          <w:rFonts w:ascii="Times New Roman" w:hAnsi="Times New Roman" w:cs="Times New Roman"/>
          <w:sz w:val="24"/>
        </w:rPr>
        <w:t>/</w:t>
      </w:r>
      <w:r w:rsidR="00531FD5">
        <w:rPr>
          <w:rFonts w:ascii="Times New Roman" w:hAnsi="Times New Roman" w:cs="Times New Roman"/>
          <w:sz w:val="24"/>
        </w:rPr>
        <w:t>Pelanggan</w:t>
      </w:r>
    </w:p>
    <w:p w:rsidR="00531FD5" w:rsidRPr="00A95ABA" w:rsidRDefault="00A95ABA" w:rsidP="00A95ABA">
      <w:pPr>
        <w:pStyle w:val="Caption"/>
        <w:ind w:firstLine="426"/>
        <w:rPr>
          <w:rFonts w:ascii="Times New Roman" w:hAnsi="Times New Roman" w:cs="Times New Roman"/>
          <w:i w:val="0"/>
          <w:sz w:val="24"/>
        </w:rPr>
      </w:pPr>
      <w:bookmarkStart w:id="203" w:name="_Toc109486243"/>
      <w:r w:rsidRPr="00A95ABA">
        <w:rPr>
          <w:rFonts w:ascii="Times New Roman" w:hAnsi="Times New Roman" w:cs="Times New Roman"/>
          <w:i w:val="0"/>
          <w:color w:val="auto"/>
          <w:sz w:val="24"/>
        </w:rPr>
        <w:t xml:space="preserve">Tabel 4. </w:t>
      </w:r>
      <w:r w:rsidRPr="00A95ABA">
        <w:rPr>
          <w:rFonts w:ascii="Times New Roman" w:hAnsi="Times New Roman" w:cs="Times New Roman"/>
          <w:i w:val="0"/>
          <w:color w:val="auto"/>
          <w:sz w:val="24"/>
        </w:rPr>
        <w:fldChar w:fldCharType="begin"/>
      </w:r>
      <w:r w:rsidRPr="00A95ABA">
        <w:rPr>
          <w:rFonts w:ascii="Times New Roman" w:hAnsi="Times New Roman" w:cs="Times New Roman"/>
          <w:i w:val="0"/>
          <w:color w:val="auto"/>
          <w:sz w:val="24"/>
        </w:rPr>
        <w:instrText xml:space="preserve"> SEQ Tabel_4. \* ARABIC </w:instrText>
      </w:r>
      <w:r w:rsidRPr="00A95ABA">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3</w:t>
      </w:r>
      <w:r w:rsidRPr="00A95ABA">
        <w:rPr>
          <w:rFonts w:ascii="Times New Roman" w:hAnsi="Times New Roman" w:cs="Times New Roman"/>
          <w:i w:val="0"/>
          <w:color w:val="auto"/>
          <w:sz w:val="24"/>
        </w:rPr>
        <w:fldChar w:fldCharType="end"/>
      </w:r>
      <w:r w:rsidR="00552B7A">
        <w:rPr>
          <w:rFonts w:ascii="Times New Roman" w:hAnsi="Times New Roman" w:cs="Times New Roman"/>
          <w:i w:val="0"/>
          <w:color w:val="auto"/>
          <w:sz w:val="24"/>
        </w:rPr>
        <w:t>. Pengujia</w:t>
      </w:r>
      <w:r w:rsidRPr="00A95ABA">
        <w:rPr>
          <w:rFonts w:ascii="Times New Roman" w:hAnsi="Times New Roman" w:cs="Times New Roman"/>
          <w:i w:val="0"/>
          <w:color w:val="auto"/>
          <w:sz w:val="24"/>
        </w:rPr>
        <w:t>n Login Pembeli/Pelanggan</w:t>
      </w:r>
      <w:bookmarkEnd w:id="203"/>
    </w:p>
    <w:tbl>
      <w:tblPr>
        <w:tblStyle w:val="TableGrid"/>
        <w:tblW w:w="0" w:type="auto"/>
        <w:tblInd w:w="534" w:type="dxa"/>
        <w:tblLook w:val="04A0" w:firstRow="1" w:lastRow="0" w:firstColumn="1" w:lastColumn="0" w:noHBand="0" w:noVBand="1"/>
      </w:tblPr>
      <w:tblGrid>
        <w:gridCol w:w="2126"/>
        <w:gridCol w:w="2126"/>
        <w:gridCol w:w="2126"/>
        <w:gridCol w:w="1129"/>
      </w:tblGrid>
      <w:tr w:rsidR="00531FD5" w:rsidTr="00531FD5">
        <w:trPr>
          <w:trHeight w:val="411"/>
        </w:trPr>
        <w:tc>
          <w:tcPr>
            <w:tcW w:w="6378"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29"/>
        </w:trPr>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29"/>
        </w:trPr>
        <w:tc>
          <w:tcPr>
            <w:tcW w:w="2126" w:type="dxa"/>
            <w:vAlign w:val="center"/>
          </w:tcPr>
          <w:p w:rsidR="00F80CF9"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Masukan email </w:t>
            </w:r>
          </w:p>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n password</w:t>
            </w:r>
          </w:p>
        </w:tc>
        <w:tc>
          <w:tcPr>
            <w:tcW w:w="2126" w:type="dxa"/>
            <w:vAlign w:val="center"/>
          </w:tcPr>
          <w:p w:rsidR="00531FD5" w:rsidRDefault="00531FD5"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login ke dalam halaman</w:t>
            </w:r>
            <w:r w:rsidR="00A95ABA">
              <w:rPr>
                <w:rFonts w:ascii="Times New Roman" w:hAnsi="Times New Roman" w:cs="Times New Roman"/>
                <w:sz w:val="24"/>
              </w:rPr>
              <w:t xml:space="preserve"> sistem dashboard pembeli/pelanggan</w:t>
            </w:r>
          </w:p>
        </w:tc>
        <w:tc>
          <w:tcPr>
            <w:tcW w:w="2126"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9870BC" w:rsidRDefault="009870BC" w:rsidP="009870BC">
      <w:pPr>
        <w:pStyle w:val="ListParagraph"/>
        <w:spacing w:before="360" w:after="120" w:line="360" w:lineRule="auto"/>
        <w:ind w:left="426"/>
        <w:jc w:val="both"/>
        <w:rPr>
          <w:rFonts w:ascii="Times New Roman" w:hAnsi="Times New Roman" w:cs="Times New Roman"/>
          <w:sz w:val="24"/>
        </w:rPr>
      </w:pPr>
    </w:p>
    <w:p w:rsidR="009870BC" w:rsidRDefault="009870BC">
      <w:pPr>
        <w:rPr>
          <w:rFonts w:ascii="Times New Roman" w:hAnsi="Times New Roman" w:cs="Times New Roman"/>
          <w:sz w:val="24"/>
        </w:rPr>
      </w:pPr>
      <w:r>
        <w:rPr>
          <w:rFonts w:ascii="Times New Roman" w:hAnsi="Times New Roman" w:cs="Times New Roman"/>
          <w:sz w:val="24"/>
        </w:rPr>
        <w:br w:type="page"/>
      </w:r>
    </w:p>
    <w:p w:rsidR="006640B5" w:rsidRDefault="006640B5" w:rsidP="006640B5">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Tambah Barang</w:t>
      </w:r>
    </w:p>
    <w:p w:rsidR="00A02F43" w:rsidRPr="00A02F43" w:rsidRDefault="00A02F43" w:rsidP="00A02F43">
      <w:pPr>
        <w:pStyle w:val="Caption"/>
        <w:ind w:firstLine="426"/>
        <w:rPr>
          <w:rFonts w:ascii="Times New Roman" w:hAnsi="Times New Roman" w:cs="Times New Roman"/>
          <w:i w:val="0"/>
          <w:sz w:val="24"/>
        </w:rPr>
      </w:pPr>
      <w:bookmarkStart w:id="204" w:name="_Toc109486244"/>
      <w:r w:rsidRPr="00A02F43">
        <w:rPr>
          <w:rFonts w:ascii="Times New Roman" w:hAnsi="Times New Roman" w:cs="Times New Roman"/>
          <w:i w:val="0"/>
          <w:color w:val="auto"/>
          <w:sz w:val="24"/>
        </w:rPr>
        <w:t xml:space="preserve">Tabel 4. </w:t>
      </w:r>
      <w:r w:rsidRPr="00A02F43">
        <w:rPr>
          <w:rFonts w:ascii="Times New Roman" w:hAnsi="Times New Roman" w:cs="Times New Roman"/>
          <w:i w:val="0"/>
          <w:color w:val="auto"/>
          <w:sz w:val="24"/>
        </w:rPr>
        <w:fldChar w:fldCharType="begin"/>
      </w:r>
      <w:r w:rsidRPr="00A02F43">
        <w:rPr>
          <w:rFonts w:ascii="Times New Roman" w:hAnsi="Times New Roman" w:cs="Times New Roman"/>
          <w:i w:val="0"/>
          <w:color w:val="auto"/>
          <w:sz w:val="24"/>
        </w:rPr>
        <w:instrText xml:space="preserve"> SEQ Tabel_4. \* ARABIC </w:instrText>
      </w:r>
      <w:r w:rsidRPr="00A02F43">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4</w:t>
      </w:r>
      <w:r w:rsidRPr="00A02F43">
        <w:rPr>
          <w:rFonts w:ascii="Times New Roman" w:hAnsi="Times New Roman" w:cs="Times New Roman"/>
          <w:i w:val="0"/>
          <w:color w:val="auto"/>
          <w:sz w:val="24"/>
        </w:rPr>
        <w:fldChar w:fldCharType="end"/>
      </w:r>
      <w:r w:rsidRPr="00A02F43">
        <w:rPr>
          <w:rFonts w:ascii="Times New Roman" w:hAnsi="Times New Roman" w:cs="Times New Roman"/>
          <w:i w:val="0"/>
          <w:color w:val="auto"/>
          <w:sz w:val="24"/>
        </w:rPr>
        <w:t>. Pengujian Tambah Barang</w:t>
      </w:r>
      <w:bookmarkEnd w:id="204"/>
    </w:p>
    <w:tbl>
      <w:tblPr>
        <w:tblStyle w:val="TableGrid"/>
        <w:tblW w:w="0" w:type="auto"/>
        <w:tblInd w:w="534" w:type="dxa"/>
        <w:tblLook w:val="04A0" w:firstRow="1" w:lastRow="0" w:firstColumn="1" w:lastColumn="0" w:noHBand="0" w:noVBand="1"/>
      </w:tblPr>
      <w:tblGrid>
        <w:gridCol w:w="2066"/>
        <w:gridCol w:w="2071"/>
        <w:gridCol w:w="2078"/>
        <w:gridCol w:w="1296"/>
      </w:tblGrid>
      <w:tr w:rsidR="008304B7" w:rsidTr="00737AF1">
        <w:trPr>
          <w:trHeight w:val="410"/>
        </w:trPr>
        <w:tc>
          <w:tcPr>
            <w:tcW w:w="6215" w:type="dxa"/>
            <w:gridSpan w:val="3"/>
            <w:vAlign w:val="center"/>
          </w:tcPr>
          <w:p w:rsidR="008304B7" w:rsidRDefault="008304B7" w:rsidP="008304B7">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274" w:type="dxa"/>
            <w:vMerge w:val="restart"/>
            <w:vAlign w:val="center"/>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304B7" w:rsidTr="00737AF1">
        <w:trPr>
          <w:trHeight w:val="428"/>
        </w:trPr>
        <w:tc>
          <w:tcPr>
            <w:tcW w:w="2066"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71"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78"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274" w:type="dxa"/>
            <w:vMerge/>
          </w:tcPr>
          <w:p w:rsidR="008304B7" w:rsidRDefault="008304B7" w:rsidP="008304B7">
            <w:pPr>
              <w:pStyle w:val="ListParagraph"/>
              <w:spacing w:line="360" w:lineRule="auto"/>
              <w:ind w:left="0"/>
              <w:jc w:val="both"/>
              <w:rPr>
                <w:rFonts w:ascii="Times New Roman" w:hAnsi="Times New Roman" w:cs="Times New Roman"/>
                <w:sz w:val="24"/>
              </w:rPr>
            </w:pPr>
          </w:p>
        </w:tc>
      </w:tr>
      <w:tr w:rsidR="008304B7" w:rsidTr="00737AF1">
        <w:trPr>
          <w:trHeight w:val="428"/>
        </w:trPr>
        <w:tc>
          <w:tcPr>
            <w:tcW w:w="2066" w:type="dxa"/>
            <w:vAlign w:val="center"/>
          </w:tcPr>
          <w:p w:rsidR="008304B7"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Tambah </w:t>
            </w:r>
            <w:r w:rsidR="008304B7">
              <w:rPr>
                <w:rFonts w:ascii="Times New Roman" w:hAnsi="Times New Roman" w:cs="Times New Roman"/>
                <w:sz w:val="24"/>
              </w:rPr>
              <w:t>data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bisa diinputkan dan tersimpan ke dalama database</w:t>
            </w:r>
          </w:p>
        </w:tc>
        <w:tc>
          <w:tcPr>
            <w:tcW w:w="2078"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barang dan tersimpan</w:t>
            </w:r>
          </w:p>
        </w:tc>
        <w:tc>
          <w:tcPr>
            <w:tcW w:w="1274" w:type="dxa"/>
            <w:vAlign w:val="center"/>
          </w:tcPr>
          <w:p w:rsidR="00737AF1" w:rsidRDefault="00737AF1" w:rsidP="00737AF1">
            <w:pPr>
              <w:pStyle w:val="ListParagraph"/>
              <w:numPr>
                <w:ilvl w:val="0"/>
                <w:numId w:val="57"/>
              </w:numPr>
              <w:spacing w:line="360" w:lineRule="auto"/>
              <w:rPr>
                <w:rFonts w:ascii="Times New Roman" w:hAnsi="Times New Roman" w:cs="Times New Roman"/>
                <w:sz w:val="24"/>
              </w:rPr>
            </w:pPr>
          </w:p>
          <w:p w:rsidR="00737AF1" w:rsidRDefault="00737AF1" w:rsidP="00737AF1"/>
          <w:p w:rsidR="00737AF1" w:rsidRDefault="00737AF1" w:rsidP="00737AF1"/>
          <w:p w:rsidR="008304B7" w:rsidRPr="00737AF1" w:rsidRDefault="008304B7" w:rsidP="00737AF1"/>
        </w:tc>
      </w:tr>
      <w:tr w:rsidR="008304B7" w:rsidTr="00737AF1">
        <w:trPr>
          <w:trHeight w:val="428"/>
        </w:trPr>
        <w:tc>
          <w:tcPr>
            <w:tcW w:w="2066"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carian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lakukan pencarian barang</w:t>
            </w:r>
          </w:p>
        </w:tc>
        <w:tc>
          <w:tcPr>
            <w:tcW w:w="2078" w:type="dxa"/>
            <w:vAlign w:val="center"/>
          </w:tcPr>
          <w:p w:rsidR="008304B7" w:rsidRDefault="008304B7"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w:t>
            </w:r>
            <w:r w:rsidR="00F80CF9">
              <w:rPr>
                <w:rFonts w:ascii="Times New Roman" w:hAnsi="Times New Roman" w:cs="Times New Roman"/>
                <w:sz w:val="24"/>
              </w:rPr>
              <w:t xml:space="preserve"> melakukan pencarian</w:t>
            </w:r>
          </w:p>
        </w:tc>
        <w:tc>
          <w:tcPr>
            <w:tcW w:w="1274" w:type="dxa"/>
            <w:vAlign w:val="center"/>
          </w:tcPr>
          <w:p w:rsidR="008304B7" w:rsidRDefault="008304B7"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Edit</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dapat diubah dengan mengklik edit pada barang yang ingin diedit</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edit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Hapus</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roduk dapat dihapus dengan mengklik hapus pada barang yang ingin di hapus</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hapus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bl>
    <w:p w:rsidR="008D0E80" w:rsidRPr="009870BC" w:rsidRDefault="008D0E80" w:rsidP="009870BC">
      <w:pPr>
        <w:spacing w:before="360" w:after="120" w:line="360" w:lineRule="auto"/>
        <w:jc w:val="both"/>
        <w:rPr>
          <w:rFonts w:ascii="Times New Roman" w:hAnsi="Times New Roman" w:cs="Times New Roman"/>
          <w:sz w:val="24"/>
        </w:rPr>
      </w:pPr>
    </w:p>
    <w:p w:rsidR="009870BC" w:rsidRDefault="009870BC">
      <w:pPr>
        <w:rPr>
          <w:rFonts w:ascii="Times New Roman" w:hAnsi="Times New Roman" w:cs="Times New Roman"/>
          <w:sz w:val="24"/>
        </w:rPr>
      </w:pPr>
      <w:r>
        <w:rPr>
          <w:rFonts w:ascii="Times New Roman" w:hAnsi="Times New Roman" w:cs="Times New Roman"/>
          <w:sz w:val="24"/>
        </w:rPr>
        <w:br w:type="page"/>
      </w:r>
    </w:p>
    <w:p w:rsidR="00E61ED0" w:rsidRDefault="00561D2A" w:rsidP="00561D2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art</w:t>
      </w:r>
    </w:p>
    <w:p w:rsidR="00B61CB5" w:rsidRPr="000D06F8" w:rsidRDefault="000D06F8" w:rsidP="000D06F8">
      <w:pPr>
        <w:pStyle w:val="Caption"/>
        <w:ind w:firstLine="426"/>
        <w:rPr>
          <w:rFonts w:ascii="Times New Roman" w:hAnsi="Times New Roman" w:cs="Times New Roman"/>
          <w:i w:val="0"/>
          <w:sz w:val="24"/>
        </w:rPr>
      </w:pPr>
      <w:bookmarkStart w:id="205" w:name="_Toc109486246"/>
      <w:r w:rsidRPr="000D06F8">
        <w:rPr>
          <w:rFonts w:ascii="Times New Roman" w:hAnsi="Times New Roman" w:cs="Times New Roman"/>
          <w:i w:val="0"/>
          <w:color w:val="auto"/>
          <w:sz w:val="24"/>
        </w:rPr>
        <w:t xml:space="preserve">Tabel 4. </w:t>
      </w:r>
      <w:r w:rsidRPr="000D06F8">
        <w:rPr>
          <w:rFonts w:ascii="Times New Roman" w:hAnsi="Times New Roman" w:cs="Times New Roman"/>
          <w:i w:val="0"/>
          <w:color w:val="auto"/>
          <w:sz w:val="24"/>
        </w:rPr>
        <w:fldChar w:fldCharType="begin"/>
      </w:r>
      <w:r w:rsidRPr="000D06F8">
        <w:rPr>
          <w:rFonts w:ascii="Times New Roman" w:hAnsi="Times New Roman" w:cs="Times New Roman"/>
          <w:i w:val="0"/>
          <w:color w:val="auto"/>
          <w:sz w:val="24"/>
        </w:rPr>
        <w:instrText xml:space="preserve"> SEQ Tabel_4. \* ARABIC </w:instrText>
      </w:r>
      <w:r w:rsidRPr="000D06F8">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5</w:t>
      </w:r>
      <w:r w:rsidRPr="000D06F8">
        <w:rPr>
          <w:rFonts w:ascii="Times New Roman" w:hAnsi="Times New Roman" w:cs="Times New Roman"/>
          <w:i w:val="0"/>
          <w:color w:val="auto"/>
          <w:sz w:val="24"/>
        </w:rPr>
        <w:fldChar w:fldCharType="end"/>
      </w:r>
      <w:r w:rsidRPr="000D06F8">
        <w:rPr>
          <w:rFonts w:ascii="Times New Roman" w:hAnsi="Times New Roman" w:cs="Times New Roman"/>
          <w:i w:val="0"/>
          <w:color w:val="auto"/>
          <w:sz w:val="24"/>
        </w:rPr>
        <w:t>. Pengujian Form Cart</w:t>
      </w:r>
      <w:bookmarkEnd w:id="205"/>
    </w:p>
    <w:tbl>
      <w:tblPr>
        <w:tblStyle w:val="TableGrid"/>
        <w:tblW w:w="0" w:type="auto"/>
        <w:tblInd w:w="534" w:type="dxa"/>
        <w:tblLook w:val="04A0" w:firstRow="1" w:lastRow="0" w:firstColumn="1" w:lastColumn="0" w:noHBand="0" w:noVBand="1"/>
      </w:tblPr>
      <w:tblGrid>
        <w:gridCol w:w="2126"/>
        <w:gridCol w:w="2126"/>
        <w:gridCol w:w="2126"/>
        <w:gridCol w:w="1129"/>
      </w:tblGrid>
      <w:tr w:rsidR="00B61CB5" w:rsidTr="007960D3">
        <w:trPr>
          <w:trHeight w:val="411"/>
        </w:trPr>
        <w:tc>
          <w:tcPr>
            <w:tcW w:w="6378" w:type="dxa"/>
            <w:gridSpan w:val="3"/>
            <w:vAlign w:val="center"/>
          </w:tcPr>
          <w:p w:rsidR="00B61CB5" w:rsidRDefault="00B61CB5"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B61CB5" w:rsidTr="007960D3">
        <w:trPr>
          <w:trHeight w:val="429"/>
        </w:trPr>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B61CB5" w:rsidRDefault="00B61CB5" w:rsidP="007960D3">
            <w:pPr>
              <w:pStyle w:val="ListParagraph"/>
              <w:spacing w:line="360" w:lineRule="auto"/>
              <w:ind w:left="0"/>
              <w:jc w:val="both"/>
              <w:rPr>
                <w:rFonts w:ascii="Times New Roman" w:hAnsi="Times New Roman" w:cs="Times New Roman"/>
                <w:sz w:val="24"/>
              </w:rPr>
            </w:pPr>
          </w:p>
        </w:tc>
      </w:tr>
      <w:tr w:rsidR="00B61CB5" w:rsidTr="00737AF1">
        <w:trPr>
          <w:trHeight w:val="429"/>
        </w:trPr>
        <w:tc>
          <w:tcPr>
            <w:tcW w:w="2126" w:type="dxa"/>
            <w:vAlign w:val="center"/>
          </w:tcPr>
          <w:p w:rsidR="00B61CB5" w:rsidRDefault="00B61CB5"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Masukan atau tambah keranjang belanja </w:t>
            </w:r>
          </w:p>
        </w:tc>
        <w:tc>
          <w:tcPr>
            <w:tcW w:w="2126" w:type="dxa"/>
            <w:vAlign w:val="center"/>
          </w:tcPr>
          <w:p w:rsidR="00B61CB5"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B61CB5">
              <w:rPr>
                <w:rFonts w:ascii="Times New Roman" w:hAnsi="Times New Roman" w:cs="Times New Roman"/>
                <w:sz w:val="24"/>
              </w:rPr>
              <w:t>memasukan barang dalam keranjang belanja</w:t>
            </w:r>
          </w:p>
        </w:tc>
        <w:tc>
          <w:tcPr>
            <w:tcW w:w="2126" w:type="dxa"/>
            <w:vAlign w:val="center"/>
          </w:tcPr>
          <w:p w:rsidR="00B61CB5" w:rsidRDefault="00B61CB5" w:rsidP="001761B3">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lakukan tambah keranjang belanja dan tersimpan</w:t>
            </w:r>
          </w:p>
        </w:tc>
        <w:tc>
          <w:tcPr>
            <w:tcW w:w="1129" w:type="dxa"/>
            <w:vAlign w:val="center"/>
          </w:tcPr>
          <w:p w:rsidR="00B61CB5" w:rsidRDefault="00B61CB5" w:rsidP="00737AF1">
            <w:pPr>
              <w:pStyle w:val="ListParagraph"/>
              <w:numPr>
                <w:ilvl w:val="0"/>
                <w:numId w:val="57"/>
              </w:numPr>
              <w:spacing w:line="360" w:lineRule="auto"/>
              <w:rPr>
                <w:rFonts w:ascii="Times New Roman" w:hAnsi="Times New Roman" w:cs="Times New Roman"/>
                <w:sz w:val="24"/>
              </w:rPr>
            </w:pPr>
          </w:p>
        </w:tc>
      </w:tr>
    </w:tbl>
    <w:p w:rsidR="00561D2A" w:rsidRDefault="008B738C" w:rsidP="008B738C">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hackout</w:t>
      </w:r>
    </w:p>
    <w:p w:rsidR="008B738C" w:rsidRPr="007960D3" w:rsidRDefault="007960D3" w:rsidP="007960D3">
      <w:pPr>
        <w:pStyle w:val="Caption"/>
        <w:ind w:firstLine="426"/>
        <w:rPr>
          <w:rFonts w:ascii="Times New Roman" w:hAnsi="Times New Roman" w:cs="Times New Roman"/>
          <w:i w:val="0"/>
          <w:sz w:val="24"/>
        </w:rPr>
      </w:pPr>
      <w:bookmarkStart w:id="206" w:name="_Toc109486247"/>
      <w:r w:rsidRPr="007960D3">
        <w:rPr>
          <w:rFonts w:ascii="Times New Roman" w:hAnsi="Times New Roman" w:cs="Times New Roman"/>
          <w:i w:val="0"/>
          <w:color w:val="auto"/>
          <w:sz w:val="24"/>
        </w:rPr>
        <w:t xml:space="preserve">Tabel 4. </w:t>
      </w:r>
      <w:r w:rsidRPr="007960D3">
        <w:rPr>
          <w:rFonts w:ascii="Times New Roman" w:hAnsi="Times New Roman" w:cs="Times New Roman"/>
          <w:i w:val="0"/>
          <w:color w:val="auto"/>
          <w:sz w:val="24"/>
        </w:rPr>
        <w:fldChar w:fldCharType="begin"/>
      </w:r>
      <w:r w:rsidRPr="007960D3">
        <w:rPr>
          <w:rFonts w:ascii="Times New Roman" w:hAnsi="Times New Roman" w:cs="Times New Roman"/>
          <w:i w:val="0"/>
          <w:color w:val="auto"/>
          <w:sz w:val="24"/>
        </w:rPr>
        <w:instrText xml:space="preserve"> SEQ Tabel_4. \* ARABIC </w:instrText>
      </w:r>
      <w:r w:rsidRPr="007960D3">
        <w:rPr>
          <w:rFonts w:ascii="Times New Roman" w:hAnsi="Times New Roman" w:cs="Times New Roman"/>
          <w:i w:val="0"/>
          <w:color w:val="auto"/>
          <w:sz w:val="24"/>
        </w:rPr>
        <w:fldChar w:fldCharType="separate"/>
      </w:r>
      <w:r w:rsidR="00DD0659">
        <w:rPr>
          <w:rFonts w:ascii="Times New Roman" w:hAnsi="Times New Roman" w:cs="Times New Roman"/>
          <w:i w:val="0"/>
          <w:noProof/>
          <w:color w:val="auto"/>
          <w:sz w:val="24"/>
        </w:rPr>
        <w:t>6</w:t>
      </w:r>
      <w:r w:rsidRPr="007960D3">
        <w:rPr>
          <w:rFonts w:ascii="Times New Roman" w:hAnsi="Times New Roman" w:cs="Times New Roman"/>
          <w:i w:val="0"/>
          <w:color w:val="auto"/>
          <w:sz w:val="24"/>
        </w:rPr>
        <w:fldChar w:fldCharType="end"/>
      </w:r>
      <w:r w:rsidRPr="007960D3">
        <w:rPr>
          <w:rFonts w:ascii="Times New Roman" w:hAnsi="Times New Roman" w:cs="Times New Roman"/>
          <w:i w:val="0"/>
          <w:color w:val="auto"/>
          <w:sz w:val="24"/>
        </w:rPr>
        <w:t>. Pengujian Form Chackout</w:t>
      </w:r>
      <w:bookmarkEnd w:id="206"/>
    </w:p>
    <w:tbl>
      <w:tblPr>
        <w:tblStyle w:val="TableGrid"/>
        <w:tblW w:w="0" w:type="auto"/>
        <w:tblInd w:w="534" w:type="dxa"/>
        <w:tblLook w:val="04A0" w:firstRow="1" w:lastRow="0" w:firstColumn="1" w:lastColumn="0" w:noHBand="0" w:noVBand="1"/>
      </w:tblPr>
      <w:tblGrid>
        <w:gridCol w:w="2126"/>
        <w:gridCol w:w="2126"/>
        <w:gridCol w:w="2126"/>
        <w:gridCol w:w="1129"/>
      </w:tblGrid>
      <w:tr w:rsidR="008B738C" w:rsidTr="007960D3">
        <w:trPr>
          <w:trHeight w:val="411"/>
        </w:trPr>
        <w:tc>
          <w:tcPr>
            <w:tcW w:w="6378" w:type="dxa"/>
            <w:gridSpan w:val="3"/>
            <w:vAlign w:val="center"/>
          </w:tcPr>
          <w:p w:rsidR="008B738C" w:rsidRDefault="008B738C"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B738C" w:rsidTr="007960D3">
        <w:trPr>
          <w:trHeight w:val="429"/>
        </w:trPr>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8B738C" w:rsidRDefault="008B738C" w:rsidP="007960D3">
            <w:pPr>
              <w:pStyle w:val="ListParagraph"/>
              <w:spacing w:line="360" w:lineRule="auto"/>
              <w:ind w:left="0"/>
              <w:jc w:val="both"/>
              <w:rPr>
                <w:rFonts w:ascii="Times New Roman" w:hAnsi="Times New Roman" w:cs="Times New Roman"/>
                <w:sz w:val="24"/>
              </w:rPr>
            </w:pPr>
          </w:p>
        </w:tc>
      </w:tr>
      <w:tr w:rsidR="008B738C" w:rsidTr="004B4669">
        <w:trPr>
          <w:trHeight w:val="429"/>
        </w:trPr>
        <w:tc>
          <w:tcPr>
            <w:tcW w:w="2126" w:type="dxa"/>
            <w:vAlign w:val="center"/>
          </w:tcPr>
          <w:p w:rsidR="008B738C"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identitas pembelian</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masukan identitas</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emesanan berhasil dan tersimpan ke dalam database</w:t>
            </w:r>
          </w:p>
        </w:tc>
        <w:tc>
          <w:tcPr>
            <w:tcW w:w="1129" w:type="dxa"/>
            <w:vAlign w:val="center"/>
          </w:tcPr>
          <w:p w:rsidR="008B738C" w:rsidRDefault="008B738C" w:rsidP="004B4669">
            <w:pPr>
              <w:pStyle w:val="ListParagraph"/>
              <w:numPr>
                <w:ilvl w:val="0"/>
                <w:numId w:val="57"/>
              </w:numPr>
              <w:spacing w:line="360" w:lineRule="auto"/>
              <w:rPr>
                <w:rFonts w:ascii="Times New Roman" w:hAnsi="Times New Roman" w:cs="Times New Roman"/>
                <w:sz w:val="24"/>
              </w:rPr>
            </w:pPr>
          </w:p>
        </w:tc>
      </w:tr>
    </w:tbl>
    <w:p w:rsidR="00C663D1" w:rsidRDefault="00C663D1">
      <w:pPr>
        <w:rPr>
          <w:rFonts w:ascii="Times New Roman" w:eastAsiaTheme="majorEastAsia" w:hAnsi="Times New Roman" w:cs="Times New Roman"/>
          <w:b/>
          <w:sz w:val="24"/>
          <w:szCs w:val="24"/>
        </w:rPr>
      </w:pPr>
      <w:bookmarkStart w:id="207" w:name="_Toc109486069"/>
    </w:p>
    <w:p w:rsidR="00B47478" w:rsidRDefault="00B47478">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rsidR="00210AA2" w:rsidRDefault="00AC4804" w:rsidP="008D1EAE">
      <w:pPr>
        <w:pStyle w:val="Heading1"/>
        <w:spacing w:before="0" w:line="360" w:lineRule="auto"/>
        <w:jc w:val="center"/>
        <w:rPr>
          <w:rFonts w:ascii="Times New Roman" w:hAnsi="Times New Roman" w:cs="Times New Roman"/>
          <w:b/>
          <w:color w:val="auto"/>
          <w:sz w:val="24"/>
          <w:szCs w:val="24"/>
        </w:rPr>
      </w:pPr>
      <w:r w:rsidRPr="00412D28">
        <w:rPr>
          <w:rFonts w:ascii="Times New Roman" w:hAnsi="Times New Roman" w:cs="Times New Roman"/>
          <w:b/>
          <w:color w:val="auto"/>
          <w:sz w:val="24"/>
          <w:szCs w:val="24"/>
        </w:rPr>
        <w:t>BAB V</w:t>
      </w:r>
      <w:r w:rsidR="00027B23" w:rsidRPr="00412D28">
        <w:rPr>
          <w:rFonts w:ascii="Times New Roman" w:hAnsi="Times New Roman" w:cs="Times New Roman"/>
          <w:b/>
          <w:color w:val="auto"/>
          <w:sz w:val="24"/>
          <w:szCs w:val="24"/>
        </w:rPr>
        <w:br/>
      </w:r>
      <w:r w:rsidR="00037B0F" w:rsidRPr="00412D28">
        <w:rPr>
          <w:rFonts w:ascii="Times New Roman" w:hAnsi="Times New Roman" w:cs="Times New Roman"/>
          <w:b/>
          <w:color w:val="auto"/>
          <w:sz w:val="24"/>
          <w:szCs w:val="24"/>
        </w:rPr>
        <w:t>PENUTUP</w:t>
      </w:r>
      <w:bookmarkEnd w:id="207"/>
    </w:p>
    <w:p w:rsidR="00210AA2" w:rsidRDefault="00210AA2" w:rsidP="00A95ABA">
      <w:pPr>
        <w:pStyle w:val="Heading2"/>
        <w:numPr>
          <w:ilvl w:val="0"/>
          <w:numId w:val="52"/>
        </w:numPr>
        <w:spacing w:before="480" w:after="240"/>
        <w:ind w:hanging="720"/>
        <w:rPr>
          <w:rFonts w:ascii="Times New Roman" w:hAnsi="Times New Roman" w:cs="Times New Roman"/>
          <w:b/>
        </w:rPr>
      </w:pPr>
      <w:bookmarkStart w:id="208" w:name="_Toc109486070"/>
      <w:r w:rsidRPr="00210AA2">
        <w:rPr>
          <w:rFonts w:ascii="Times New Roman" w:hAnsi="Times New Roman" w:cs="Times New Roman"/>
          <w:b/>
          <w:color w:val="auto"/>
          <w:sz w:val="24"/>
        </w:rPr>
        <w:t>Kesimpulan</w:t>
      </w:r>
      <w:bookmarkEnd w:id="208"/>
      <w:r w:rsidRPr="00210AA2">
        <w:rPr>
          <w:rFonts w:ascii="Times New Roman" w:hAnsi="Times New Roman" w:cs="Times New Roman"/>
          <w:b/>
        </w:rPr>
        <w:t xml:space="preserve"> </w:t>
      </w:r>
    </w:p>
    <w:p w:rsidR="00A5474E" w:rsidRDefault="00847BA9" w:rsidP="00847BA9">
      <w:pPr>
        <w:spacing w:after="120" w:line="360" w:lineRule="auto"/>
        <w:jc w:val="both"/>
        <w:rPr>
          <w:rFonts w:ascii="Times New Roman" w:hAnsi="Times New Roman" w:cs="Times New Roman"/>
          <w:noProof/>
          <w:sz w:val="24"/>
          <w:szCs w:val="24"/>
        </w:rPr>
      </w:pPr>
      <w:r w:rsidRPr="00847BA9">
        <w:rPr>
          <w:rFonts w:ascii="Times New Roman" w:hAnsi="Times New Roman" w:cs="Times New Roman"/>
          <w:noProof/>
          <w:sz w:val="24"/>
          <w:szCs w:val="24"/>
        </w:rPr>
        <w:t xml:space="preserve">Dari hasil penelitian dan </w:t>
      </w:r>
      <w:r w:rsidR="008A3BFB" w:rsidRPr="00847BA9">
        <w:rPr>
          <w:rFonts w:ascii="Times New Roman" w:hAnsi="Times New Roman" w:cs="Times New Roman"/>
          <w:noProof/>
          <w:sz w:val="24"/>
          <w:szCs w:val="24"/>
        </w:rPr>
        <w:t>perancangan</w:t>
      </w:r>
      <w:r w:rsidRPr="00847BA9">
        <w:rPr>
          <w:rFonts w:ascii="Times New Roman" w:hAnsi="Times New Roman" w:cs="Times New Roman"/>
          <w:noProof/>
          <w:sz w:val="24"/>
          <w:szCs w:val="24"/>
        </w:rPr>
        <w:t xml:space="preserve"> </w:t>
      </w:r>
      <w:r w:rsidR="00B47478">
        <w:rPr>
          <w:rFonts w:ascii="Times New Roman" w:hAnsi="Times New Roman" w:cs="Times New Roman"/>
          <w:noProof/>
          <w:sz w:val="24"/>
          <w:szCs w:val="24"/>
        </w:rPr>
        <w:t>Aplikasi</w:t>
      </w:r>
      <w:r w:rsidRPr="00847BA9">
        <w:rPr>
          <w:rFonts w:ascii="Times New Roman" w:hAnsi="Times New Roman" w:cs="Times New Roman"/>
          <w:noProof/>
          <w:sz w:val="24"/>
          <w:szCs w:val="24"/>
        </w:rPr>
        <w:t xml:space="preserve"> Penjualan</w:t>
      </w:r>
      <w:r w:rsidR="00B47478">
        <w:rPr>
          <w:rFonts w:ascii="Times New Roman" w:hAnsi="Times New Roman" w:cs="Times New Roman"/>
          <w:noProof/>
          <w:sz w:val="24"/>
          <w:szCs w:val="24"/>
        </w:rPr>
        <w:t xml:space="preserve"> Genteng berbasis </w:t>
      </w:r>
      <w:r w:rsidR="00B47478" w:rsidRPr="00B47478">
        <w:rPr>
          <w:rFonts w:ascii="Times New Roman" w:hAnsi="Times New Roman" w:cs="Times New Roman"/>
          <w:i/>
          <w:noProof/>
          <w:sz w:val="24"/>
          <w:szCs w:val="24"/>
        </w:rPr>
        <w:t>Web App</w:t>
      </w:r>
      <w:r w:rsidRPr="00847BA9">
        <w:rPr>
          <w:rFonts w:ascii="Times New Roman" w:hAnsi="Times New Roman" w:cs="Times New Roman"/>
          <w:noProof/>
          <w:sz w:val="24"/>
          <w:szCs w:val="24"/>
        </w:rPr>
        <w:t xml:space="preserve"> </w:t>
      </w:r>
      <w:r w:rsidR="008A3BFB">
        <w:rPr>
          <w:rFonts w:ascii="Times New Roman" w:hAnsi="Times New Roman" w:cs="Times New Roman"/>
          <w:noProof/>
          <w:sz w:val="24"/>
          <w:szCs w:val="24"/>
        </w:rPr>
        <w:t>yang telah sele</w:t>
      </w:r>
      <w:r w:rsidR="00B47478">
        <w:rPr>
          <w:rFonts w:ascii="Times New Roman" w:hAnsi="Times New Roman" w:cs="Times New Roman"/>
          <w:noProof/>
          <w:sz w:val="24"/>
          <w:szCs w:val="24"/>
        </w:rPr>
        <w:t xml:space="preserve">sai dilakukan oleh penulis </w:t>
      </w:r>
      <w:r w:rsidR="008A3BFB">
        <w:rPr>
          <w:rFonts w:ascii="Times New Roman" w:hAnsi="Times New Roman" w:cs="Times New Roman"/>
          <w:noProof/>
          <w:sz w:val="24"/>
          <w:szCs w:val="24"/>
        </w:rPr>
        <w:t xml:space="preserve">, dapat diambil kesimpulan dengan adanya </w:t>
      </w:r>
      <w:r w:rsidR="00B47478">
        <w:rPr>
          <w:rFonts w:ascii="Times New Roman" w:hAnsi="Times New Roman" w:cs="Times New Roman"/>
          <w:noProof/>
          <w:sz w:val="24"/>
          <w:szCs w:val="24"/>
        </w:rPr>
        <w:t>Aplikasi</w:t>
      </w:r>
      <w:r w:rsidR="00B47478" w:rsidRPr="00847BA9">
        <w:rPr>
          <w:rFonts w:ascii="Times New Roman" w:hAnsi="Times New Roman" w:cs="Times New Roman"/>
          <w:noProof/>
          <w:sz w:val="24"/>
          <w:szCs w:val="24"/>
        </w:rPr>
        <w:t xml:space="preserve"> Penjualan</w:t>
      </w:r>
      <w:r w:rsidR="00B47478">
        <w:rPr>
          <w:rFonts w:ascii="Times New Roman" w:hAnsi="Times New Roman" w:cs="Times New Roman"/>
          <w:noProof/>
          <w:sz w:val="24"/>
          <w:szCs w:val="24"/>
        </w:rPr>
        <w:t xml:space="preserve"> Genteng berbasis </w:t>
      </w:r>
      <w:r w:rsidR="00B47478" w:rsidRPr="00B47478">
        <w:rPr>
          <w:rFonts w:ascii="Times New Roman" w:hAnsi="Times New Roman" w:cs="Times New Roman"/>
          <w:i/>
          <w:noProof/>
          <w:sz w:val="24"/>
          <w:szCs w:val="24"/>
        </w:rPr>
        <w:t>Web App</w:t>
      </w:r>
      <w:r w:rsidR="00B47478" w:rsidRPr="00847BA9">
        <w:rPr>
          <w:rFonts w:ascii="Times New Roman" w:hAnsi="Times New Roman" w:cs="Times New Roman"/>
          <w:noProof/>
          <w:sz w:val="24"/>
          <w:szCs w:val="24"/>
        </w:rPr>
        <w:t xml:space="preserve"> </w:t>
      </w:r>
      <w:r w:rsidR="009A7FC2">
        <w:rPr>
          <w:rFonts w:ascii="Times New Roman" w:hAnsi="Times New Roman" w:cs="Times New Roman"/>
          <w:noProof/>
          <w:sz w:val="24"/>
          <w:szCs w:val="24"/>
        </w:rPr>
        <w:t>ini, a</w:t>
      </w:r>
      <w:r w:rsidR="00B47478">
        <w:rPr>
          <w:rFonts w:ascii="Times New Roman" w:hAnsi="Times New Roman" w:cs="Times New Roman"/>
          <w:noProof/>
          <w:sz w:val="24"/>
          <w:szCs w:val="24"/>
        </w:rPr>
        <w:t>kan lebih mempermudah pihak produsen</w:t>
      </w:r>
      <w:r w:rsidR="009A7FC2">
        <w:rPr>
          <w:rFonts w:ascii="Times New Roman" w:hAnsi="Times New Roman" w:cs="Times New Roman"/>
          <w:noProof/>
          <w:sz w:val="24"/>
          <w:szCs w:val="24"/>
        </w:rPr>
        <w:t xml:space="preserve"> untuk melakukan </w:t>
      </w:r>
      <w:r w:rsidR="00B47478">
        <w:rPr>
          <w:rFonts w:ascii="Times New Roman" w:hAnsi="Times New Roman" w:cs="Times New Roman"/>
          <w:noProof/>
          <w:sz w:val="24"/>
          <w:szCs w:val="24"/>
        </w:rPr>
        <w:t>penjualan dan promosi genteng dengan adalanya fitur</w:t>
      </w:r>
      <w:r w:rsidR="009A7FC2">
        <w:rPr>
          <w:rFonts w:ascii="Times New Roman" w:hAnsi="Times New Roman" w:cs="Times New Roman"/>
          <w:noProof/>
          <w:sz w:val="24"/>
          <w:szCs w:val="24"/>
        </w:rPr>
        <w:t xml:space="preserve"> pesanan masuk</w:t>
      </w:r>
      <w:r w:rsidR="004F7C65">
        <w:rPr>
          <w:rFonts w:ascii="Times New Roman" w:hAnsi="Times New Roman" w:cs="Times New Roman"/>
          <w:noProof/>
          <w:sz w:val="24"/>
          <w:szCs w:val="24"/>
        </w:rPr>
        <w:t xml:space="preserve"> dari pelanggan</w:t>
      </w:r>
      <w:r w:rsidR="009A7FC2">
        <w:rPr>
          <w:rFonts w:ascii="Times New Roman" w:hAnsi="Times New Roman" w:cs="Times New Roman"/>
          <w:noProof/>
          <w:sz w:val="24"/>
          <w:szCs w:val="24"/>
        </w:rPr>
        <w:t>, pengelolaan data barang,</w:t>
      </w:r>
      <w:r w:rsidR="004F7C65">
        <w:rPr>
          <w:rFonts w:ascii="Times New Roman" w:hAnsi="Times New Roman" w:cs="Times New Roman"/>
          <w:noProof/>
          <w:sz w:val="24"/>
          <w:szCs w:val="24"/>
        </w:rPr>
        <w:t xml:space="preserve"> transaksi penjualan</w:t>
      </w:r>
      <w:r w:rsidR="00B47478">
        <w:rPr>
          <w:rFonts w:ascii="Times New Roman" w:hAnsi="Times New Roman" w:cs="Times New Roman"/>
          <w:noProof/>
          <w:sz w:val="24"/>
          <w:szCs w:val="24"/>
        </w:rPr>
        <w:t xml:space="preserve"> secara digital</w:t>
      </w:r>
      <w:r w:rsidR="004F7C65">
        <w:rPr>
          <w:rFonts w:ascii="Times New Roman" w:hAnsi="Times New Roman" w:cs="Times New Roman"/>
          <w:noProof/>
          <w:sz w:val="24"/>
          <w:szCs w:val="24"/>
        </w:rPr>
        <w:t xml:space="preserve">, serta </w:t>
      </w:r>
      <w:r w:rsidR="009A7FC2">
        <w:rPr>
          <w:rFonts w:ascii="Times New Roman" w:hAnsi="Times New Roman" w:cs="Times New Roman"/>
          <w:noProof/>
          <w:sz w:val="24"/>
          <w:szCs w:val="24"/>
        </w:rPr>
        <w:t xml:space="preserve">melakukan transaksi pemesanan dengan cepat </w:t>
      </w:r>
      <w:r w:rsidR="004F7C65">
        <w:rPr>
          <w:rFonts w:ascii="Times New Roman" w:hAnsi="Times New Roman" w:cs="Times New Roman"/>
          <w:noProof/>
          <w:sz w:val="24"/>
          <w:szCs w:val="24"/>
        </w:rPr>
        <w:t xml:space="preserve">oleh </w:t>
      </w:r>
      <w:r w:rsidR="009A7FC2">
        <w:rPr>
          <w:rFonts w:ascii="Times New Roman" w:hAnsi="Times New Roman" w:cs="Times New Roman"/>
          <w:noProof/>
          <w:sz w:val="24"/>
          <w:szCs w:val="24"/>
        </w:rPr>
        <w:t>pembeli/pelanggan secara langsung melalui website tersebut.</w:t>
      </w:r>
      <w:r w:rsidR="004F7C65">
        <w:rPr>
          <w:rFonts w:ascii="Times New Roman" w:hAnsi="Times New Roman" w:cs="Times New Roman"/>
          <w:noProof/>
          <w:sz w:val="24"/>
          <w:szCs w:val="24"/>
        </w:rPr>
        <w:t xml:space="preserve"> Jadi, pembeli/pelanggan yang berada jauh dari lokasi tetap dapat melakukan transaksi tanpa harus datang jauh-jauh ke lokasi.</w:t>
      </w:r>
    </w:p>
    <w:p w:rsidR="00A5474E" w:rsidRDefault="00A5474E" w:rsidP="00A95ABA">
      <w:pPr>
        <w:pStyle w:val="Heading2"/>
        <w:numPr>
          <w:ilvl w:val="0"/>
          <w:numId w:val="53"/>
        </w:numPr>
        <w:spacing w:before="0" w:after="240"/>
        <w:ind w:hanging="720"/>
        <w:rPr>
          <w:rFonts w:ascii="Times New Roman" w:hAnsi="Times New Roman" w:cs="Times New Roman"/>
          <w:b/>
          <w:color w:val="auto"/>
          <w:sz w:val="24"/>
        </w:rPr>
      </w:pPr>
      <w:bookmarkStart w:id="209" w:name="_Toc109486071"/>
      <w:r w:rsidRPr="00A5474E">
        <w:rPr>
          <w:rFonts w:ascii="Times New Roman" w:hAnsi="Times New Roman" w:cs="Times New Roman"/>
          <w:b/>
          <w:color w:val="auto"/>
          <w:sz w:val="24"/>
        </w:rPr>
        <w:t>Saran</w:t>
      </w:r>
      <w:bookmarkEnd w:id="209"/>
    </w:p>
    <w:p w:rsidR="00A5474E" w:rsidRPr="00F36D93" w:rsidRDefault="00A5474E" w:rsidP="00F36D93">
      <w:pPr>
        <w:spacing w:after="120" w:line="360" w:lineRule="auto"/>
        <w:jc w:val="both"/>
        <w:rPr>
          <w:rFonts w:ascii="Times New Roman" w:hAnsi="Times New Roman" w:cs="Times New Roman"/>
          <w:noProof/>
          <w:sz w:val="24"/>
          <w:szCs w:val="24"/>
        </w:rPr>
      </w:pPr>
      <w:r w:rsidRPr="00F36D93">
        <w:rPr>
          <w:rFonts w:ascii="Times New Roman" w:hAnsi="Times New Roman" w:cs="Times New Roman"/>
          <w:noProof/>
          <w:sz w:val="24"/>
          <w:szCs w:val="24"/>
        </w:rPr>
        <w:t>Dalam sistem</w:t>
      </w:r>
      <w:r w:rsidR="00B47478">
        <w:rPr>
          <w:rFonts w:ascii="Times New Roman" w:hAnsi="Times New Roman" w:cs="Times New Roman"/>
          <w:noProof/>
          <w:sz w:val="24"/>
          <w:szCs w:val="24"/>
        </w:rPr>
        <w:t xml:space="preserve"> aplikasi</w:t>
      </w:r>
      <w:r w:rsidRPr="00F36D93">
        <w:rPr>
          <w:rFonts w:ascii="Times New Roman" w:hAnsi="Times New Roman" w:cs="Times New Roman"/>
          <w:noProof/>
          <w:sz w:val="24"/>
          <w:szCs w:val="24"/>
        </w:rPr>
        <w:t xml:space="preserve"> ini masih banyak kekurang, baik dari segi tampilan,</w:t>
      </w:r>
      <w:r w:rsidR="00B47478">
        <w:rPr>
          <w:rFonts w:ascii="Times New Roman" w:hAnsi="Times New Roman" w:cs="Times New Roman"/>
          <w:noProof/>
          <w:sz w:val="24"/>
          <w:szCs w:val="24"/>
        </w:rPr>
        <w:t xml:space="preserve"> dan</w:t>
      </w:r>
      <w:r w:rsidRPr="00F36D93">
        <w:rPr>
          <w:rFonts w:ascii="Times New Roman" w:hAnsi="Times New Roman" w:cs="Times New Roman"/>
          <w:noProof/>
          <w:sz w:val="24"/>
          <w:szCs w:val="24"/>
        </w:rPr>
        <w:t xml:space="preserve"> fitur</w:t>
      </w:r>
      <w:r w:rsidR="00794927" w:rsidRPr="00F36D93">
        <w:rPr>
          <w:rFonts w:ascii="Times New Roman" w:hAnsi="Times New Roman" w:cs="Times New Roman"/>
          <w:noProof/>
          <w:sz w:val="24"/>
          <w:szCs w:val="24"/>
        </w:rPr>
        <w:t xml:space="preserve">-fitur </w:t>
      </w:r>
      <w:r w:rsidRPr="00F36D93">
        <w:rPr>
          <w:rFonts w:ascii="Times New Roman" w:hAnsi="Times New Roman" w:cs="Times New Roman"/>
          <w:noProof/>
          <w:sz w:val="24"/>
          <w:szCs w:val="24"/>
        </w:rPr>
        <w:t>lainnya</w:t>
      </w:r>
      <w:r w:rsidR="00B47478">
        <w:rPr>
          <w:rFonts w:ascii="Times New Roman" w:hAnsi="Times New Roman" w:cs="Times New Roman"/>
          <w:noProof/>
          <w:sz w:val="24"/>
          <w:szCs w:val="24"/>
        </w:rPr>
        <w:t xml:space="preserve"> yang belum sepenuhnya berfungsi dengan benar</w:t>
      </w:r>
      <w:r w:rsidRPr="00F36D93">
        <w:rPr>
          <w:rFonts w:ascii="Times New Roman" w:hAnsi="Times New Roman" w:cs="Times New Roman"/>
          <w:noProof/>
          <w:sz w:val="24"/>
          <w:szCs w:val="24"/>
        </w:rPr>
        <w:t>.</w:t>
      </w:r>
      <w:r w:rsidR="003130F7" w:rsidRPr="00F36D93">
        <w:rPr>
          <w:rFonts w:ascii="Times New Roman" w:hAnsi="Times New Roman" w:cs="Times New Roman"/>
          <w:noProof/>
          <w:sz w:val="24"/>
          <w:szCs w:val="24"/>
        </w:rPr>
        <w:t xml:space="preserve"> </w:t>
      </w:r>
      <w:r w:rsidRPr="00F36D93">
        <w:rPr>
          <w:rFonts w:ascii="Times New Roman" w:hAnsi="Times New Roman" w:cs="Times New Roman"/>
          <w:noProof/>
          <w:sz w:val="24"/>
          <w:szCs w:val="24"/>
        </w:rPr>
        <w:t xml:space="preserve">Oleh karena itu diharapkan pada peneliti selanjutnya dapat mengembangkan </w:t>
      </w:r>
      <w:r w:rsidR="00B47478">
        <w:rPr>
          <w:rFonts w:ascii="Times New Roman" w:hAnsi="Times New Roman" w:cs="Times New Roman"/>
          <w:noProof/>
          <w:sz w:val="24"/>
          <w:szCs w:val="24"/>
        </w:rPr>
        <w:t>aplikasi</w:t>
      </w:r>
      <w:r w:rsidRPr="00F36D93">
        <w:rPr>
          <w:rFonts w:ascii="Times New Roman" w:hAnsi="Times New Roman" w:cs="Times New Roman"/>
          <w:noProof/>
          <w:sz w:val="24"/>
          <w:szCs w:val="24"/>
        </w:rPr>
        <w:t xml:space="preserve"> ini </w:t>
      </w:r>
      <w:r w:rsidR="00B47478">
        <w:rPr>
          <w:rFonts w:ascii="Times New Roman" w:hAnsi="Times New Roman" w:cs="Times New Roman"/>
          <w:noProof/>
          <w:sz w:val="24"/>
          <w:szCs w:val="24"/>
        </w:rPr>
        <w:t>kedepannya baik</w:t>
      </w:r>
      <w:r w:rsidRPr="00F36D93">
        <w:rPr>
          <w:rFonts w:ascii="Times New Roman" w:hAnsi="Times New Roman" w:cs="Times New Roman"/>
          <w:noProof/>
          <w:sz w:val="24"/>
          <w:szCs w:val="24"/>
        </w:rPr>
        <w:t xml:space="preserve"> ke bentuk versi mobile android</w:t>
      </w:r>
      <w:r w:rsidR="00B47478">
        <w:rPr>
          <w:rFonts w:ascii="Times New Roman" w:hAnsi="Times New Roman" w:cs="Times New Roman"/>
          <w:noProof/>
          <w:sz w:val="24"/>
          <w:szCs w:val="24"/>
        </w:rPr>
        <w:t xml:space="preserve"> maupun web</w:t>
      </w:r>
      <w:r w:rsidRPr="00F36D93">
        <w:rPr>
          <w:rFonts w:ascii="Times New Roman" w:hAnsi="Times New Roman" w:cs="Times New Roman"/>
          <w:noProof/>
          <w:sz w:val="24"/>
          <w:szCs w:val="24"/>
        </w:rPr>
        <w:t xml:space="preserve">, yang dapat membuat </w:t>
      </w:r>
      <w:r w:rsidR="00B47478">
        <w:rPr>
          <w:rFonts w:ascii="Times New Roman" w:hAnsi="Times New Roman" w:cs="Times New Roman"/>
          <w:noProof/>
          <w:sz w:val="24"/>
          <w:szCs w:val="24"/>
        </w:rPr>
        <w:t xml:space="preserve">aplikadi penjualan </w:t>
      </w:r>
      <w:r w:rsidRPr="00F36D93">
        <w:rPr>
          <w:rFonts w:ascii="Times New Roman" w:hAnsi="Times New Roman" w:cs="Times New Roman"/>
          <w:noProof/>
          <w:sz w:val="24"/>
          <w:szCs w:val="24"/>
        </w:rPr>
        <w:t xml:space="preserve">ini lebih sempurna lagi, dengan mempercantik tampilannya, menambahkan fitur-fitur serta hal lainnya yang dapat menarik minat pembeli/pelanggan untuk menggunakan sistem tersebut. </w:t>
      </w:r>
    </w:p>
    <w:p w:rsidR="00A5474E" w:rsidRPr="00F36D93" w:rsidRDefault="00A5474E" w:rsidP="00F36D93">
      <w:pPr>
        <w:spacing w:after="120" w:line="360" w:lineRule="auto"/>
        <w:jc w:val="both"/>
        <w:rPr>
          <w:rFonts w:ascii="Times New Roman" w:hAnsi="Times New Roman" w:cs="Times New Roman"/>
          <w:noProof/>
          <w:sz w:val="24"/>
          <w:szCs w:val="24"/>
        </w:rPr>
      </w:pPr>
    </w:p>
    <w:p w:rsidR="00210AA2" w:rsidRPr="00847BA9" w:rsidRDefault="00210AA2" w:rsidP="00847BA9">
      <w:pPr>
        <w:spacing w:line="360" w:lineRule="auto"/>
        <w:jc w:val="both"/>
        <w:rPr>
          <w:rFonts w:ascii="Times New Roman" w:hAnsi="Times New Roman" w:cs="Times New Roman"/>
          <w:sz w:val="24"/>
        </w:rPr>
      </w:pPr>
    </w:p>
    <w:p w:rsidR="00037B0F" w:rsidRPr="00412D28" w:rsidRDefault="00037B0F" w:rsidP="00A95ABA">
      <w:pPr>
        <w:pStyle w:val="Heading1"/>
        <w:numPr>
          <w:ilvl w:val="0"/>
          <w:numId w:val="51"/>
        </w:numPr>
        <w:spacing w:before="0" w:line="360" w:lineRule="auto"/>
        <w:ind w:hanging="720"/>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BF7EB2" w:rsidRPr="00412D28" w:rsidRDefault="00933F97" w:rsidP="009A0DA3">
      <w:pPr>
        <w:pStyle w:val="Heading1"/>
        <w:spacing w:before="0" w:after="480" w:line="240" w:lineRule="auto"/>
        <w:jc w:val="center"/>
        <w:rPr>
          <w:rFonts w:ascii="Times New Roman" w:hAnsi="Times New Roman" w:cs="Times New Roman"/>
          <w:b/>
          <w:color w:val="auto"/>
          <w:sz w:val="24"/>
          <w:szCs w:val="24"/>
        </w:rPr>
      </w:pPr>
      <w:bookmarkStart w:id="210" w:name="_Toc109486072"/>
      <w:r w:rsidRPr="00412D28">
        <w:rPr>
          <w:rFonts w:ascii="Times New Roman" w:hAnsi="Times New Roman" w:cs="Times New Roman"/>
          <w:b/>
          <w:color w:val="auto"/>
          <w:sz w:val="24"/>
          <w:szCs w:val="24"/>
        </w:rPr>
        <w:t>DAFTAR PUSTAKA</w:t>
      </w:r>
      <w:bookmarkEnd w:id="210"/>
    </w:p>
    <w:p w:rsidR="003A690E" w:rsidRPr="003A690E" w:rsidRDefault="00776AA9"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begin" w:fldLock="1"/>
      </w:r>
      <w:r w:rsidRPr="00412D28">
        <w:rPr>
          <w:rFonts w:ascii="Times New Roman" w:hAnsi="Times New Roman" w:cs="Times New Roman"/>
          <w:sz w:val="24"/>
        </w:rPr>
        <w:instrText xml:space="preserve">ADDIN Mendeley Bibliography CSL_BIBLIOGRAPHY </w:instrText>
      </w:r>
      <w:r w:rsidRPr="00412D28">
        <w:rPr>
          <w:rFonts w:ascii="Times New Roman" w:hAnsi="Times New Roman" w:cs="Times New Roman"/>
          <w:sz w:val="24"/>
        </w:rPr>
        <w:fldChar w:fldCharType="separate"/>
      </w:r>
      <w:r w:rsidR="003A690E" w:rsidRPr="003A690E">
        <w:rPr>
          <w:rFonts w:ascii="Times New Roman" w:hAnsi="Times New Roman" w:cs="Times New Roman"/>
          <w:noProof/>
          <w:sz w:val="24"/>
          <w:szCs w:val="24"/>
        </w:rPr>
        <w:t>[1]</w:t>
      </w:r>
      <w:r w:rsidR="003A690E" w:rsidRPr="003A690E">
        <w:rPr>
          <w:rFonts w:ascii="Times New Roman" w:hAnsi="Times New Roman" w:cs="Times New Roman"/>
          <w:noProof/>
          <w:sz w:val="24"/>
          <w:szCs w:val="24"/>
        </w:rPr>
        <w:tab/>
        <w:t xml:space="preserve">A. S. Iwan Aslan, Hariman Bahtiar, “Pengembangan Website Fakultas Teknik Universitas Hamzanwadi Berbasis Progressive WEB APP (PWA),” </w:t>
      </w:r>
      <w:r w:rsidR="003A690E" w:rsidRPr="003A690E">
        <w:rPr>
          <w:rFonts w:ascii="Times New Roman" w:hAnsi="Times New Roman" w:cs="Times New Roman"/>
          <w:i/>
          <w:iCs/>
          <w:noProof/>
          <w:sz w:val="24"/>
          <w:szCs w:val="24"/>
        </w:rPr>
        <w:t>Inform. dan Teknol.</w:t>
      </w:r>
      <w:r w:rsidR="003A690E" w:rsidRPr="003A690E">
        <w:rPr>
          <w:rFonts w:ascii="Times New Roman" w:hAnsi="Times New Roman" w:cs="Times New Roman"/>
          <w:noProof/>
          <w:sz w:val="24"/>
          <w:szCs w:val="24"/>
        </w:rPr>
        <w:t>, vol. 5, no. 1, pp. 99–107, 2022.</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2]</w:t>
      </w:r>
      <w:r w:rsidRPr="003A690E">
        <w:rPr>
          <w:rFonts w:ascii="Times New Roman" w:hAnsi="Times New Roman" w:cs="Times New Roman"/>
          <w:noProof/>
          <w:sz w:val="24"/>
          <w:szCs w:val="24"/>
        </w:rPr>
        <w:tab/>
        <w:t>Siti Qoeriyah, “Analisis Keberlangsungan Industri Genteng di Kecamatan Jaten Kabupaten Karanganyar Tahun 2017,” pp. 1–25, 2017.</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3]</w:t>
      </w:r>
      <w:r w:rsidRPr="003A690E">
        <w:rPr>
          <w:rFonts w:ascii="Times New Roman" w:hAnsi="Times New Roman" w:cs="Times New Roman"/>
          <w:noProof/>
          <w:sz w:val="24"/>
          <w:szCs w:val="24"/>
        </w:rPr>
        <w:tab/>
        <w:t xml:space="preserve">E. K. Gordon, </w:t>
      </w:r>
      <w:r w:rsidRPr="003A690E">
        <w:rPr>
          <w:rFonts w:ascii="Times New Roman" w:hAnsi="Times New Roman" w:cs="Times New Roman"/>
          <w:i/>
          <w:iCs/>
          <w:noProof/>
          <w:sz w:val="24"/>
          <w:szCs w:val="24"/>
        </w:rPr>
        <w:t>Isomorphic Web Applications Universal Development with React</w:t>
      </w:r>
      <w:r w:rsidRPr="003A690E">
        <w:rPr>
          <w:rFonts w:ascii="Times New Roman" w:hAnsi="Times New Roman" w:cs="Times New Roman"/>
          <w:noProof/>
          <w:sz w:val="24"/>
          <w:szCs w:val="24"/>
        </w:rPr>
        <w:t>. Shelter Island, New York: Manning Publications, 2018.</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4]</w:t>
      </w:r>
      <w:r w:rsidRPr="003A690E">
        <w:rPr>
          <w:rFonts w:ascii="Times New Roman" w:hAnsi="Times New Roman" w:cs="Times New Roman"/>
          <w:noProof/>
          <w:sz w:val="24"/>
          <w:szCs w:val="24"/>
        </w:rPr>
        <w:tab/>
        <w:t xml:space="preserve">T. D. Sangay Tenzin, Tshering Lhamo, “Design and Development of E-Commerce Web Application for Cooperative Store,” </w:t>
      </w:r>
      <w:r w:rsidRPr="003A690E">
        <w:rPr>
          <w:rFonts w:ascii="Times New Roman" w:hAnsi="Times New Roman" w:cs="Times New Roman"/>
          <w:i/>
          <w:iCs/>
          <w:noProof/>
          <w:sz w:val="24"/>
          <w:szCs w:val="24"/>
        </w:rPr>
        <w:t>Int. Res. J. Eng. Technol.</w:t>
      </w:r>
      <w:r w:rsidRPr="003A690E">
        <w:rPr>
          <w:rFonts w:ascii="Times New Roman" w:hAnsi="Times New Roman" w:cs="Times New Roman"/>
          <w:noProof/>
          <w:sz w:val="24"/>
          <w:szCs w:val="24"/>
        </w:rPr>
        <w:t>, vol. 09, no. 02, pp. 843–847, 2022.</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5]</w:t>
      </w:r>
      <w:r w:rsidRPr="003A690E">
        <w:rPr>
          <w:rFonts w:ascii="Times New Roman" w:hAnsi="Times New Roman" w:cs="Times New Roman"/>
          <w:noProof/>
          <w:sz w:val="24"/>
          <w:szCs w:val="24"/>
        </w:rPr>
        <w:tab/>
        <w:t xml:space="preserve">R. A. Bq Andriska CP, Indra Gunawan, “Penggunaan Metode Nn Untuk Mengukur Pengaruh Web Promosi Dan Faktor Harga Terhadap Penjualan Kain Tenun Oleh Pengrajin di Pringgasela Lombok Timur,” </w:t>
      </w:r>
      <w:r w:rsidRPr="003A690E">
        <w:rPr>
          <w:rFonts w:ascii="Times New Roman" w:hAnsi="Times New Roman" w:cs="Times New Roman"/>
          <w:i/>
          <w:iCs/>
          <w:noProof/>
          <w:sz w:val="24"/>
          <w:szCs w:val="24"/>
        </w:rPr>
        <w:t>J. Inform. dan Teknol.</w:t>
      </w:r>
      <w:r w:rsidRPr="003A690E">
        <w:rPr>
          <w:rFonts w:ascii="Times New Roman" w:hAnsi="Times New Roman" w:cs="Times New Roman"/>
          <w:noProof/>
          <w:sz w:val="24"/>
          <w:szCs w:val="24"/>
        </w:rPr>
        <w:t>, vol. 2, no. 1, pp. 18–26, 2019.</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6]</w:t>
      </w:r>
      <w:r w:rsidRPr="003A690E">
        <w:rPr>
          <w:rFonts w:ascii="Times New Roman" w:hAnsi="Times New Roman" w:cs="Times New Roman"/>
          <w:noProof/>
          <w:sz w:val="24"/>
          <w:szCs w:val="24"/>
        </w:rPr>
        <w:tab/>
        <w:t xml:space="preserve">S. Aggarwal, “Modern Web-Development using ReactJS,” </w:t>
      </w:r>
      <w:r w:rsidRPr="003A690E">
        <w:rPr>
          <w:rFonts w:ascii="Times New Roman" w:hAnsi="Times New Roman" w:cs="Times New Roman"/>
          <w:i/>
          <w:iCs/>
          <w:noProof/>
          <w:sz w:val="24"/>
          <w:szCs w:val="24"/>
        </w:rPr>
        <w:t>Int. J. Recent Res. Asp.</w:t>
      </w:r>
      <w:r w:rsidRPr="003A690E">
        <w:rPr>
          <w:rFonts w:ascii="Times New Roman" w:hAnsi="Times New Roman" w:cs="Times New Roman"/>
          <w:noProof/>
          <w:sz w:val="24"/>
          <w:szCs w:val="24"/>
        </w:rPr>
        <w:t>, vol. 5, no. 1, pp. 133–137, 2018.</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7]</w:t>
      </w:r>
      <w:r w:rsidRPr="003A690E">
        <w:rPr>
          <w:rFonts w:ascii="Times New Roman" w:hAnsi="Times New Roman" w:cs="Times New Roman"/>
          <w:noProof/>
          <w:sz w:val="24"/>
          <w:szCs w:val="24"/>
        </w:rPr>
        <w:tab/>
        <w:t xml:space="preserve">V. S. Nagothu Diwakar Naidu, Pentapati Adarsh, Sabharinadh Reddy, Gumpula Raju, Uppu Sai Kiran, “E-Commerce web Application by using MERN Technology,” </w:t>
      </w:r>
      <w:r w:rsidRPr="003A690E">
        <w:rPr>
          <w:rFonts w:ascii="Times New Roman" w:hAnsi="Times New Roman" w:cs="Times New Roman"/>
          <w:i/>
          <w:iCs/>
          <w:noProof/>
          <w:sz w:val="24"/>
          <w:szCs w:val="24"/>
        </w:rPr>
        <w:t>Int. J. Mod. Trends Sci. Technol.</w:t>
      </w:r>
      <w:r w:rsidRPr="003A690E">
        <w:rPr>
          <w:rFonts w:ascii="Times New Roman" w:hAnsi="Times New Roman" w:cs="Times New Roman"/>
          <w:noProof/>
          <w:sz w:val="24"/>
          <w:szCs w:val="24"/>
        </w:rPr>
        <w:t>, vol. 7, no. 05, pp. 1–5, 2021, doi: 10.46501/ijmtst0705001.</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8]</w:t>
      </w:r>
      <w:r w:rsidRPr="003A690E">
        <w:rPr>
          <w:rFonts w:ascii="Times New Roman" w:hAnsi="Times New Roman" w:cs="Times New Roman"/>
          <w:noProof/>
          <w:sz w:val="24"/>
          <w:szCs w:val="24"/>
        </w:rPr>
        <w:tab/>
        <w:t xml:space="preserve">A. Kulkarni, C. Mahajan, and T. Hasabnis, “Vocal For Local – An E-commerce Platform for Local Businesses,” </w:t>
      </w:r>
      <w:r w:rsidRPr="003A690E">
        <w:rPr>
          <w:rFonts w:ascii="Times New Roman" w:hAnsi="Times New Roman" w:cs="Times New Roman"/>
          <w:i/>
          <w:iCs/>
          <w:noProof/>
          <w:sz w:val="24"/>
          <w:szCs w:val="24"/>
        </w:rPr>
        <w:t>Int. J. Res. Appl. Sci. Eng. Technol.</w:t>
      </w:r>
      <w:r w:rsidRPr="003A690E">
        <w:rPr>
          <w:rFonts w:ascii="Times New Roman" w:hAnsi="Times New Roman" w:cs="Times New Roman"/>
          <w:noProof/>
          <w:sz w:val="24"/>
          <w:szCs w:val="24"/>
        </w:rPr>
        <w:t>, vol. 10, no. 2, pp. 1100–1103, 2022, doi: 10.22214/ijraset.2022.40447.</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9]</w:t>
      </w:r>
      <w:r w:rsidRPr="003A690E">
        <w:rPr>
          <w:rFonts w:ascii="Times New Roman" w:hAnsi="Times New Roman" w:cs="Times New Roman"/>
          <w:noProof/>
          <w:sz w:val="24"/>
          <w:szCs w:val="24"/>
        </w:rPr>
        <w:tab/>
        <w:t xml:space="preserve">M. Susilo, “Rancang Bangun Website Toko Online Menggunakan Metode Waterfall,” </w:t>
      </w:r>
      <w:r w:rsidRPr="003A690E">
        <w:rPr>
          <w:rFonts w:ascii="Times New Roman" w:hAnsi="Times New Roman" w:cs="Times New Roman"/>
          <w:i/>
          <w:iCs/>
          <w:noProof/>
          <w:sz w:val="24"/>
          <w:szCs w:val="24"/>
        </w:rPr>
        <w:t>InfoTekJar (Jurnal Nas. Inform. dan Teknol. Jaringan)</w:t>
      </w:r>
      <w:r w:rsidRPr="003A690E">
        <w:rPr>
          <w:rFonts w:ascii="Times New Roman" w:hAnsi="Times New Roman" w:cs="Times New Roman"/>
          <w:noProof/>
          <w:sz w:val="24"/>
          <w:szCs w:val="24"/>
        </w:rPr>
        <w:t>, vol. 2, no. 2, pp. 98–105, 2018, doi: 10.30743/infotekjar.v2i2.171.</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0]</w:t>
      </w:r>
      <w:r w:rsidRPr="003A690E">
        <w:rPr>
          <w:rFonts w:ascii="Times New Roman" w:hAnsi="Times New Roman" w:cs="Times New Roman"/>
          <w:noProof/>
          <w:sz w:val="24"/>
          <w:szCs w:val="24"/>
        </w:rPr>
        <w:tab/>
        <w:t xml:space="preserve">F. F. Wati and U. Khasanah, “Sistem Informasi Penjualan Berbasis Web pada UD Dwi Surya Aluminium dan Kaca Yogyakarta,” </w:t>
      </w:r>
      <w:r w:rsidRPr="003A690E">
        <w:rPr>
          <w:rFonts w:ascii="Times New Roman" w:hAnsi="Times New Roman" w:cs="Times New Roman"/>
          <w:i/>
          <w:iCs/>
          <w:noProof/>
          <w:sz w:val="24"/>
          <w:szCs w:val="24"/>
        </w:rPr>
        <w:t>Paradig. - J. Komput. dan Inform.</w:t>
      </w:r>
      <w:r w:rsidRPr="003A690E">
        <w:rPr>
          <w:rFonts w:ascii="Times New Roman" w:hAnsi="Times New Roman" w:cs="Times New Roman"/>
          <w:noProof/>
          <w:sz w:val="24"/>
          <w:szCs w:val="24"/>
        </w:rPr>
        <w:t>, vol. 21, no. 2, pp. 149–156, 2019, doi: 10.31294/p.v21i2.6026.</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1]</w:t>
      </w:r>
      <w:r w:rsidRPr="003A690E">
        <w:rPr>
          <w:rFonts w:ascii="Times New Roman" w:hAnsi="Times New Roman" w:cs="Times New Roman"/>
          <w:noProof/>
          <w:sz w:val="24"/>
          <w:szCs w:val="24"/>
        </w:rPr>
        <w:tab/>
        <w:t xml:space="preserve">B. Fanini, D. Ferdani, E. Demetrescu, S. Berto, and E. D’annibale, “Aton: An open-source framework for creating immersive, collaborative and liquid web-apps for cultural heritage,” </w:t>
      </w:r>
      <w:r w:rsidRPr="003A690E">
        <w:rPr>
          <w:rFonts w:ascii="Times New Roman" w:hAnsi="Times New Roman" w:cs="Times New Roman"/>
          <w:i/>
          <w:iCs/>
          <w:noProof/>
          <w:sz w:val="24"/>
          <w:szCs w:val="24"/>
        </w:rPr>
        <w:t>Appl. Sci.</w:t>
      </w:r>
      <w:r w:rsidRPr="003A690E">
        <w:rPr>
          <w:rFonts w:ascii="Times New Roman" w:hAnsi="Times New Roman" w:cs="Times New Roman"/>
          <w:noProof/>
          <w:sz w:val="24"/>
          <w:szCs w:val="24"/>
        </w:rPr>
        <w:t>, vol. 11, no. 22, 2021, doi: 10.3390/app112211062.</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2]</w:t>
      </w:r>
      <w:r w:rsidRPr="003A690E">
        <w:rPr>
          <w:rFonts w:ascii="Times New Roman" w:hAnsi="Times New Roman" w:cs="Times New Roman"/>
          <w:noProof/>
          <w:sz w:val="24"/>
          <w:szCs w:val="24"/>
        </w:rPr>
        <w:tab/>
        <w:t xml:space="preserve">J. N. Robbins, </w:t>
      </w:r>
      <w:r w:rsidRPr="003A690E">
        <w:rPr>
          <w:rFonts w:ascii="Times New Roman" w:hAnsi="Times New Roman" w:cs="Times New Roman"/>
          <w:i/>
          <w:iCs/>
          <w:noProof/>
          <w:sz w:val="24"/>
          <w:szCs w:val="24"/>
        </w:rPr>
        <w:t>Learning Web Design ABegiiers Guide to HTML, CSS, JAVASCRIPT</w:t>
      </w:r>
      <w:r w:rsidRPr="003A690E">
        <w:rPr>
          <w:rFonts w:ascii="Times New Roman" w:hAnsi="Times New Roman" w:cs="Times New Roman"/>
          <w:noProof/>
          <w:sz w:val="24"/>
          <w:szCs w:val="24"/>
        </w:rPr>
        <w:t>. 2018.</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3]</w:t>
      </w:r>
      <w:r w:rsidRPr="003A690E">
        <w:rPr>
          <w:rFonts w:ascii="Times New Roman" w:hAnsi="Times New Roman" w:cs="Times New Roman"/>
          <w:noProof/>
          <w:sz w:val="24"/>
          <w:szCs w:val="24"/>
        </w:rPr>
        <w:tab/>
        <w:t xml:space="preserve">M. M. Max Beerbohm, </w:t>
      </w:r>
      <w:r w:rsidRPr="003A690E">
        <w:rPr>
          <w:rFonts w:ascii="Times New Roman" w:hAnsi="Times New Roman" w:cs="Times New Roman"/>
          <w:i/>
          <w:iCs/>
          <w:noProof/>
          <w:sz w:val="24"/>
          <w:szCs w:val="24"/>
        </w:rPr>
        <w:t>Express.js he Ultimate Beginner’s Guide to Learn Express.js Programming Step by Step</w:t>
      </w:r>
      <w:r w:rsidRPr="003A690E">
        <w:rPr>
          <w:rFonts w:ascii="Times New Roman" w:hAnsi="Times New Roman" w:cs="Times New Roman"/>
          <w:noProof/>
          <w:sz w:val="24"/>
          <w:szCs w:val="24"/>
        </w:rPr>
        <w:t>. 2020.</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4]</w:t>
      </w:r>
      <w:r w:rsidRPr="003A690E">
        <w:rPr>
          <w:rFonts w:ascii="Times New Roman" w:hAnsi="Times New Roman" w:cs="Times New Roman"/>
          <w:noProof/>
          <w:sz w:val="24"/>
          <w:szCs w:val="24"/>
        </w:rPr>
        <w:tab/>
        <w:t xml:space="preserve">G. Lim, </w:t>
      </w:r>
      <w:r w:rsidRPr="003A690E">
        <w:rPr>
          <w:rFonts w:ascii="Times New Roman" w:hAnsi="Times New Roman" w:cs="Times New Roman"/>
          <w:i/>
          <w:iCs/>
          <w:noProof/>
          <w:sz w:val="24"/>
          <w:szCs w:val="24"/>
        </w:rPr>
        <w:t>Beginning Node . js , Express &amp; MongoDB Development</w:t>
      </w:r>
      <w:r w:rsidRPr="003A690E">
        <w:rPr>
          <w:rFonts w:ascii="Times New Roman" w:hAnsi="Times New Roman" w:cs="Times New Roman"/>
          <w:noProof/>
          <w:sz w:val="24"/>
          <w:szCs w:val="24"/>
        </w:rPr>
        <w:t>. 2019.</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5]</w:t>
      </w:r>
      <w:r w:rsidRPr="003A690E">
        <w:rPr>
          <w:rFonts w:ascii="Times New Roman" w:hAnsi="Times New Roman" w:cs="Times New Roman"/>
          <w:noProof/>
          <w:sz w:val="24"/>
          <w:szCs w:val="24"/>
        </w:rPr>
        <w:tab/>
        <w:t xml:space="preserve">M. Wali and L. Ahmad, “Perancangan Access Open Journal System (AOJS) dengan menggunakan Framework Codeigniter dan ReactJs,” </w:t>
      </w:r>
      <w:r w:rsidRPr="003A690E">
        <w:rPr>
          <w:rFonts w:ascii="Times New Roman" w:hAnsi="Times New Roman" w:cs="Times New Roman"/>
          <w:i/>
          <w:iCs/>
          <w:noProof/>
          <w:sz w:val="24"/>
          <w:szCs w:val="24"/>
        </w:rPr>
        <w:t>J. JTIK (Jurnal Teknol. Inf. dan Komunikasi)</w:t>
      </w:r>
      <w:r w:rsidRPr="003A690E">
        <w:rPr>
          <w:rFonts w:ascii="Times New Roman" w:hAnsi="Times New Roman" w:cs="Times New Roman"/>
          <w:noProof/>
          <w:sz w:val="24"/>
          <w:szCs w:val="24"/>
        </w:rPr>
        <w:t>, vol. 2, no. 1, p. 48, 2018, doi: 10.35870/jtik.v2i1.53.</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6]</w:t>
      </w:r>
      <w:r w:rsidRPr="003A690E">
        <w:rPr>
          <w:rFonts w:ascii="Times New Roman" w:hAnsi="Times New Roman" w:cs="Times New Roman"/>
          <w:noProof/>
          <w:sz w:val="24"/>
          <w:szCs w:val="24"/>
        </w:rPr>
        <w:tab/>
        <w:t xml:space="preserve">J. Panjaitan and A. F. Pakpahan, “Perancangan Sistem E-Reporting Menggunakan ReactJS dan Firebase,” </w:t>
      </w:r>
      <w:r w:rsidRPr="003A690E">
        <w:rPr>
          <w:rFonts w:ascii="Times New Roman" w:hAnsi="Times New Roman" w:cs="Times New Roman"/>
          <w:i/>
          <w:iCs/>
          <w:noProof/>
          <w:sz w:val="24"/>
          <w:szCs w:val="24"/>
        </w:rPr>
        <w:t>J. Tek. Inform. dan Sist. Inf.</w:t>
      </w:r>
      <w:r w:rsidRPr="003A690E">
        <w:rPr>
          <w:rFonts w:ascii="Times New Roman" w:hAnsi="Times New Roman" w:cs="Times New Roman"/>
          <w:noProof/>
          <w:sz w:val="24"/>
          <w:szCs w:val="24"/>
        </w:rPr>
        <w:t>, vol. 7, no. 1, pp. 20–34, 2021, doi: 10.28932/jutisi.v7i1.3098.</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7]</w:t>
      </w:r>
      <w:r w:rsidRPr="003A690E">
        <w:rPr>
          <w:rFonts w:ascii="Times New Roman" w:hAnsi="Times New Roman" w:cs="Times New Roman"/>
          <w:noProof/>
          <w:sz w:val="24"/>
          <w:szCs w:val="24"/>
        </w:rPr>
        <w:tab/>
        <w:t>D. J. R. Herrera, “Tesina ‘ Desarrollo de páginas web utilizando la tecnología React-Ant Design con librería de promesas Axios ’ Autor :,” 2020.</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8]</w:t>
      </w:r>
      <w:r w:rsidRPr="003A690E">
        <w:rPr>
          <w:rFonts w:ascii="Times New Roman" w:hAnsi="Times New Roman" w:cs="Times New Roman"/>
          <w:noProof/>
          <w:sz w:val="24"/>
          <w:szCs w:val="24"/>
        </w:rPr>
        <w:tab/>
        <w:t xml:space="preserve">W. F. Marc Garreau, </w:t>
      </w:r>
      <w:r w:rsidRPr="003A690E">
        <w:rPr>
          <w:rFonts w:ascii="Times New Roman" w:hAnsi="Times New Roman" w:cs="Times New Roman"/>
          <w:i/>
          <w:iCs/>
          <w:noProof/>
          <w:sz w:val="24"/>
          <w:szCs w:val="24"/>
        </w:rPr>
        <w:t>Redux in action</w:t>
      </w:r>
      <w:r w:rsidRPr="003A690E">
        <w:rPr>
          <w:rFonts w:ascii="Times New Roman" w:hAnsi="Times New Roman" w:cs="Times New Roman"/>
          <w:noProof/>
          <w:sz w:val="24"/>
          <w:szCs w:val="24"/>
        </w:rPr>
        <w:t>. Manning Publications, 2018.</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19]</w:t>
      </w:r>
      <w:r w:rsidRPr="003A690E">
        <w:rPr>
          <w:rFonts w:ascii="Times New Roman" w:hAnsi="Times New Roman" w:cs="Times New Roman"/>
          <w:noProof/>
          <w:sz w:val="24"/>
          <w:szCs w:val="24"/>
        </w:rPr>
        <w:tab/>
        <w:t xml:space="preserve">A. Speight, </w:t>
      </w:r>
      <w:r w:rsidRPr="003A690E">
        <w:rPr>
          <w:rFonts w:ascii="Times New Roman" w:hAnsi="Times New Roman" w:cs="Times New Roman"/>
          <w:i/>
          <w:iCs/>
          <w:noProof/>
          <w:sz w:val="24"/>
          <w:szCs w:val="24"/>
        </w:rPr>
        <w:t>Visual Studio Code for Python Programmers</w:t>
      </w:r>
      <w:r w:rsidRPr="003A690E">
        <w:rPr>
          <w:rFonts w:ascii="Times New Roman" w:hAnsi="Times New Roman" w:cs="Times New Roman"/>
          <w:noProof/>
          <w:sz w:val="24"/>
          <w:szCs w:val="24"/>
        </w:rPr>
        <w:t>. 2021.</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20]</w:t>
      </w:r>
      <w:r w:rsidRPr="003A690E">
        <w:rPr>
          <w:rFonts w:ascii="Times New Roman" w:hAnsi="Times New Roman" w:cs="Times New Roman"/>
          <w:noProof/>
          <w:sz w:val="24"/>
          <w:szCs w:val="24"/>
        </w:rPr>
        <w:tab/>
        <w:t xml:space="preserve">R. Triyanto, “Rancang Bangun Aplikasi Penjualan Berbasis Website (Studi Kasus : Toko Waroeng Bola),” </w:t>
      </w:r>
      <w:r w:rsidRPr="003A690E">
        <w:rPr>
          <w:rFonts w:ascii="Times New Roman" w:hAnsi="Times New Roman" w:cs="Times New Roman"/>
          <w:i/>
          <w:iCs/>
          <w:noProof/>
          <w:sz w:val="24"/>
          <w:szCs w:val="24"/>
        </w:rPr>
        <w:t>J. Sist. Inf. dan Sains Teknol.</w:t>
      </w:r>
      <w:r w:rsidRPr="003A690E">
        <w:rPr>
          <w:rFonts w:ascii="Times New Roman" w:hAnsi="Times New Roman" w:cs="Times New Roman"/>
          <w:noProof/>
          <w:sz w:val="24"/>
          <w:szCs w:val="24"/>
        </w:rPr>
        <w:t>, vol. 2, no. 1, pp. 1–9, 2020, doi: 10.31326/sistek.v2i1.670.</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21]</w:t>
      </w:r>
      <w:r w:rsidRPr="003A690E">
        <w:rPr>
          <w:rFonts w:ascii="Times New Roman" w:hAnsi="Times New Roman" w:cs="Times New Roman"/>
          <w:noProof/>
          <w:sz w:val="24"/>
          <w:szCs w:val="24"/>
        </w:rPr>
        <w:tab/>
        <w:t xml:space="preserve">S. C. Fadilah, H. Rianto, and T. Hartati, “Implementasi Framework Code Iginter Menggunakan Metode Waterfall Pada Sistem Informasi Penjualan Pt . Supreme Jaya Abadi,” </w:t>
      </w:r>
      <w:r w:rsidRPr="003A690E">
        <w:rPr>
          <w:rFonts w:ascii="Times New Roman" w:hAnsi="Times New Roman" w:cs="Times New Roman"/>
          <w:i/>
          <w:iCs/>
          <w:noProof/>
          <w:sz w:val="24"/>
          <w:szCs w:val="24"/>
        </w:rPr>
        <w:t>J. Inf. Syst. Informatics Comput.</w:t>
      </w:r>
      <w:r w:rsidRPr="003A690E">
        <w:rPr>
          <w:rFonts w:ascii="Times New Roman" w:hAnsi="Times New Roman" w:cs="Times New Roman"/>
          <w:noProof/>
          <w:sz w:val="24"/>
          <w:szCs w:val="24"/>
        </w:rPr>
        <w:t>, vol. 4, no. 1, pp. 134–140, 2020.</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22]</w:t>
      </w:r>
      <w:r w:rsidRPr="003A690E">
        <w:rPr>
          <w:rFonts w:ascii="Times New Roman" w:hAnsi="Times New Roman" w:cs="Times New Roman"/>
          <w:noProof/>
          <w:sz w:val="24"/>
          <w:szCs w:val="24"/>
        </w:rPr>
        <w:tab/>
        <w:t>P. RAHMAN, “SISTEM INFORMASI PENJUALAN ONLINE PADA TOKO ARDI ELECTRO CELL BERBASIS WEB,” Universitas Hamzanwadi, 2019.</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3A690E">
        <w:rPr>
          <w:rFonts w:ascii="Times New Roman" w:hAnsi="Times New Roman" w:cs="Times New Roman"/>
          <w:noProof/>
          <w:sz w:val="24"/>
          <w:szCs w:val="24"/>
        </w:rPr>
        <w:t>[23]</w:t>
      </w:r>
      <w:r w:rsidRPr="003A690E">
        <w:rPr>
          <w:rFonts w:ascii="Times New Roman" w:hAnsi="Times New Roman" w:cs="Times New Roman"/>
          <w:noProof/>
          <w:sz w:val="24"/>
          <w:szCs w:val="24"/>
        </w:rPr>
        <w:tab/>
        <w:t>B. E. Putro, “Analisis Perancangan Sistem Informasi Pergudangan di CV . Karya Nugraha,” vol. 2, no. 1, pp. 20–29, 2018.</w:t>
      </w:r>
    </w:p>
    <w:p w:rsidR="003A690E" w:rsidRPr="003A690E" w:rsidRDefault="003A690E" w:rsidP="003A690E">
      <w:pPr>
        <w:widowControl w:val="0"/>
        <w:autoSpaceDE w:val="0"/>
        <w:autoSpaceDN w:val="0"/>
        <w:adjustRightInd w:val="0"/>
        <w:spacing w:before="120" w:after="0" w:line="240" w:lineRule="auto"/>
        <w:ind w:left="640" w:hanging="640"/>
        <w:rPr>
          <w:rFonts w:ascii="Times New Roman" w:hAnsi="Times New Roman" w:cs="Times New Roman"/>
          <w:noProof/>
          <w:sz w:val="24"/>
        </w:rPr>
      </w:pPr>
      <w:r w:rsidRPr="003A690E">
        <w:rPr>
          <w:rFonts w:ascii="Times New Roman" w:hAnsi="Times New Roman" w:cs="Times New Roman"/>
          <w:noProof/>
          <w:sz w:val="24"/>
          <w:szCs w:val="24"/>
        </w:rPr>
        <w:t>[24]</w:t>
      </w:r>
      <w:r w:rsidRPr="003A690E">
        <w:rPr>
          <w:rFonts w:ascii="Times New Roman" w:hAnsi="Times New Roman" w:cs="Times New Roman"/>
          <w:noProof/>
          <w:sz w:val="24"/>
          <w:szCs w:val="24"/>
        </w:rPr>
        <w:tab/>
        <w:t xml:space="preserve">D. A. Jakaria and Y. B. Sentosa, “Sistem Informasi Penjualan Barang Pada Toko Bangunan Sribayu Berbasis Web,” </w:t>
      </w:r>
      <w:r w:rsidRPr="003A690E">
        <w:rPr>
          <w:rFonts w:ascii="Times New Roman" w:hAnsi="Times New Roman" w:cs="Times New Roman"/>
          <w:i/>
          <w:iCs/>
          <w:noProof/>
          <w:sz w:val="24"/>
          <w:szCs w:val="24"/>
        </w:rPr>
        <w:t>J. Manaj. Dan Tek. Inform.</w:t>
      </w:r>
      <w:r w:rsidRPr="003A690E">
        <w:rPr>
          <w:rFonts w:ascii="Times New Roman" w:hAnsi="Times New Roman" w:cs="Times New Roman"/>
          <w:noProof/>
          <w:sz w:val="24"/>
          <w:szCs w:val="24"/>
        </w:rPr>
        <w:t>, vol. 03, no. 01, pp. 301–310, 2018.</w:t>
      </w:r>
    </w:p>
    <w:p w:rsidR="00F32D9A" w:rsidRPr="00412D28" w:rsidRDefault="00776AA9" w:rsidP="003A690E">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end"/>
      </w:r>
    </w:p>
    <w:sectPr w:rsidR="00F32D9A" w:rsidRPr="00412D28" w:rsidSect="00FB7366">
      <w:footerReference w:type="default" r:id="rId56"/>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3081" w:rsidRDefault="00E33081" w:rsidP="00827099">
      <w:pPr>
        <w:spacing w:after="0" w:line="240" w:lineRule="auto"/>
      </w:pPr>
      <w:r>
        <w:separator/>
      </w:r>
    </w:p>
  </w:endnote>
  <w:endnote w:type="continuationSeparator" w:id="0">
    <w:p w:rsidR="00E33081" w:rsidRDefault="00E33081" w:rsidP="00827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5596"/>
      <w:docPartObj>
        <w:docPartGallery w:val="Page Numbers (Bottom of Page)"/>
        <w:docPartUnique/>
      </w:docPartObj>
    </w:sdtPr>
    <w:sdtEndPr>
      <w:rPr>
        <w:rFonts w:cstheme="minorHAnsi"/>
        <w:noProof/>
      </w:rPr>
    </w:sdtEndPr>
    <w:sdtContent>
      <w:p w:rsidR="00E33081" w:rsidRPr="008C5F74" w:rsidRDefault="00E33081">
        <w:pPr>
          <w:pStyle w:val="Footer"/>
          <w:jc w:val="center"/>
          <w:rPr>
            <w:rFonts w:cstheme="minorHAnsi"/>
          </w:rPr>
        </w:pPr>
        <w:r w:rsidRPr="008C5F74">
          <w:rPr>
            <w:rFonts w:cstheme="minorHAnsi"/>
          </w:rPr>
          <w:fldChar w:fldCharType="begin"/>
        </w:r>
        <w:r w:rsidRPr="008C5F74">
          <w:rPr>
            <w:rFonts w:cstheme="minorHAnsi"/>
          </w:rPr>
          <w:instrText xml:space="preserve"> PAGE   \* MERGEFORMAT </w:instrText>
        </w:r>
        <w:r w:rsidRPr="008C5F74">
          <w:rPr>
            <w:rFonts w:cstheme="minorHAnsi"/>
          </w:rPr>
          <w:fldChar w:fldCharType="separate"/>
        </w:r>
        <w:r>
          <w:rPr>
            <w:rFonts w:cstheme="minorHAnsi"/>
            <w:noProof/>
          </w:rPr>
          <w:t>xv</w:t>
        </w:r>
        <w:r w:rsidRPr="008C5F74">
          <w:rPr>
            <w:rFonts w:cstheme="minorHAnsi"/>
            <w:noProof/>
          </w:rPr>
          <w:fldChar w:fldCharType="end"/>
        </w:r>
      </w:p>
    </w:sdtContent>
  </w:sdt>
  <w:p w:rsidR="00E33081" w:rsidRDefault="00E330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89466"/>
      <w:docPartObj>
        <w:docPartGallery w:val="Page Numbers (Bottom of Page)"/>
        <w:docPartUnique/>
      </w:docPartObj>
    </w:sdtPr>
    <w:sdtEndPr>
      <w:rPr>
        <w:rFonts w:cstheme="minorHAnsi"/>
        <w:noProof/>
      </w:rPr>
    </w:sdtEndPr>
    <w:sdtContent>
      <w:p w:rsidR="00E33081" w:rsidRPr="005A4FFE" w:rsidRDefault="00E33081" w:rsidP="00FB7366">
        <w:pPr>
          <w:pStyle w:val="Footer"/>
          <w:tabs>
            <w:tab w:val="clear" w:pos="4680"/>
          </w:tabs>
          <w:jc w:val="center"/>
          <w:rPr>
            <w:rFonts w:cstheme="minorHAnsi"/>
          </w:rPr>
        </w:pPr>
        <w:r w:rsidRPr="005A4FFE">
          <w:rPr>
            <w:rFonts w:cstheme="minorHAnsi"/>
          </w:rPr>
          <w:fldChar w:fldCharType="begin"/>
        </w:r>
        <w:r w:rsidRPr="005A4FFE">
          <w:rPr>
            <w:rFonts w:cstheme="minorHAnsi"/>
          </w:rPr>
          <w:instrText xml:space="preserve"> PAGE   \* MERGEFORMAT </w:instrText>
        </w:r>
        <w:r w:rsidRPr="005A4FFE">
          <w:rPr>
            <w:rFonts w:cstheme="minorHAnsi"/>
          </w:rPr>
          <w:fldChar w:fldCharType="separate"/>
        </w:r>
        <w:r w:rsidR="00BE5441">
          <w:rPr>
            <w:rFonts w:cstheme="minorHAnsi"/>
            <w:noProof/>
          </w:rPr>
          <w:t>25</w:t>
        </w:r>
        <w:r w:rsidRPr="005A4FFE">
          <w:rPr>
            <w:rFonts w:cstheme="minorHAnsi"/>
            <w:noProof/>
          </w:rPr>
          <w:fldChar w:fldCharType="end"/>
        </w:r>
      </w:p>
    </w:sdtContent>
  </w:sdt>
  <w:p w:rsidR="00E33081" w:rsidRDefault="00E33081">
    <w:pPr>
      <w:pStyle w:val="Footer"/>
    </w:pPr>
  </w:p>
  <w:p w:rsidR="00E33081" w:rsidRDefault="00E3308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3081" w:rsidRDefault="00E33081" w:rsidP="00827099">
      <w:pPr>
        <w:spacing w:after="0" w:line="240" w:lineRule="auto"/>
      </w:pPr>
      <w:r>
        <w:separator/>
      </w:r>
    </w:p>
  </w:footnote>
  <w:footnote w:type="continuationSeparator" w:id="0">
    <w:p w:rsidR="00E33081" w:rsidRDefault="00E33081" w:rsidP="008270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3081" w:rsidRDefault="00E3308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F13D7"/>
    <w:multiLevelType w:val="hybridMultilevel"/>
    <w:tmpl w:val="CCAA21C8"/>
    <w:lvl w:ilvl="0" w:tplc="72C0AE2A">
      <w:start w:val="3"/>
      <w:numFmt w:val="upperRoman"/>
      <w:lvlText w:val="%1.3.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E3E00"/>
    <w:multiLevelType w:val="hybridMultilevel"/>
    <w:tmpl w:val="99C6E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F00EA"/>
    <w:multiLevelType w:val="hybridMultilevel"/>
    <w:tmpl w:val="A0B60A9E"/>
    <w:lvl w:ilvl="0" w:tplc="58C6043E">
      <w:start w:val="3"/>
      <w:numFmt w:val="upperRoman"/>
      <w:lvlText w:val="%1.5."/>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9247A3"/>
    <w:multiLevelType w:val="hybridMultilevel"/>
    <w:tmpl w:val="FC8AEF90"/>
    <w:lvl w:ilvl="0" w:tplc="4B34604E">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23212D"/>
    <w:multiLevelType w:val="hybridMultilevel"/>
    <w:tmpl w:val="79C60084"/>
    <w:lvl w:ilvl="0" w:tplc="9B0CBA54">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DB7158"/>
    <w:multiLevelType w:val="hybridMultilevel"/>
    <w:tmpl w:val="F5FA0A48"/>
    <w:lvl w:ilvl="0" w:tplc="F198E182">
      <w:start w:val="1"/>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BF760A"/>
    <w:multiLevelType w:val="hybridMultilevel"/>
    <w:tmpl w:val="0032CEE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100981"/>
    <w:multiLevelType w:val="hybridMultilevel"/>
    <w:tmpl w:val="6E46CDE4"/>
    <w:lvl w:ilvl="0" w:tplc="E69A5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E1515"/>
    <w:multiLevelType w:val="hybridMultilevel"/>
    <w:tmpl w:val="71F42840"/>
    <w:lvl w:ilvl="0" w:tplc="9D229D02">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4F0A80"/>
    <w:multiLevelType w:val="hybridMultilevel"/>
    <w:tmpl w:val="089CA656"/>
    <w:lvl w:ilvl="0" w:tplc="9E303198">
      <w:start w:val="3"/>
      <w:numFmt w:val="upperRoman"/>
      <w:lvlText w:val="%1.2.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16419C"/>
    <w:multiLevelType w:val="hybridMultilevel"/>
    <w:tmpl w:val="317E0692"/>
    <w:lvl w:ilvl="0" w:tplc="30F80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0E1CE7"/>
    <w:multiLevelType w:val="hybridMultilevel"/>
    <w:tmpl w:val="3080029A"/>
    <w:lvl w:ilvl="0" w:tplc="1C24086A">
      <w:start w:val="5"/>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7A3069"/>
    <w:multiLevelType w:val="hybridMultilevel"/>
    <w:tmpl w:val="B02E4EA6"/>
    <w:lvl w:ilvl="0" w:tplc="4B567A8E">
      <w:start w:val="3"/>
      <w:numFmt w:val="upperRoman"/>
      <w:lvlText w:val="%1.2.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0909D1"/>
    <w:multiLevelType w:val="hybridMultilevel"/>
    <w:tmpl w:val="997CBC2C"/>
    <w:lvl w:ilvl="0" w:tplc="2CFC1E48">
      <w:start w:val="8"/>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E80B92"/>
    <w:multiLevelType w:val="hybridMultilevel"/>
    <w:tmpl w:val="08225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4F47BE"/>
    <w:multiLevelType w:val="hybridMultilevel"/>
    <w:tmpl w:val="0E6495FA"/>
    <w:lvl w:ilvl="0" w:tplc="84A05780">
      <w:start w:val="1"/>
      <w:numFmt w:val="upperRoman"/>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40B7487"/>
    <w:multiLevelType w:val="hybridMultilevel"/>
    <w:tmpl w:val="091E1610"/>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65607D"/>
    <w:multiLevelType w:val="hybridMultilevel"/>
    <w:tmpl w:val="823CCF5E"/>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0E4C37"/>
    <w:multiLevelType w:val="hybridMultilevel"/>
    <w:tmpl w:val="1BAACE42"/>
    <w:lvl w:ilvl="0" w:tplc="6D409B7C">
      <w:start w:val="3"/>
      <w:numFmt w:val="upperRoman"/>
      <w:lvlText w:val="%1.2.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803D4"/>
    <w:multiLevelType w:val="hybridMultilevel"/>
    <w:tmpl w:val="C68A2D94"/>
    <w:lvl w:ilvl="0" w:tplc="907693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5F0F09"/>
    <w:multiLevelType w:val="hybridMultilevel"/>
    <w:tmpl w:val="F1E8094E"/>
    <w:lvl w:ilvl="0" w:tplc="1E04FEE0">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A34183"/>
    <w:multiLevelType w:val="hybridMultilevel"/>
    <w:tmpl w:val="863C3D44"/>
    <w:lvl w:ilvl="0" w:tplc="97A047A2">
      <w:start w:val="3"/>
      <w:numFmt w:val="upperRoman"/>
      <w:lvlText w:val="%1.4.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7220D6"/>
    <w:multiLevelType w:val="hybridMultilevel"/>
    <w:tmpl w:val="D62027BC"/>
    <w:lvl w:ilvl="0" w:tplc="CFF81100">
      <w:start w:val="1"/>
      <w:numFmt w:val="upperRoman"/>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5D0273C"/>
    <w:multiLevelType w:val="hybridMultilevel"/>
    <w:tmpl w:val="CF928892"/>
    <w:lvl w:ilvl="0" w:tplc="A642A9FA">
      <w:start w:val="3"/>
      <w:numFmt w:val="upperRoman"/>
      <w:lvlText w:val="%1.4.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0B3005"/>
    <w:multiLevelType w:val="hybridMultilevel"/>
    <w:tmpl w:val="4F527034"/>
    <w:lvl w:ilvl="0" w:tplc="6CF6AE7C">
      <w:start w:val="3"/>
      <w:numFmt w:val="upperRoman"/>
      <w:lvlText w:val="%1.4.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12017F"/>
    <w:multiLevelType w:val="hybridMultilevel"/>
    <w:tmpl w:val="96966D52"/>
    <w:lvl w:ilvl="0" w:tplc="60B6A774">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3D539E"/>
    <w:multiLevelType w:val="hybridMultilevel"/>
    <w:tmpl w:val="A7585D4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DD17C8"/>
    <w:multiLevelType w:val="hybridMultilevel"/>
    <w:tmpl w:val="E102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D033BD"/>
    <w:multiLevelType w:val="hybridMultilevel"/>
    <w:tmpl w:val="0D6C38FE"/>
    <w:lvl w:ilvl="0" w:tplc="C83AF6E6">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D67700"/>
    <w:multiLevelType w:val="hybridMultilevel"/>
    <w:tmpl w:val="3DB259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7195DCC"/>
    <w:multiLevelType w:val="hybridMultilevel"/>
    <w:tmpl w:val="B844771C"/>
    <w:lvl w:ilvl="0" w:tplc="E09C678A">
      <w:start w:val="1"/>
      <w:numFmt w:val="upperRoman"/>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79B4409"/>
    <w:multiLevelType w:val="multilevel"/>
    <w:tmpl w:val="01A0977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2">
    <w:nsid w:val="48CA3532"/>
    <w:multiLevelType w:val="hybridMultilevel"/>
    <w:tmpl w:val="A038EC7E"/>
    <w:lvl w:ilvl="0" w:tplc="32BA5CAE">
      <w:start w:val="1"/>
      <w:numFmt w:val="bullet"/>
      <w:lvlText w:val=""/>
      <w:lvlJc w:val="left"/>
      <w:pPr>
        <w:ind w:left="720" w:hanging="360"/>
      </w:pPr>
      <w:rPr>
        <w:rFonts w:ascii="Wingdings" w:hAnsi="Wingdings" w:hint="default"/>
        <w:sz w:val="3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116830"/>
    <w:multiLevelType w:val="hybridMultilevel"/>
    <w:tmpl w:val="75107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B6062D"/>
    <w:multiLevelType w:val="hybridMultilevel"/>
    <w:tmpl w:val="65307A62"/>
    <w:lvl w:ilvl="0" w:tplc="986AAC6E">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ED03646"/>
    <w:multiLevelType w:val="hybridMultilevel"/>
    <w:tmpl w:val="941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F605564"/>
    <w:multiLevelType w:val="hybridMultilevel"/>
    <w:tmpl w:val="B72A7C56"/>
    <w:lvl w:ilvl="0" w:tplc="59B2607E">
      <w:start w:val="1"/>
      <w:numFmt w:val="decimal"/>
      <w:lvlText w:val="%1."/>
      <w:lvlJc w:val="left"/>
      <w:pPr>
        <w:ind w:left="720" w:hanging="360"/>
      </w:pPr>
      <w:rPr>
        <w:rFonts w:ascii="Times New Roman" w:hAnsi="Times New Roman"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3AF1FB0"/>
    <w:multiLevelType w:val="hybridMultilevel"/>
    <w:tmpl w:val="C89206C6"/>
    <w:lvl w:ilvl="0" w:tplc="C97299F4">
      <w:start w:val="1"/>
      <w:numFmt w:val="upperRoman"/>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4D0085B"/>
    <w:multiLevelType w:val="hybridMultilevel"/>
    <w:tmpl w:val="A9909FE0"/>
    <w:lvl w:ilvl="0" w:tplc="14C8BE5E">
      <w:start w:val="2"/>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708069D"/>
    <w:multiLevelType w:val="hybridMultilevel"/>
    <w:tmpl w:val="EFBE03E2"/>
    <w:lvl w:ilvl="0" w:tplc="65D88084">
      <w:start w:val="3"/>
      <w:numFmt w:val="upperRoman"/>
      <w:lvlText w:val="%1.6."/>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83E085F"/>
    <w:multiLevelType w:val="hybridMultilevel"/>
    <w:tmpl w:val="CF6E2C26"/>
    <w:lvl w:ilvl="0" w:tplc="3A6A6212">
      <w:start w:val="4"/>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8614F8B"/>
    <w:multiLevelType w:val="hybridMultilevel"/>
    <w:tmpl w:val="8C2A9E3C"/>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B092D67"/>
    <w:multiLevelType w:val="hybridMultilevel"/>
    <w:tmpl w:val="9F34F3EA"/>
    <w:lvl w:ilvl="0" w:tplc="9B0CBA5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60D63D45"/>
    <w:multiLevelType w:val="hybridMultilevel"/>
    <w:tmpl w:val="F710D81E"/>
    <w:lvl w:ilvl="0" w:tplc="75F0E4E4">
      <w:start w:val="3"/>
      <w:numFmt w:val="upperRoman"/>
      <w:lvlText w:val="%1.3."/>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414FDC"/>
    <w:multiLevelType w:val="hybridMultilevel"/>
    <w:tmpl w:val="1DA816CA"/>
    <w:lvl w:ilvl="0" w:tplc="B64C2ABE">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2B33E00"/>
    <w:multiLevelType w:val="hybridMultilevel"/>
    <w:tmpl w:val="ADB8E91A"/>
    <w:lvl w:ilvl="0" w:tplc="5A887D8C">
      <w:start w:val="4"/>
      <w:numFmt w:val="upperRoman"/>
      <w:lvlText w:val="%1.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6DC4633"/>
    <w:multiLevelType w:val="hybridMultilevel"/>
    <w:tmpl w:val="D3F05E7A"/>
    <w:lvl w:ilvl="0" w:tplc="AEC8BAFC">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7F74E00"/>
    <w:multiLevelType w:val="hybridMultilevel"/>
    <w:tmpl w:val="19ECEDA2"/>
    <w:lvl w:ilvl="0" w:tplc="E4008FC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99B2E0D"/>
    <w:multiLevelType w:val="hybridMultilevel"/>
    <w:tmpl w:val="B80AC6F6"/>
    <w:lvl w:ilvl="0" w:tplc="C09A89F4">
      <w:start w:val="3"/>
      <w:numFmt w:val="upperRoman"/>
      <w:lvlText w:val="%1.4."/>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A047756"/>
    <w:multiLevelType w:val="hybridMultilevel"/>
    <w:tmpl w:val="C87E099A"/>
    <w:lvl w:ilvl="0" w:tplc="9A94BE44">
      <w:start w:val="3"/>
      <w:numFmt w:val="upperRoman"/>
      <w:lvlText w:val="%1.4.4"/>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E2016E5"/>
    <w:multiLevelType w:val="hybridMultilevel"/>
    <w:tmpl w:val="23D2B9F8"/>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5AC2809"/>
    <w:multiLevelType w:val="hybridMultilevel"/>
    <w:tmpl w:val="A380034C"/>
    <w:lvl w:ilvl="0" w:tplc="E07EF69C">
      <w:start w:val="3"/>
      <w:numFmt w:val="upperRoman"/>
      <w:lvlText w:val="%1.2."/>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5BE5B3A"/>
    <w:multiLevelType w:val="hybridMultilevel"/>
    <w:tmpl w:val="C9A2FF92"/>
    <w:lvl w:ilvl="0" w:tplc="A0A6A3EA">
      <w:start w:val="1"/>
      <w:numFmt w:val="decimal"/>
      <w:lvlText w:val="%1.4.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86E55CD"/>
    <w:multiLevelType w:val="hybridMultilevel"/>
    <w:tmpl w:val="CF5A7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8C168D2"/>
    <w:multiLevelType w:val="hybridMultilevel"/>
    <w:tmpl w:val="9C665B0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9B01BB3"/>
    <w:multiLevelType w:val="hybridMultilevel"/>
    <w:tmpl w:val="AD80A2E6"/>
    <w:lvl w:ilvl="0" w:tplc="97FE5100">
      <w:start w:val="4"/>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A7A7258"/>
    <w:multiLevelType w:val="hybridMultilevel"/>
    <w:tmpl w:val="A41C3E0A"/>
    <w:lvl w:ilvl="0" w:tplc="5B147A7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C081276"/>
    <w:multiLevelType w:val="hybridMultilevel"/>
    <w:tmpl w:val="B5341B5A"/>
    <w:lvl w:ilvl="0" w:tplc="7092334A">
      <w:start w:val="3"/>
      <w:numFmt w:val="upperRoman"/>
      <w:lvlText w:val="%1.3.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9"/>
  </w:num>
  <w:num w:numId="3">
    <w:abstractNumId w:val="30"/>
  </w:num>
  <w:num w:numId="4">
    <w:abstractNumId w:val="5"/>
  </w:num>
  <w:num w:numId="5">
    <w:abstractNumId w:val="37"/>
  </w:num>
  <w:num w:numId="6">
    <w:abstractNumId w:val="22"/>
  </w:num>
  <w:num w:numId="7">
    <w:abstractNumId w:val="15"/>
  </w:num>
  <w:num w:numId="8">
    <w:abstractNumId w:val="35"/>
  </w:num>
  <w:num w:numId="9">
    <w:abstractNumId w:val="1"/>
  </w:num>
  <w:num w:numId="10">
    <w:abstractNumId w:val="44"/>
  </w:num>
  <w:num w:numId="11">
    <w:abstractNumId w:val="52"/>
  </w:num>
  <w:num w:numId="12">
    <w:abstractNumId w:val="19"/>
  </w:num>
  <w:num w:numId="13">
    <w:abstractNumId w:val="10"/>
  </w:num>
  <w:num w:numId="14">
    <w:abstractNumId w:val="8"/>
  </w:num>
  <w:num w:numId="15">
    <w:abstractNumId w:val="6"/>
  </w:num>
  <w:num w:numId="16">
    <w:abstractNumId w:val="54"/>
  </w:num>
  <w:num w:numId="17">
    <w:abstractNumId w:val="28"/>
  </w:num>
  <w:num w:numId="18">
    <w:abstractNumId w:val="51"/>
  </w:num>
  <w:num w:numId="19">
    <w:abstractNumId w:val="12"/>
  </w:num>
  <w:num w:numId="20">
    <w:abstractNumId w:val="50"/>
  </w:num>
  <w:num w:numId="21">
    <w:abstractNumId w:val="18"/>
  </w:num>
  <w:num w:numId="22">
    <w:abstractNumId w:val="41"/>
  </w:num>
  <w:num w:numId="23">
    <w:abstractNumId w:val="9"/>
  </w:num>
  <w:num w:numId="24">
    <w:abstractNumId w:val="16"/>
  </w:num>
  <w:num w:numId="25">
    <w:abstractNumId w:val="43"/>
  </w:num>
  <w:num w:numId="26">
    <w:abstractNumId w:val="0"/>
  </w:num>
  <w:num w:numId="27">
    <w:abstractNumId w:val="57"/>
  </w:num>
  <w:num w:numId="28">
    <w:abstractNumId w:val="38"/>
  </w:num>
  <w:num w:numId="29">
    <w:abstractNumId w:val="17"/>
  </w:num>
  <w:num w:numId="30">
    <w:abstractNumId w:val="36"/>
  </w:num>
  <w:num w:numId="31">
    <w:abstractNumId w:val="48"/>
  </w:num>
  <w:num w:numId="32">
    <w:abstractNumId w:val="24"/>
  </w:num>
  <w:num w:numId="33">
    <w:abstractNumId w:val="7"/>
  </w:num>
  <w:num w:numId="34">
    <w:abstractNumId w:val="21"/>
  </w:num>
  <w:num w:numId="35">
    <w:abstractNumId w:val="25"/>
  </w:num>
  <w:num w:numId="36">
    <w:abstractNumId w:val="23"/>
  </w:num>
  <w:num w:numId="37">
    <w:abstractNumId w:val="26"/>
  </w:num>
  <w:num w:numId="38">
    <w:abstractNumId w:val="33"/>
  </w:num>
  <w:num w:numId="39">
    <w:abstractNumId w:val="4"/>
  </w:num>
  <w:num w:numId="40">
    <w:abstractNumId w:val="49"/>
  </w:num>
  <w:num w:numId="41">
    <w:abstractNumId w:val="2"/>
  </w:num>
  <w:num w:numId="42">
    <w:abstractNumId w:val="56"/>
  </w:num>
  <w:num w:numId="43">
    <w:abstractNumId w:val="39"/>
  </w:num>
  <w:num w:numId="44">
    <w:abstractNumId w:val="34"/>
  </w:num>
  <w:num w:numId="45">
    <w:abstractNumId w:val="42"/>
  </w:num>
  <w:num w:numId="46">
    <w:abstractNumId w:val="55"/>
  </w:num>
  <w:num w:numId="47">
    <w:abstractNumId w:val="53"/>
  </w:num>
  <w:num w:numId="48">
    <w:abstractNumId w:val="13"/>
  </w:num>
  <w:num w:numId="49">
    <w:abstractNumId w:val="40"/>
  </w:num>
  <w:num w:numId="50">
    <w:abstractNumId w:val="47"/>
  </w:num>
  <w:num w:numId="51">
    <w:abstractNumId w:val="3"/>
  </w:num>
  <w:num w:numId="52">
    <w:abstractNumId w:val="46"/>
  </w:num>
  <w:num w:numId="53">
    <w:abstractNumId w:val="11"/>
  </w:num>
  <w:num w:numId="54">
    <w:abstractNumId w:val="45"/>
  </w:num>
  <w:num w:numId="55">
    <w:abstractNumId w:val="27"/>
  </w:num>
  <w:num w:numId="56">
    <w:abstractNumId w:val="20"/>
  </w:num>
  <w:num w:numId="57">
    <w:abstractNumId w:val="32"/>
  </w:num>
  <w:num w:numId="58">
    <w:abstractNumId w:val="3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mailMerge>
    <w:mainDocumentType w:val="mailingLabels"/>
    <w:dataType w:val="textFile"/>
    <w:activeRecord w:val="-1"/>
    <w:odso/>
  </w:mailMerge>
  <w:defaultTabStop w:val="720"/>
  <w:characterSpacingControl w:val="doNotCompress"/>
  <w:hdrShapeDefaults>
    <o:shapedefaults v:ext="edit" spidmax="1157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099"/>
    <w:rsid w:val="0000008B"/>
    <w:rsid w:val="000007E4"/>
    <w:rsid w:val="00000A2D"/>
    <w:rsid w:val="00001D34"/>
    <w:rsid w:val="0000283B"/>
    <w:rsid w:val="000029B9"/>
    <w:rsid w:val="000033F0"/>
    <w:rsid w:val="00004698"/>
    <w:rsid w:val="00004A2F"/>
    <w:rsid w:val="00004C6B"/>
    <w:rsid w:val="000055C6"/>
    <w:rsid w:val="0000593C"/>
    <w:rsid w:val="00005D2A"/>
    <w:rsid w:val="00006186"/>
    <w:rsid w:val="000070DD"/>
    <w:rsid w:val="00007B42"/>
    <w:rsid w:val="00010EF0"/>
    <w:rsid w:val="00011225"/>
    <w:rsid w:val="0001134B"/>
    <w:rsid w:val="00011E8D"/>
    <w:rsid w:val="000121D9"/>
    <w:rsid w:val="000126D6"/>
    <w:rsid w:val="0001280E"/>
    <w:rsid w:val="0001304A"/>
    <w:rsid w:val="0001446C"/>
    <w:rsid w:val="000147EF"/>
    <w:rsid w:val="00015795"/>
    <w:rsid w:val="00015E3E"/>
    <w:rsid w:val="00015FE9"/>
    <w:rsid w:val="0001691C"/>
    <w:rsid w:val="00017538"/>
    <w:rsid w:val="0002081E"/>
    <w:rsid w:val="0002100D"/>
    <w:rsid w:val="00021DF8"/>
    <w:rsid w:val="000222EB"/>
    <w:rsid w:val="00022729"/>
    <w:rsid w:val="00022944"/>
    <w:rsid w:val="0002444C"/>
    <w:rsid w:val="00025519"/>
    <w:rsid w:val="00026846"/>
    <w:rsid w:val="00027B23"/>
    <w:rsid w:val="00030845"/>
    <w:rsid w:val="00030C28"/>
    <w:rsid w:val="00031A1E"/>
    <w:rsid w:val="00031DBD"/>
    <w:rsid w:val="000325CC"/>
    <w:rsid w:val="00032E5A"/>
    <w:rsid w:val="00032F01"/>
    <w:rsid w:val="000343F1"/>
    <w:rsid w:val="0003519D"/>
    <w:rsid w:val="00037151"/>
    <w:rsid w:val="00037827"/>
    <w:rsid w:val="00037B0F"/>
    <w:rsid w:val="00037CD4"/>
    <w:rsid w:val="000404F9"/>
    <w:rsid w:val="000418B3"/>
    <w:rsid w:val="00041FCD"/>
    <w:rsid w:val="000428C9"/>
    <w:rsid w:val="000438AA"/>
    <w:rsid w:val="00043F64"/>
    <w:rsid w:val="00044D7F"/>
    <w:rsid w:val="00044F4F"/>
    <w:rsid w:val="00045034"/>
    <w:rsid w:val="00045AB8"/>
    <w:rsid w:val="00045B41"/>
    <w:rsid w:val="000460D1"/>
    <w:rsid w:val="000517A6"/>
    <w:rsid w:val="000519AA"/>
    <w:rsid w:val="00053336"/>
    <w:rsid w:val="00053822"/>
    <w:rsid w:val="00053F03"/>
    <w:rsid w:val="00054F65"/>
    <w:rsid w:val="0005556F"/>
    <w:rsid w:val="00055847"/>
    <w:rsid w:val="00055D20"/>
    <w:rsid w:val="000571E3"/>
    <w:rsid w:val="000606DE"/>
    <w:rsid w:val="000612E8"/>
    <w:rsid w:val="000623FC"/>
    <w:rsid w:val="00062E10"/>
    <w:rsid w:val="00063056"/>
    <w:rsid w:val="000633A3"/>
    <w:rsid w:val="000648EE"/>
    <w:rsid w:val="00064978"/>
    <w:rsid w:val="00065171"/>
    <w:rsid w:val="00065715"/>
    <w:rsid w:val="000657D3"/>
    <w:rsid w:val="00066110"/>
    <w:rsid w:val="000661DE"/>
    <w:rsid w:val="00066282"/>
    <w:rsid w:val="000665E3"/>
    <w:rsid w:val="000674F5"/>
    <w:rsid w:val="00067DBA"/>
    <w:rsid w:val="00070BC0"/>
    <w:rsid w:val="00072205"/>
    <w:rsid w:val="00073DC9"/>
    <w:rsid w:val="00073F76"/>
    <w:rsid w:val="00075818"/>
    <w:rsid w:val="000761EC"/>
    <w:rsid w:val="00077E6A"/>
    <w:rsid w:val="000800E5"/>
    <w:rsid w:val="0008188F"/>
    <w:rsid w:val="000820A1"/>
    <w:rsid w:val="00082DBB"/>
    <w:rsid w:val="0008469C"/>
    <w:rsid w:val="00084DFB"/>
    <w:rsid w:val="00085177"/>
    <w:rsid w:val="00085558"/>
    <w:rsid w:val="00085DDA"/>
    <w:rsid w:val="00085EAC"/>
    <w:rsid w:val="000865B6"/>
    <w:rsid w:val="000906F6"/>
    <w:rsid w:val="0009082D"/>
    <w:rsid w:val="000915AD"/>
    <w:rsid w:val="000927FD"/>
    <w:rsid w:val="00092F2B"/>
    <w:rsid w:val="00093C86"/>
    <w:rsid w:val="00093ED5"/>
    <w:rsid w:val="000949A0"/>
    <w:rsid w:val="000960BD"/>
    <w:rsid w:val="000961C4"/>
    <w:rsid w:val="0009628C"/>
    <w:rsid w:val="000964C1"/>
    <w:rsid w:val="0009697E"/>
    <w:rsid w:val="000A0218"/>
    <w:rsid w:val="000A0CD6"/>
    <w:rsid w:val="000A112E"/>
    <w:rsid w:val="000A1D5F"/>
    <w:rsid w:val="000A2ED6"/>
    <w:rsid w:val="000A3129"/>
    <w:rsid w:val="000A47C9"/>
    <w:rsid w:val="000A497A"/>
    <w:rsid w:val="000A4E9F"/>
    <w:rsid w:val="000A5102"/>
    <w:rsid w:val="000A5137"/>
    <w:rsid w:val="000A545D"/>
    <w:rsid w:val="000A6416"/>
    <w:rsid w:val="000B1192"/>
    <w:rsid w:val="000B17CC"/>
    <w:rsid w:val="000B18A9"/>
    <w:rsid w:val="000B21D5"/>
    <w:rsid w:val="000B3565"/>
    <w:rsid w:val="000B3C64"/>
    <w:rsid w:val="000B3F3F"/>
    <w:rsid w:val="000B3FAC"/>
    <w:rsid w:val="000B3FD4"/>
    <w:rsid w:val="000B5147"/>
    <w:rsid w:val="000B6410"/>
    <w:rsid w:val="000B71C2"/>
    <w:rsid w:val="000C14F7"/>
    <w:rsid w:val="000C4261"/>
    <w:rsid w:val="000C4A2C"/>
    <w:rsid w:val="000C5620"/>
    <w:rsid w:val="000C5957"/>
    <w:rsid w:val="000C5D5E"/>
    <w:rsid w:val="000C6B56"/>
    <w:rsid w:val="000D06F8"/>
    <w:rsid w:val="000D0FEA"/>
    <w:rsid w:val="000D10BC"/>
    <w:rsid w:val="000D178C"/>
    <w:rsid w:val="000D1823"/>
    <w:rsid w:val="000D1CE6"/>
    <w:rsid w:val="000D2000"/>
    <w:rsid w:val="000D3179"/>
    <w:rsid w:val="000D3794"/>
    <w:rsid w:val="000D3941"/>
    <w:rsid w:val="000D589C"/>
    <w:rsid w:val="000E272F"/>
    <w:rsid w:val="000E299A"/>
    <w:rsid w:val="000E2BA4"/>
    <w:rsid w:val="000E2FF5"/>
    <w:rsid w:val="000E379F"/>
    <w:rsid w:val="000E3C67"/>
    <w:rsid w:val="000E4414"/>
    <w:rsid w:val="000E504D"/>
    <w:rsid w:val="000E5431"/>
    <w:rsid w:val="000E73FD"/>
    <w:rsid w:val="000F02CF"/>
    <w:rsid w:val="000F074F"/>
    <w:rsid w:val="000F16A0"/>
    <w:rsid w:val="000F1E23"/>
    <w:rsid w:val="000F1FDC"/>
    <w:rsid w:val="000F3051"/>
    <w:rsid w:val="000F397E"/>
    <w:rsid w:val="000F5058"/>
    <w:rsid w:val="000F5454"/>
    <w:rsid w:val="000F781E"/>
    <w:rsid w:val="000F79DD"/>
    <w:rsid w:val="000F7AD2"/>
    <w:rsid w:val="001000F6"/>
    <w:rsid w:val="00100BCE"/>
    <w:rsid w:val="00101079"/>
    <w:rsid w:val="00102DA3"/>
    <w:rsid w:val="00103BC8"/>
    <w:rsid w:val="0010410C"/>
    <w:rsid w:val="00104D9E"/>
    <w:rsid w:val="0010595E"/>
    <w:rsid w:val="001076F2"/>
    <w:rsid w:val="001105E8"/>
    <w:rsid w:val="00110C59"/>
    <w:rsid w:val="00110C9D"/>
    <w:rsid w:val="00111FB7"/>
    <w:rsid w:val="001122A0"/>
    <w:rsid w:val="00113756"/>
    <w:rsid w:val="0011423F"/>
    <w:rsid w:val="00115A20"/>
    <w:rsid w:val="00117FDC"/>
    <w:rsid w:val="00120970"/>
    <w:rsid w:val="00121615"/>
    <w:rsid w:val="001216EF"/>
    <w:rsid w:val="00121F2A"/>
    <w:rsid w:val="0012298C"/>
    <w:rsid w:val="00124644"/>
    <w:rsid w:val="001249B3"/>
    <w:rsid w:val="00124BD1"/>
    <w:rsid w:val="00125FE1"/>
    <w:rsid w:val="00126C02"/>
    <w:rsid w:val="00126C0D"/>
    <w:rsid w:val="00126D49"/>
    <w:rsid w:val="0012758A"/>
    <w:rsid w:val="0013075B"/>
    <w:rsid w:val="001307FA"/>
    <w:rsid w:val="00130FFE"/>
    <w:rsid w:val="0013211C"/>
    <w:rsid w:val="00132956"/>
    <w:rsid w:val="001334F8"/>
    <w:rsid w:val="00133A1D"/>
    <w:rsid w:val="001366DE"/>
    <w:rsid w:val="00136FB4"/>
    <w:rsid w:val="00137866"/>
    <w:rsid w:val="00142AF6"/>
    <w:rsid w:val="00142BCF"/>
    <w:rsid w:val="00143376"/>
    <w:rsid w:val="001436E8"/>
    <w:rsid w:val="00144E30"/>
    <w:rsid w:val="001450D6"/>
    <w:rsid w:val="00146084"/>
    <w:rsid w:val="0014702E"/>
    <w:rsid w:val="001477E1"/>
    <w:rsid w:val="001501B9"/>
    <w:rsid w:val="00151B8C"/>
    <w:rsid w:val="00151C8F"/>
    <w:rsid w:val="00152043"/>
    <w:rsid w:val="00152D5F"/>
    <w:rsid w:val="0015627E"/>
    <w:rsid w:val="00156651"/>
    <w:rsid w:val="00156A39"/>
    <w:rsid w:val="00156C32"/>
    <w:rsid w:val="00156F35"/>
    <w:rsid w:val="0015749F"/>
    <w:rsid w:val="00160C91"/>
    <w:rsid w:val="0016167F"/>
    <w:rsid w:val="0016211E"/>
    <w:rsid w:val="00162801"/>
    <w:rsid w:val="00162A31"/>
    <w:rsid w:val="00162ACA"/>
    <w:rsid w:val="00164A9C"/>
    <w:rsid w:val="001651F2"/>
    <w:rsid w:val="001652D3"/>
    <w:rsid w:val="00167F02"/>
    <w:rsid w:val="00170D4A"/>
    <w:rsid w:val="00171012"/>
    <w:rsid w:val="00171399"/>
    <w:rsid w:val="00172301"/>
    <w:rsid w:val="00172A6F"/>
    <w:rsid w:val="00172F91"/>
    <w:rsid w:val="00174C55"/>
    <w:rsid w:val="0017544C"/>
    <w:rsid w:val="00175733"/>
    <w:rsid w:val="0017591D"/>
    <w:rsid w:val="00175B43"/>
    <w:rsid w:val="001761B3"/>
    <w:rsid w:val="00177908"/>
    <w:rsid w:val="0018061D"/>
    <w:rsid w:val="00181756"/>
    <w:rsid w:val="001822ED"/>
    <w:rsid w:val="00182790"/>
    <w:rsid w:val="001841E4"/>
    <w:rsid w:val="0018444D"/>
    <w:rsid w:val="0018578C"/>
    <w:rsid w:val="00187C4F"/>
    <w:rsid w:val="0019178D"/>
    <w:rsid w:val="00191A34"/>
    <w:rsid w:val="0019284F"/>
    <w:rsid w:val="00192D4F"/>
    <w:rsid w:val="00192DB6"/>
    <w:rsid w:val="0019312D"/>
    <w:rsid w:val="001940BF"/>
    <w:rsid w:val="00194514"/>
    <w:rsid w:val="001960BB"/>
    <w:rsid w:val="00196430"/>
    <w:rsid w:val="001964D6"/>
    <w:rsid w:val="0019686C"/>
    <w:rsid w:val="00196D72"/>
    <w:rsid w:val="00196EB7"/>
    <w:rsid w:val="001A04CE"/>
    <w:rsid w:val="001A162C"/>
    <w:rsid w:val="001A20DE"/>
    <w:rsid w:val="001A4121"/>
    <w:rsid w:val="001A514D"/>
    <w:rsid w:val="001A6AE9"/>
    <w:rsid w:val="001B0848"/>
    <w:rsid w:val="001B323E"/>
    <w:rsid w:val="001B3DBD"/>
    <w:rsid w:val="001B461E"/>
    <w:rsid w:val="001B475A"/>
    <w:rsid w:val="001B49B0"/>
    <w:rsid w:val="001B58B8"/>
    <w:rsid w:val="001B644C"/>
    <w:rsid w:val="001B6EBD"/>
    <w:rsid w:val="001B779B"/>
    <w:rsid w:val="001C068D"/>
    <w:rsid w:val="001C0D9C"/>
    <w:rsid w:val="001C10FF"/>
    <w:rsid w:val="001C15A7"/>
    <w:rsid w:val="001C23FE"/>
    <w:rsid w:val="001C49A2"/>
    <w:rsid w:val="001C55DE"/>
    <w:rsid w:val="001C6456"/>
    <w:rsid w:val="001D0381"/>
    <w:rsid w:val="001D05C1"/>
    <w:rsid w:val="001D235E"/>
    <w:rsid w:val="001D25DF"/>
    <w:rsid w:val="001D2AF6"/>
    <w:rsid w:val="001D2EC1"/>
    <w:rsid w:val="001D35ED"/>
    <w:rsid w:val="001D4738"/>
    <w:rsid w:val="001D595C"/>
    <w:rsid w:val="001D63D6"/>
    <w:rsid w:val="001D77CB"/>
    <w:rsid w:val="001D7FF2"/>
    <w:rsid w:val="001E0354"/>
    <w:rsid w:val="001E0384"/>
    <w:rsid w:val="001E0CDA"/>
    <w:rsid w:val="001E1675"/>
    <w:rsid w:val="001E2641"/>
    <w:rsid w:val="001E2EE3"/>
    <w:rsid w:val="001E3A81"/>
    <w:rsid w:val="001E3AE3"/>
    <w:rsid w:val="001E4792"/>
    <w:rsid w:val="001E4FC8"/>
    <w:rsid w:val="001E5A7C"/>
    <w:rsid w:val="001E6176"/>
    <w:rsid w:val="001E76DC"/>
    <w:rsid w:val="001F0356"/>
    <w:rsid w:val="001F09EB"/>
    <w:rsid w:val="001F1490"/>
    <w:rsid w:val="001F1E22"/>
    <w:rsid w:val="001F20A8"/>
    <w:rsid w:val="001F35B7"/>
    <w:rsid w:val="001F47CD"/>
    <w:rsid w:val="001F4D8E"/>
    <w:rsid w:val="001F5197"/>
    <w:rsid w:val="001F5A55"/>
    <w:rsid w:val="001F6A49"/>
    <w:rsid w:val="00200C31"/>
    <w:rsid w:val="002017CC"/>
    <w:rsid w:val="002018BA"/>
    <w:rsid w:val="00202EDE"/>
    <w:rsid w:val="00203496"/>
    <w:rsid w:val="00203B4E"/>
    <w:rsid w:val="002044B5"/>
    <w:rsid w:val="0020501A"/>
    <w:rsid w:val="00210AA2"/>
    <w:rsid w:val="002114EC"/>
    <w:rsid w:val="002119A0"/>
    <w:rsid w:val="00213C7C"/>
    <w:rsid w:val="002140AB"/>
    <w:rsid w:val="00215AC0"/>
    <w:rsid w:val="002167C9"/>
    <w:rsid w:val="00216A72"/>
    <w:rsid w:val="002172F8"/>
    <w:rsid w:val="002176E0"/>
    <w:rsid w:val="00220684"/>
    <w:rsid w:val="0022068F"/>
    <w:rsid w:val="00220935"/>
    <w:rsid w:val="00220D9F"/>
    <w:rsid w:val="00221721"/>
    <w:rsid w:val="00221741"/>
    <w:rsid w:val="00222903"/>
    <w:rsid w:val="002229E9"/>
    <w:rsid w:val="0022570F"/>
    <w:rsid w:val="00227D5D"/>
    <w:rsid w:val="00227E5B"/>
    <w:rsid w:val="00231533"/>
    <w:rsid w:val="00231906"/>
    <w:rsid w:val="0023234A"/>
    <w:rsid w:val="002323FC"/>
    <w:rsid w:val="00233BA0"/>
    <w:rsid w:val="00234174"/>
    <w:rsid w:val="002343D8"/>
    <w:rsid w:val="0023512E"/>
    <w:rsid w:val="002354FB"/>
    <w:rsid w:val="00235613"/>
    <w:rsid w:val="00237007"/>
    <w:rsid w:val="00237529"/>
    <w:rsid w:val="00237CF6"/>
    <w:rsid w:val="0024000B"/>
    <w:rsid w:val="00240DB1"/>
    <w:rsid w:val="0024203F"/>
    <w:rsid w:val="00242170"/>
    <w:rsid w:val="002431C5"/>
    <w:rsid w:val="002447BB"/>
    <w:rsid w:val="00244F67"/>
    <w:rsid w:val="00245407"/>
    <w:rsid w:val="002459BB"/>
    <w:rsid w:val="00245F2D"/>
    <w:rsid w:val="0024611B"/>
    <w:rsid w:val="00246D72"/>
    <w:rsid w:val="002474F0"/>
    <w:rsid w:val="00247F28"/>
    <w:rsid w:val="00250E58"/>
    <w:rsid w:val="00251482"/>
    <w:rsid w:val="00251A35"/>
    <w:rsid w:val="00251AFF"/>
    <w:rsid w:val="00252087"/>
    <w:rsid w:val="0025465E"/>
    <w:rsid w:val="0025468F"/>
    <w:rsid w:val="00254988"/>
    <w:rsid w:val="00255954"/>
    <w:rsid w:val="00255E92"/>
    <w:rsid w:val="0025622E"/>
    <w:rsid w:val="00256ED8"/>
    <w:rsid w:val="00257361"/>
    <w:rsid w:val="00257FC5"/>
    <w:rsid w:val="0026072F"/>
    <w:rsid w:val="0026091C"/>
    <w:rsid w:val="002609FB"/>
    <w:rsid w:val="002618B2"/>
    <w:rsid w:val="002620E5"/>
    <w:rsid w:val="00262C79"/>
    <w:rsid w:val="0026322A"/>
    <w:rsid w:val="00263FA6"/>
    <w:rsid w:val="00265C64"/>
    <w:rsid w:val="00266353"/>
    <w:rsid w:val="00266DCA"/>
    <w:rsid w:val="00266FB5"/>
    <w:rsid w:val="00267A6D"/>
    <w:rsid w:val="00270861"/>
    <w:rsid w:val="00270A8A"/>
    <w:rsid w:val="00270F60"/>
    <w:rsid w:val="00273C27"/>
    <w:rsid w:val="00274E70"/>
    <w:rsid w:val="0027561A"/>
    <w:rsid w:val="002759AA"/>
    <w:rsid w:val="00276750"/>
    <w:rsid w:val="00276F97"/>
    <w:rsid w:val="00280B23"/>
    <w:rsid w:val="00281C2C"/>
    <w:rsid w:val="00281FB9"/>
    <w:rsid w:val="00283718"/>
    <w:rsid w:val="00284D19"/>
    <w:rsid w:val="00284F98"/>
    <w:rsid w:val="00286C01"/>
    <w:rsid w:val="00287649"/>
    <w:rsid w:val="0028773F"/>
    <w:rsid w:val="00291F07"/>
    <w:rsid w:val="00291F44"/>
    <w:rsid w:val="00294391"/>
    <w:rsid w:val="00294437"/>
    <w:rsid w:val="002944D7"/>
    <w:rsid w:val="0029546F"/>
    <w:rsid w:val="00295D3B"/>
    <w:rsid w:val="002966B8"/>
    <w:rsid w:val="00296B74"/>
    <w:rsid w:val="00296B9E"/>
    <w:rsid w:val="0029704E"/>
    <w:rsid w:val="0029712E"/>
    <w:rsid w:val="002A1301"/>
    <w:rsid w:val="002A1EF9"/>
    <w:rsid w:val="002A2103"/>
    <w:rsid w:val="002A3441"/>
    <w:rsid w:val="002A37E4"/>
    <w:rsid w:val="002A3BD0"/>
    <w:rsid w:val="002A3C7B"/>
    <w:rsid w:val="002A5D62"/>
    <w:rsid w:val="002A620D"/>
    <w:rsid w:val="002A7CA2"/>
    <w:rsid w:val="002B23D9"/>
    <w:rsid w:val="002B3999"/>
    <w:rsid w:val="002B4554"/>
    <w:rsid w:val="002B54E2"/>
    <w:rsid w:val="002B5E2A"/>
    <w:rsid w:val="002B5EAA"/>
    <w:rsid w:val="002B5EBF"/>
    <w:rsid w:val="002B71CD"/>
    <w:rsid w:val="002C0258"/>
    <w:rsid w:val="002C0CF5"/>
    <w:rsid w:val="002C13A4"/>
    <w:rsid w:val="002C1770"/>
    <w:rsid w:val="002C1C13"/>
    <w:rsid w:val="002C2341"/>
    <w:rsid w:val="002C255F"/>
    <w:rsid w:val="002C28A4"/>
    <w:rsid w:val="002C320E"/>
    <w:rsid w:val="002C3F41"/>
    <w:rsid w:val="002C521D"/>
    <w:rsid w:val="002C553F"/>
    <w:rsid w:val="002C58AA"/>
    <w:rsid w:val="002C5941"/>
    <w:rsid w:val="002C5F32"/>
    <w:rsid w:val="002C62F1"/>
    <w:rsid w:val="002C6637"/>
    <w:rsid w:val="002C72BB"/>
    <w:rsid w:val="002D0948"/>
    <w:rsid w:val="002D23CC"/>
    <w:rsid w:val="002D2609"/>
    <w:rsid w:val="002D3CC8"/>
    <w:rsid w:val="002D3EA6"/>
    <w:rsid w:val="002D4C90"/>
    <w:rsid w:val="002D5386"/>
    <w:rsid w:val="002D591D"/>
    <w:rsid w:val="002D60D2"/>
    <w:rsid w:val="002E0CEE"/>
    <w:rsid w:val="002E18FB"/>
    <w:rsid w:val="002E1D72"/>
    <w:rsid w:val="002E29C2"/>
    <w:rsid w:val="002E42FE"/>
    <w:rsid w:val="002E43B0"/>
    <w:rsid w:val="002E4E0A"/>
    <w:rsid w:val="002E6758"/>
    <w:rsid w:val="002E6EF6"/>
    <w:rsid w:val="002E73A5"/>
    <w:rsid w:val="002E7A79"/>
    <w:rsid w:val="002F0223"/>
    <w:rsid w:val="002F0BB6"/>
    <w:rsid w:val="002F0BD4"/>
    <w:rsid w:val="002F0EED"/>
    <w:rsid w:val="002F37EC"/>
    <w:rsid w:val="002F3B2F"/>
    <w:rsid w:val="002F5045"/>
    <w:rsid w:val="002F5C86"/>
    <w:rsid w:val="002F5EE6"/>
    <w:rsid w:val="002F7060"/>
    <w:rsid w:val="00301548"/>
    <w:rsid w:val="00302015"/>
    <w:rsid w:val="00302762"/>
    <w:rsid w:val="00303F0A"/>
    <w:rsid w:val="00304153"/>
    <w:rsid w:val="003043EB"/>
    <w:rsid w:val="00305244"/>
    <w:rsid w:val="003063E3"/>
    <w:rsid w:val="003070CA"/>
    <w:rsid w:val="003079C3"/>
    <w:rsid w:val="00307DB2"/>
    <w:rsid w:val="00310410"/>
    <w:rsid w:val="00310EC0"/>
    <w:rsid w:val="00311A6B"/>
    <w:rsid w:val="00311D1D"/>
    <w:rsid w:val="00311D40"/>
    <w:rsid w:val="003123D6"/>
    <w:rsid w:val="003130F7"/>
    <w:rsid w:val="003135B1"/>
    <w:rsid w:val="00315422"/>
    <w:rsid w:val="00315AAD"/>
    <w:rsid w:val="00315D1C"/>
    <w:rsid w:val="00316313"/>
    <w:rsid w:val="00316990"/>
    <w:rsid w:val="00317226"/>
    <w:rsid w:val="003176BC"/>
    <w:rsid w:val="00317BCB"/>
    <w:rsid w:val="00320485"/>
    <w:rsid w:val="00322210"/>
    <w:rsid w:val="00322B6E"/>
    <w:rsid w:val="00323B32"/>
    <w:rsid w:val="00324948"/>
    <w:rsid w:val="00325979"/>
    <w:rsid w:val="00325E61"/>
    <w:rsid w:val="00325EBA"/>
    <w:rsid w:val="00326622"/>
    <w:rsid w:val="00326FA2"/>
    <w:rsid w:val="00330AEB"/>
    <w:rsid w:val="00331710"/>
    <w:rsid w:val="003318BD"/>
    <w:rsid w:val="00333A17"/>
    <w:rsid w:val="00334ED8"/>
    <w:rsid w:val="00335390"/>
    <w:rsid w:val="00336A13"/>
    <w:rsid w:val="00340BBA"/>
    <w:rsid w:val="00341684"/>
    <w:rsid w:val="00341D1E"/>
    <w:rsid w:val="00341DDD"/>
    <w:rsid w:val="00342419"/>
    <w:rsid w:val="00342919"/>
    <w:rsid w:val="00343015"/>
    <w:rsid w:val="0034307E"/>
    <w:rsid w:val="003441D0"/>
    <w:rsid w:val="003442EA"/>
    <w:rsid w:val="0034445F"/>
    <w:rsid w:val="00344473"/>
    <w:rsid w:val="00345C9A"/>
    <w:rsid w:val="00345CD6"/>
    <w:rsid w:val="00346107"/>
    <w:rsid w:val="003465A0"/>
    <w:rsid w:val="0034790F"/>
    <w:rsid w:val="00351843"/>
    <w:rsid w:val="0035251B"/>
    <w:rsid w:val="0035293F"/>
    <w:rsid w:val="0035371F"/>
    <w:rsid w:val="0035630F"/>
    <w:rsid w:val="00356777"/>
    <w:rsid w:val="0035707D"/>
    <w:rsid w:val="003577DA"/>
    <w:rsid w:val="00357B83"/>
    <w:rsid w:val="003600EE"/>
    <w:rsid w:val="00360CCA"/>
    <w:rsid w:val="0036123B"/>
    <w:rsid w:val="00363395"/>
    <w:rsid w:val="0036386A"/>
    <w:rsid w:val="00363CC4"/>
    <w:rsid w:val="003640B6"/>
    <w:rsid w:val="00364225"/>
    <w:rsid w:val="00364364"/>
    <w:rsid w:val="00365686"/>
    <w:rsid w:val="00366D9D"/>
    <w:rsid w:val="00367288"/>
    <w:rsid w:val="003678FA"/>
    <w:rsid w:val="00367FBB"/>
    <w:rsid w:val="00370671"/>
    <w:rsid w:val="003711AF"/>
    <w:rsid w:val="003719BC"/>
    <w:rsid w:val="003721FA"/>
    <w:rsid w:val="003725AD"/>
    <w:rsid w:val="00372A71"/>
    <w:rsid w:val="00372E40"/>
    <w:rsid w:val="0037323C"/>
    <w:rsid w:val="003762E6"/>
    <w:rsid w:val="00376D08"/>
    <w:rsid w:val="00377628"/>
    <w:rsid w:val="00380DA5"/>
    <w:rsid w:val="003833FF"/>
    <w:rsid w:val="00384C78"/>
    <w:rsid w:val="0038510E"/>
    <w:rsid w:val="00385B9C"/>
    <w:rsid w:val="00385C44"/>
    <w:rsid w:val="003860F8"/>
    <w:rsid w:val="003865F8"/>
    <w:rsid w:val="00386980"/>
    <w:rsid w:val="00387512"/>
    <w:rsid w:val="00390F0E"/>
    <w:rsid w:val="003920CF"/>
    <w:rsid w:val="003930F0"/>
    <w:rsid w:val="003932BC"/>
    <w:rsid w:val="00393AD8"/>
    <w:rsid w:val="00395082"/>
    <w:rsid w:val="003954CA"/>
    <w:rsid w:val="0039664A"/>
    <w:rsid w:val="00396C6D"/>
    <w:rsid w:val="003A129C"/>
    <w:rsid w:val="003A1D12"/>
    <w:rsid w:val="003A2041"/>
    <w:rsid w:val="003A2820"/>
    <w:rsid w:val="003A3311"/>
    <w:rsid w:val="003A3B42"/>
    <w:rsid w:val="003A47E5"/>
    <w:rsid w:val="003A47F0"/>
    <w:rsid w:val="003A5BB3"/>
    <w:rsid w:val="003A68CF"/>
    <w:rsid w:val="003A690E"/>
    <w:rsid w:val="003A774A"/>
    <w:rsid w:val="003A7C62"/>
    <w:rsid w:val="003B000B"/>
    <w:rsid w:val="003B0E62"/>
    <w:rsid w:val="003B23DA"/>
    <w:rsid w:val="003B2E14"/>
    <w:rsid w:val="003B377C"/>
    <w:rsid w:val="003B489C"/>
    <w:rsid w:val="003B4A3B"/>
    <w:rsid w:val="003B565A"/>
    <w:rsid w:val="003B56EC"/>
    <w:rsid w:val="003B5931"/>
    <w:rsid w:val="003B5D08"/>
    <w:rsid w:val="003B5D79"/>
    <w:rsid w:val="003B60BF"/>
    <w:rsid w:val="003B7AA4"/>
    <w:rsid w:val="003C0BBD"/>
    <w:rsid w:val="003C0FE1"/>
    <w:rsid w:val="003C1C08"/>
    <w:rsid w:val="003C2C62"/>
    <w:rsid w:val="003C40AF"/>
    <w:rsid w:val="003C55FC"/>
    <w:rsid w:val="003C57F7"/>
    <w:rsid w:val="003C6CD0"/>
    <w:rsid w:val="003C7734"/>
    <w:rsid w:val="003D07DB"/>
    <w:rsid w:val="003D1F20"/>
    <w:rsid w:val="003D2312"/>
    <w:rsid w:val="003D296D"/>
    <w:rsid w:val="003D2E50"/>
    <w:rsid w:val="003D4981"/>
    <w:rsid w:val="003D4EEF"/>
    <w:rsid w:val="003D52E1"/>
    <w:rsid w:val="003D5EDB"/>
    <w:rsid w:val="003D5FEC"/>
    <w:rsid w:val="003D60E2"/>
    <w:rsid w:val="003D7D38"/>
    <w:rsid w:val="003E0626"/>
    <w:rsid w:val="003E1E30"/>
    <w:rsid w:val="003E2927"/>
    <w:rsid w:val="003E2E26"/>
    <w:rsid w:val="003E30F5"/>
    <w:rsid w:val="003E57D5"/>
    <w:rsid w:val="003E6797"/>
    <w:rsid w:val="003E67C8"/>
    <w:rsid w:val="003E75CE"/>
    <w:rsid w:val="003E7D0E"/>
    <w:rsid w:val="003E7D9B"/>
    <w:rsid w:val="003E7F00"/>
    <w:rsid w:val="003F01CA"/>
    <w:rsid w:val="003F04B2"/>
    <w:rsid w:val="003F05FC"/>
    <w:rsid w:val="003F0828"/>
    <w:rsid w:val="003F1C96"/>
    <w:rsid w:val="003F21EF"/>
    <w:rsid w:val="003F41F1"/>
    <w:rsid w:val="003F4E51"/>
    <w:rsid w:val="003F63F4"/>
    <w:rsid w:val="003F6881"/>
    <w:rsid w:val="003F6AF0"/>
    <w:rsid w:val="003F73B5"/>
    <w:rsid w:val="004006A8"/>
    <w:rsid w:val="00402093"/>
    <w:rsid w:val="00403253"/>
    <w:rsid w:val="00404CC2"/>
    <w:rsid w:val="0040585A"/>
    <w:rsid w:val="00406335"/>
    <w:rsid w:val="00407783"/>
    <w:rsid w:val="0041089A"/>
    <w:rsid w:val="004117FF"/>
    <w:rsid w:val="00411960"/>
    <w:rsid w:val="00411F9C"/>
    <w:rsid w:val="00412A77"/>
    <w:rsid w:val="00412D28"/>
    <w:rsid w:val="004139D1"/>
    <w:rsid w:val="004142F9"/>
    <w:rsid w:val="0041436A"/>
    <w:rsid w:val="00414B6C"/>
    <w:rsid w:val="00414C6D"/>
    <w:rsid w:val="004154FB"/>
    <w:rsid w:val="004214A7"/>
    <w:rsid w:val="00422189"/>
    <w:rsid w:val="004222A5"/>
    <w:rsid w:val="00422AE1"/>
    <w:rsid w:val="0042389C"/>
    <w:rsid w:val="004238D4"/>
    <w:rsid w:val="00423B37"/>
    <w:rsid w:val="004250EC"/>
    <w:rsid w:val="00425AE7"/>
    <w:rsid w:val="00431505"/>
    <w:rsid w:val="0043169D"/>
    <w:rsid w:val="00432830"/>
    <w:rsid w:val="00433984"/>
    <w:rsid w:val="004341E0"/>
    <w:rsid w:val="0043458D"/>
    <w:rsid w:val="00434865"/>
    <w:rsid w:val="0043521E"/>
    <w:rsid w:val="004353D4"/>
    <w:rsid w:val="00436F18"/>
    <w:rsid w:val="00437410"/>
    <w:rsid w:val="004378CB"/>
    <w:rsid w:val="00437ACE"/>
    <w:rsid w:val="00437FDA"/>
    <w:rsid w:val="00441C62"/>
    <w:rsid w:val="00441DD9"/>
    <w:rsid w:val="0044374A"/>
    <w:rsid w:val="00445448"/>
    <w:rsid w:val="0044588F"/>
    <w:rsid w:val="004464E0"/>
    <w:rsid w:val="00447231"/>
    <w:rsid w:val="00447561"/>
    <w:rsid w:val="00447C52"/>
    <w:rsid w:val="00447E37"/>
    <w:rsid w:val="00450341"/>
    <w:rsid w:val="0045040E"/>
    <w:rsid w:val="0045051F"/>
    <w:rsid w:val="00450E8D"/>
    <w:rsid w:val="004515F2"/>
    <w:rsid w:val="0045167B"/>
    <w:rsid w:val="00452927"/>
    <w:rsid w:val="004547DC"/>
    <w:rsid w:val="00454F42"/>
    <w:rsid w:val="004556A3"/>
    <w:rsid w:val="00455DE6"/>
    <w:rsid w:val="004560A1"/>
    <w:rsid w:val="00456772"/>
    <w:rsid w:val="004567CB"/>
    <w:rsid w:val="00456F8F"/>
    <w:rsid w:val="00457237"/>
    <w:rsid w:val="00460549"/>
    <w:rsid w:val="004622AA"/>
    <w:rsid w:val="004638AF"/>
    <w:rsid w:val="00463928"/>
    <w:rsid w:val="004642B4"/>
    <w:rsid w:val="00465FFB"/>
    <w:rsid w:val="00466251"/>
    <w:rsid w:val="0046658F"/>
    <w:rsid w:val="00467698"/>
    <w:rsid w:val="004677A1"/>
    <w:rsid w:val="004721A7"/>
    <w:rsid w:val="0047262F"/>
    <w:rsid w:val="00473900"/>
    <w:rsid w:val="0047406B"/>
    <w:rsid w:val="00475242"/>
    <w:rsid w:val="00475AC6"/>
    <w:rsid w:val="004762DB"/>
    <w:rsid w:val="004763DA"/>
    <w:rsid w:val="00476445"/>
    <w:rsid w:val="0047664C"/>
    <w:rsid w:val="0047680D"/>
    <w:rsid w:val="00476F33"/>
    <w:rsid w:val="004773C8"/>
    <w:rsid w:val="0047741E"/>
    <w:rsid w:val="00480951"/>
    <w:rsid w:val="00480A15"/>
    <w:rsid w:val="0048200C"/>
    <w:rsid w:val="004820F7"/>
    <w:rsid w:val="00483F0C"/>
    <w:rsid w:val="004840E3"/>
    <w:rsid w:val="0048427D"/>
    <w:rsid w:val="00484330"/>
    <w:rsid w:val="004853E2"/>
    <w:rsid w:val="004859FB"/>
    <w:rsid w:val="00485D5A"/>
    <w:rsid w:val="00487130"/>
    <w:rsid w:val="00490BA2"/>
    <w:rsid w:val="00492A27"/>
    <w:rsid w:val="00492EA7"/>
    <w:rsid w:val="0049374C"/>
    <w:rsid w:val="004939B8"/>
    <w:rsid w:val="00495CDF"/>
    <w:rsid w:val="00495D0C"/>
    <w:rsid w:val="004964B5"/>
    <w:rsid w:val="0049662A"/>
    <w:rsid w:val="004969D9"/>
    <w:rsid w:val="004A0F98"/>
    <w:rsid w:val="004A1AB1"/>
    <w:rsid w:val="004A349C"/>
    <w:rsid w:val="004A3A93"/>
    <w:rsid w:val="004A3D87"/>
    <w:rsid w:val="004A4265"/>
    <w:rsid w:val="004A44E8"/>
    <w:rsid w:val="004B1465"/>
    <w:rsid w:val="004B1AF2"/>
    <w:rsid w:val="004B23DF"/>
    <w:rsid w:val="004B2688"/>
    <w:rsid w:val="004B3E25"/>
    <w:rsid w:val="004B4669"/>
    <w:rsid w:val="004B466D"/>
    <w:rsid w:val="004B4F9C"/>
    <w:rsid w:val="004C056E"/>
    <w:rsid w:val="004C0743"/>
    <w:rsid w:val="004C08DF"/>
    <w:rsid w:val="004C15D5"/>
    <w:rsid w:val="004C1D4E"/>
    <w:rsid w:val="004C256F"/>
    <w:rsid w:val="004C32D5"/>
    <w:rsid w:val="004C3310"/>
    <w:rsid w:val="004C3E70"/>
    <w:rsid w:val="004C4A10"/>
    <w:rsid w:val="004C4FBF"/>
    <w:rsid w:val="004C5BEA"/>
    <w:rsid w:val="004C67F5"/>
    <w:rsid w:val="004C6D4D"/>
    <w:rsid w:val="004D0001"/>
    <w:rsid w:val="004D02B9"/>
    <w:rsid w:val="004D1CE4"/>
    <w:rsid w:val="004D2241"/>
    <w:rsid w:val="004D2955"/>
    <w:rsid w:val="004D2E20"/>
    <w:rsid w:val="004D2ECF"/>
    <w:rsid w:val="004D2F84"/>
    <w:rsid w:val="004D31E7"/>
    <w:rsid w:val="004D3336"/>
    <w:rsid w:val="004D3440"/>
    <w:rsid w:val="004D3866"/>
    <w:rsid w:val="004D3C97"/>
    <w:rsid w:val="004D481D"/>
    <w:rsid w:val="004D4EE3"/>
    <w:rsid w:val="004D6336"/>
    <w:rsid w:val="004D696A"/>
    <w:rsid w:val="004D6A42"/>
    <w:rsid w:val="004D6D2D"/>
    <w:rsid w:val="004D7267"/>
    <w:rsid w:val="004D7B7C"/>
    <w:rsid w:val="004D7F38"/>
    <w:rsid w:val="004E005D"/>
    <w:rsid w:val="004E0098"/>
    <w:rsid w:val="004E1374"/>
    <w:rsid w:val="004E15C0"/>
    <w:rsid w:val="004E2F3D"/>
    <w:rsid w:val="004E4A47"/>
    <w:rsid w:val="004E4A94"/>
    <w:rsid w:val="004E5313"/>
    <w:rsid w:val="004E57BD"/>
    <w:rsid w:val="004E57D4"/>
    <w:rsid w:val="004E74D1"/>
    <w:rsid w:val="004E7F7B"/>
    <w:rsid w:val="004F0250"/>
    <w:rsid w:val="004F0E0F"/>
    <w:rsid w:val="004F0ED9"/>
    <w:rsid w:val="004F3403"/>
    <w:rsid w:val="004F4EA4"/>
    <w:rsid w:val="004F6E30"/>
    <w:rsid w:val="004F7C65"/>
    <w:rsid w:val="005009AB"/>
    <w:rsid w:val="00500A2A"/>
    <w:rsid w:val="00502F71"/>
    <w:rsid w:val="00503139"/>
    <w:rsid w:val="005033B7"/>
    <w:rsid w:val="00503571"/>
    <w:rsid w:val="00503C91"/>
    <w:rsid w:val="005046ED"/>
    <w:rsid w:val="00505AEE"/>
    <w:rsid w:val="00506D62"/>
    <w:rsid w:val="00507746"/>
    <w:rsid w:val="005106C1"/>
    <w:rsid w:val="005121FB"/>
    <w:rsid w:val="00513D8C"/>
    <w:rsid w:val="00515676"/>
    <w:rsid w:val="00515786"/>
    <w:rsid w:val="005158C2"/>
    <w:rsid w:val="00516741"/>
    <w:rsid w:val="00516CCF"/>
    <w:rsid w:val="00517120"/>
    <w:rsid w:val="00517D8C"/>
    <w:rsid w:val="005205C7"/>
    <w:rsid w:val="00520F58"/>
    <w:rsid w:val="005228A9"/>
    <w:rsid w:val="005229AA"/>
    <w:rsid w:val="00523149"/>
    <w:rsid w:val="00524243"/>
    <w:rsid w:val="00524535"/>
    <w:rsid w:val="00525C4B"/>
    <w:rsid w:val="00525F10"/>
    <w:rsid w:val="005267A5"/>
    <w:rsid w:val="005273AE"/>
    <w:rsid w:val="00530C69"/>
    <w:rsid w:val="00531FD5"/>
    <w:rsid w:val="0053255E"/>
    <w:rsid w:val="00533374"/>
    <w:rsid w:val="0053402B"/>
    <w:rsid w:val="005340D0"/>
    <w:rsid w:val="00534A01"/>
    <w:rsid w:val="00534B86"/>
    <w:rsid w:val="00534C44"/>
    <w:rsid w:val="00535740"/>
    <w:rsid w:val="00535DE1"/>
    <w:rsid w:val="00535E06"/>
    <w:rsid w:val="00536AAF"/>
    <w:rsid w:val="005378C4"/>
    <w:rsid w:val="00537E07"/>
    <w:rsid w:val="00540D26"/>
    <w:rsid w:val="0054291C"/>
    <w:rsid w:val="00542A94"/>
    <w:rsid w:val="00543A2D"/>
    <w:rsid w:val="0054426D"/>
    <w:rsid w:val="00544A94"/>
    <w:rsid w:val="00545808"/>
    <w:rsid w:val="005466B9"/>
    <w:rsid w:val="0054788B"/>
    <w:rsid w:val="00551490"/>
    <w:rsid w:val="00552B7A"/>
    <w:rsid w:val="0055359A"/>
    <w:rsid w:val="005536E9"/>
    <w:rsid w:val="005540EF"/>
    <w:rsid w:val="00554695"/>
    <w:rsid w:val="00555255"/>
    <w:rsid w:val="005560E2"/>
    <w:rsid w:val="005569F2"/>
    <w:rsid w:val="00556F89"/>
    <w:rsid w:val="005616C7"/>
    <w:rsid w:val="005618AB"/>
    <w:rsid w:val="00561D2A"/>
    <w:rsid w:val="00561E52"/>
    <w:rsid w:val="00563A18"/>
    <w:rsid w:val="0056497A"/>
    <w:rsid w:val="00565226"/>
    <w:rsid w:val="005652CB"/>
    <w:rsid w:val="00567E70"/>
    <w:rsid w:val="00567FD4"/>
    <w:rsid w:val="005708CD"/>
    <w:rsid w:val="00570B1E"/>
    <w:rsid w:val="00570F33"/>
    <w:rsid w:val="005712F5"/>
    <w:rsid w:val="00571470"/>
    <w:rsid w:val="005715C0"/>
    <w:rsid w:val="005730DE"/>
    <w:rsid w:val="00574340"/>
    <w:rsid w:val="00574418"/>
    <w:rsid w:val="005744CA"/>
    <w:rsid w:val="005755C9"/>
    <w:rsid w:val="00575BBD"/>
    <w:rsid w:val="00576001"/>
    <w:rsid w:val="00576324"/>
    <w:rsid w:val="00576433"/>
    <w:rsid w:val="00576D41"/>
    <w:rsid w:val="005816AE"/>
    <w:rsid w:val="00581B04"/>
    <w:rsid w:val="0058271B"/>
    <w:rsid w:val="00582E1D"/>
    <w:rsid w:val="00583C64"/>
    <w:rsid w:val="00584FAC"/>
    <w:rsid w:val="005850F0"/>
    <w:rsid w:val="005854F7"/>
    <w:rsid w:val="005857A9"/>
    <w:rsid w:val="00587B7B"/>
    <w:rsid w:val="00591A19"/>
    <w:rsid w:val="00591A67"/>
    <w:rsid w:val="00591D14"/>
    <w:rsid w:val="00591EF0"/>
    <w:rsid w:val="0059285B"/>
    <w:rsid w:val="0059483F"/>
    <w:rsid w:val="00594895"/>
    <w:rsid w:val="00595DCB"/>
    <w:rsid w:val="00596318"/>
    <w:rsid w:val="00596ABB"/>
    <w:rsid w:val="00596EA9"/>
    <w:rsid w:val="005A1B86"/>
    <w:rsid w:val="005A300D"/>
    <w:rsid w:val="005A34B2"/>
    <w:rsid w:val="005A3811"/>
    <w:rsid w:val="005A4998"/>
    <w:rsid w:val="005A49FF"/>
    <w:rsid w:val="005A4FFE"/>
    <w:rsid w:val="005A58D2"/>
    <w:rsid w:val="005A5BEC"/>
    <w:rsid w:val="005A5E68"/>
    <w:rsid w:val="005A6565"/>
    <w:rsid w:val="005A6E5A"/>
    <w:rsid w:val="005B1B4F"/>
    <w:rsid w:val="005B2ED8"/>
    <w:rsid w:val="005B3514"/>
    <w:rsid w:val="005B3DC5"/>
    <w:rsid w:val="005B4494"/>
    <w:rsid w:val="005B4A1A"/>
    <w:rsid w:val="005B4ED8"/>
    <w:rsid w:val="005B4EF8"/>
    <w:rsid w:val="005B5CF7"/>
    <w:rsid w:val="005C17BC"/>
    <w:rsid w:val="005C1E25"/>
    <w:rsid w:val="005C21BB"/>
    <w:rsid w:val="005C387E"/>
    <w:rsid w:val="005C4BFF"/>
    <w:rsid w:val="005C5311"/>
    <w:rsid w:val="005C5550"/>
    <w:rsid w:val="005C6CD2"/>
    <w:rsid w:val="005C7500"/>
    <w:rsid w:val="005C790A"/>
    <w:rsid w:val="005C7AF6"/>
    <w:rsid w:val="005C7F5D"/>
    <w:rsid w:val="005D0439"/>
    <w:rsid w:val="005D08BA"/>
    <w:rsid w:val="005D0ABE"/>
    <w:rsid w:val="005D2FEB"/>
    <w:rsid w:val="005D389B"/>
    <w:rsid w:val="005D38F9"/>
    <w:rsid w:val="005D3C4E"/>
    <w:rsid w:val="005D3FE1"/>
    <w:rsid w:val="005D40EF"/>
    <w:rsid w:val="005E0512"/>
    <w:rsid w:val="005E0BA3"/>
    <w:rsid w:val="005E23A7"/>
    <w:rsid w:val="005E2419"/>
    <w:rsid w:val="005E440F"/>
    <w:rsid w:val="005E499E"/>
    <w:rsid w:val="005E4CDD"/>
    <w:rsid w:val="005E5D8F"/>
    <w:rsid w:val="005E6D4D"/>
    <w:rsid w:val="005E7B23"/>
    <w:rsid w:val="005F118E"/>
    <w:rsid w:val="005F18CD"/>
    <w:rsid w:val="005F2402"/>
    <w:rsid w:val="005F25C5"/>
    <w:rsid w:val="005F3D0F"/>
    <w:rsid w:val="005F4463"/>
    <w:rsid w:val="005F50F2"/>
    <w:rsid w:val="005F5819"/>
    <w:rsid w:val="005F6429"/>
    <w:rsid w:val="005F781C"/>
    <w:rsid w:val="005F788F"/>
    <w:rsid w:val="00601013"/>
    <w:rsid w:val="0060173C"/>
    <w:rsid w:val="0060193C"/>
    <w:rsid w:val="006039CD"/>
    <w:rsid w:val="00604189"/>
    <w:rsid w:val="006042C6"/>
    <w:rsid w:val="006060F0"/>
    <w:rsid w:val="006065B9"/>
    <w:rsid w:val="00607016"/>
    <w:rsid w:val="006070F3"/>
    <w:rsid w:val="00610AB2"/>
    <w:rsid w:val="006113AC"/>
    <w:rsid w:val="006145FB"/>
    <w:rsid w:val="00614CC1"/>
    <w:rsid w:val="00615DB6"/>
    <w:rsid w:val="006161CF"/>
    <w:rsid w:val="00617B75"/>
    <w:rsid w:val="00620A21"/>
    <w:rsid w:val="006210A1"/>
    <w:rsid w:val="00622AF6"/>
    <w:rsid w:val="00625BF1"/>
    <w:rsid w:val="00625D30"/>
    <w:rsid w:val="00625FCB"/>
    <w:rsid w:val="00626222"/>
    <w:rsid w:val="00626392"/>
    <w:rsid w:val="00626D5D"/>
    <w:rsid w:val="00631A94"/>
    <w:rsid w:val="00631F53"/>
    <w:rsid w:val="006326A9"/>
    <w:rsid w:val="0063381B"/>
    <w:rsid w:val="00633B51"/>
    <w:rsid w:val="00633B96"/>
    <w:rsid w:val="0063476E"/>
    <w:rsid w:val="006369F3"/>
    <w:rsid w:val="0064018F"/>
    <w:rsid w:val="006402FA"/>
    <w:rsid w:val="00640677"/>
    <w:rsid w:val="0064077A"/>
    <w:rsid w:val="00641616"/>
    <w:rsid w:val="0064250C"/>
    <w:rsid w:val="0064277F"/>
    <w:rsid w:val="00643828"/>
    <w:rsid w:val="00643E2C"/>
    <w:rsid w:val="00643F9C"/>
    <w:rsid w:val="00646683"/>
    <w:rsid w:val="0064685A"/>
    <w:rsid w:val="006470A7"/>
    <w:rsid w:val="006471E3"/>
    <w:rsid w:val="00650BC3"/>
    <w:rsid w:val="00650D37"/>
    <w:rsid w:val="00651913"/>
    <w:rsid w:val="00653322"/>
    <w:rsid w:val="00653351"/>
    <w:rsid w:val="00654618"/>
    <w:rsid w:val="00654D6E"/>
    <w:rsid w:val="00655AD8"/>
    <w:rsid w:val="006562E2"/>
    <w:rsid w:val="00660399"/>
    <w:rsid w:val="006604A7"/>
    <w:rsid w:val="00660F1F"/>
    <w:rsid w:val="00661408"/>
    <w:rsid w:val="00661499"/>
    <w:rsid w:val="00662B9C"/>
    <w:rsid w:val="00662DE1"/>
    <w:rsid w:val="0066395D"/>
    <w:rsid w:val="006640B5"/>
    <w:rsid w:val="0066467D"/>
    <w:rsid w:val="00664D6B"/>
    <w:rsid w:val="0066584A"/>
    <w:rsid w:val="0066676D"/>
    <w:rsid w:val="006668BA"/>
    <w:rsid w:val="0066723A"/>
    <w:rsid w:val="006673C7"/>
    <w:rsid w:val="00671633"/>
    <w:rsid w:val="00671A36"/>
    <w:rsid w:val="00672469"/>
    <w:rsid w:val="00672A0B"/>
    <w:rsid w:val="0067465C"/>
    <w:rsid w:val="00676163"/>
    <w:rsid w:val="00676171"/>
    <w:rsid w:val="006774AD"/>
    <w:rsid w:val="00677B8C"/>
    <w:rsid w:val="006801D5"/>
    <w:rsid w:val="00680899"/>
    <w:rsid w:val="00680966"/>
    <w:rsid w:val="00680C6D"/>
    <w:rsid w:val="006817A4"/>
    <w:rsid w:val="00684DE5"/>
    <w:rsid w:val="00685543"/>
    <w:rsid w:val="006858C9"/>
    <w:rsid w:val="00685BF4"/>
    <w:rsid w:val="00686C98"/>
    <w:rsid w:val="006871FD"/>
    <w:rsid w:val="00690383"/>
    <w:rsid w:val="00690D0C"/>
    <w:rsid w:val="0069229A"/>
    <w:rsid w:val="0069363C"/>
    <w:rsid w:val="00693F73"/>
    <w:rsid w:val="00693FCC"/>
    <w:rsid w:val="006940DC"/>
    <w:rsid w:val="006941BF"/>
    <w:rsid w:val="00694C61"/>
    <w:rsid w:val="00694EEA"/>
    <w:rsid w:val="00695768"/>
    <w:rsid w:val="006965A1"/>
    <w:rsid w:val="00697C52"/>
    <w:rsid w:val="00697E89"/>
    <w:rsid w:val="006A017A"/>
    <w:rsid w:val="006A07DB"/>
    <w:rsid w:val="006A0EB3"/>
    <w:rsid w:val="006A10AF"/>
    <w:rsid w:val="006A12E2"/>
    <w:rsid w:val="006A15F3"/>
    <w:rsid w:val="006A1CC7"/>
    <w:rsid w:val="006A35AE"/>
    <w:rsid w:val="006A381E"/>
    <w:rsid w:val="006A3CED"/>
    <w:rsid w:val="006A585A"/>
    <w:rsid w:val="006A6028"/>
    <w:rsid w:val="006B27C8"/>
    <w:rsid w:val="006B2E48"/>
    <w:rsid w:val="006B3286"/>
    <w:rsid w:val="006B5FF9"/>
    <w:rsid w:val="006B697F"/>
    <w:rsid w:val="006B7D92"/>
    <w:rsid w:val="006C07C0"/>
    <w:rsid w:val="006C0820"/>
    <w:rsid w:val="006C5501"/>
    <w:rsid w:val="006C5AEC"/>
    <w:rsid w:val="006C6EE4"/>
    <w:rsid w:val="006C7BBA"/>
    <w:rsid w:val="006D0D10"/>
    <w:rsid w:val="006D0F38"/>
    <w:rsid w:val="006D0F3D"/>
    <w:rsid w:val="006D10FC"/>
    <w:rsid w:val="006D2724"/>
    <w:rsid w:val="006D2CD5"/>
    <w:rsid w:val="006D3D4D"/>
    <w:rsid w:val="006D4041"/>
    <w:rsid w:val="006D4A05"/>
    <w:rsid w:val="006D6331"/>
    <w:rsid w:val="006D6736"/>
    <w:rsid w:val="006D6DD2"/>
    <w:rsid w:val="006D767D"/>
    <w:rsid w:val="006D77FD"/>
    <w:rsid w:val="006D7A1B"/>
    <w:rsid w:val="006E1C26"/>
    <w:rsid w:val="006E2170"/>
    <w:rsid w:val="006E22EB"/>
    <w:rsid w:val="006E2748"/>
    <w:rsid w:val="006E27BC"/>
    <w:rsid w:val="006E512B"/>
    <w:rsid w:val="006E5694"/>
    <w:rsid w:val="006E5F06"/>
    <w:rsid w:val="006E6CFD"/>
    <w:rsid w:val="006E74CD"/>
    <w:rsid w:val="006F0652"/>
    <w:rsid w:val="006F1468"/>
    <w:rsid w:val="006F3A77"/>
    <w:rsid w:val="006F52D7"/>
    <w:rsid w:val="006F61B9"/>
    <w:rsid w:val="006F62C3"/>
    <w:rsid w:val="006F7BE7"/>
    <w:rsid w:val="006F7C73"/>
    <w:rsid w:val="0070182D"/>
    <w:rsid w:val="007021AF"/>
    <w:rsid w:val="00702C01"/>
    <w:rsid w:val="00702D8A"/>
    <w:rsid w:val="007030E9"/>
    <w:rsid w:val="00704257"/>
    <w:rsid w:val="00704DF1"/>
    <w:rsid w:val="00705F0E"/>
    <w:rsid w:val="007078B4"/>
    <w:rsid w:val="007129D5"/>
    <w:rsid w:val="00713004"/>
    <w:rsid w:val="007139D6"/>
    <w:rsid w:val="00715353"/>
    <w:rsid w:val="00715572"/>
    <w:rsid w:val="00716630"/>
    <w:rsid w:val="00716C1C"/>
    <w:rsid w:val="007217CB"/>
    <w:rsid w:val="00722609"/>
    <w:rsid w:val="00722A5F"/>
    <w:rsid w:val="0072313F"/>
    <w:rsid w:val="0072392D"/>
    <w:rsid w:val="00723C10"/>
    <w:rsid w:val="007240E6"/>
    <w:rsid w:val="007247DB"/>
    <w:rsid w:val="00724A51"/>
    <w:rsid w:val="00724D80"/>
    <w:rsid w:val="007267E8"/>
    <w:rsid w:val="007273ED"/>
    <w:rsid w:val="00727493"/>
    <w:rsid w:val="00727AF3"/>
    <w:rsid w:val="00727D38"/>
    <w:rsid w:val="007307ED"/>
    <w:rsid w:val="0073144B"/>
    <w:rsid w:val="00731530"/>
    <w:rsid w:val="00731C7A"/>
    <w:rsid w:val="00731FE4"/>
    <w:rsid w:val="00734044"/>
    <w:rsid w:val="007349CD"/>
    <w:rsid w:val="00735E15"/>
    <w:rsid w:val="00735E76"/>
    <w:rsid w:val="00735F8D"/>
    <w:rsid w:val="007362C5"/>
    <w:rsid w:val="007376EF"/>
    <w:rsid w:val="00737AF1"/>
    <w:rsid w:val="00737EB4"/>
    <w:rsid w:val="00743F78"/>
    <w:rsid w:val="00745700"/>
    <w:rsid w:val="00746B7D"/>
    <w:rsid w:val="00746DAD"/>
    <w:rsid w:val="0075046C"/>
    <w:rsid w:val="0075070E"/>
    <w:rsid w:val="00751C58"/>
    <w:rsid w:val="00753BC3"/>
    <w:rsid w:val="00754463"/>
    <w:rsid w:val="00757249"/>
    <w:rsid w:val="0076246D"/>
    <w:rsid w:val="00762583"/>
    <w:rsid w:val="00762810"/>
    <w:rsid w:val="00763BB9"/>
    <w:rsid w:val="00763CD7"/>
    <w:rsid w:val="00764553"/>
    <w:rsid w:val="00764782"/>
    <w:rsid w:val="007650B8"/>
    <w:rsid w:val="00765446"/>
    <w:rsid w:val="00766716"/>
    <w:rsid w:val="00767273"/>
    <w:rsid w:val="007679F7"/>
    <w:rsid w:val="007703A4"/>
    <w:rsid w:val="00770E1F"/>
    <w:rsid w:val="007710D8"/>
    <w:rsid w:val="00771182"/>
    <w:rsid w:val="007711A0"/>
    <w:rsid w:val="007712F6"/>
    <w:rsid w:val="0077137A"/>
    <w:rsid w:val="007726E4"/>
    <w:rsid w:val="0077340D"/>
    <w:rsid w:val="00773D40"/>
    <w:rsid w:val="007750F7"/>
    <w:rsid w:val="00775E8B"/>
    <w:rsid w:val="00776490"/>
    <w:rsid w:val="00776899"/>
    <w:rsid w:val="0077689C"/>
    <w:rsid w:val="00776AA9"/>
    <w:rsid w:val="00780838"/>
    <w:rsid w:val="0078155E"/>
    <w:rsid w:val="00782710"/>
    <w:rsid w:val="00782ED5"/>
    <w:rsid w:val="007842BC"/>
    <w:rsid w:val="0078460D"/>
    <w:rsid w:val="0078627F"/>
    <w:rsid w:val="00786EA9"/>
    <w:rsid w:val="00790B66"/>
    <w:rsid w:val="00793853"/>
    <w:rsid w:val="00794927"/>
    <w:rsid w:val="007960D3"/>
    <w:rsid w:val="0079694B"/>
    <w:rsid w:val="00796D9A"/>
    <w:rsid w:val="00797889"/>
    <w:rsid w:val="00797FF9"/>
    <w:rsid w:val="007A131A"/>
    <w:rsid w:val="007A1737"/>
    <w:rsid w:val="007A1EB2"/>
    <w:rsid w:val="007A3BF0"/>
    <w:rsid w:val="007A4146"/>
    <w:rsid w:val="007A45BA"/>
    <w:rsid w:val="007A5F48"/>
    <w:rsid w:val="007A744D"/>
    <w:rsid w:val="007B0015"/>
    <w:rsid w:val="007B0087"/>
    <w:rsid w:val="007B17C9"/>
    <w:rsid w:val="007B1E9A"/>
    <w:rsid w:val="007B23C0"/>
    <w:rsid w:val="007B2E07"/>
    <w:rsid w:val="007B4F2A"/>
    <w:rsid w:val="007B665C"/>
    <w:rsid w:val="007C1AD3"/>
    <w:rsid w:val="007C3E31"/>
    <w:rsid w:val="007C40F2"/>
    <w:rsid w:val="007C508E"/>
    <w:rsid w:val="007C553C"/>
    <w:rsid w:val="007C5759"/>
    <w:rsid w:val="007C5A22"/>
    <w:rsid w:val="007C6001"/>
    <w:rsid w:val="007C6354"/>
    <w:rsid w:val="007C6E92"/>
    <w:rsid w:val="007D0909"/>
    <w:rsid w:val="007D17E7"/>
    <w:rsid w:val="007D1989"/>
    <w:rsid w:val="007D2308"/>
    <w:rsid w:val="007D259D"/>
    <w:rsid w:val="007D25BA"/>
    <w:rsid w:val="007D3D52"/>
    <w:rsid w:val="007D50A1"/>
    <w:rsid w:val="007D513A"/>
    <w:rsid w:val="007D55D7"/>
    <w:rsid w:val="007D57E4"/>
    <w:rsid w:val="007D6191"/>
    <w:rsid w:val="007D64BA"/>
    <w:rsid w:val="007D6C25"/>
    <w:rsid w:val="007D7B30"/>
    <w:rsid w:val="007E0070"/>
    <w:rsid w:val="007E0E70"/>
    <w:rsid w:val="007E1218"/>
    <w:rsid w:val="007E2A8D"/>
    <w:rsid w:val="007E2F7B"/>
    <w:rsid w:val="007E3CC1"/>
    <w:rsid w:val="007E4F25"/>
    <w:rsid w:val="007E5B59"/>
    <w:rsid w:val="007E5E1E"/>
    <w:rsid w:val="007E6FC2"/>
    <w:rsid w:val="007E7F77"/>
    <w:rsid w:val="007F00A4"/>
    <w:rsid w:val="007F0AE3"/>
    <w:rsid w:val="007F0E23"/>
    <w:rsid w:val="007F1318"/>
    <w:rsid w:val="007F1351"/>
    <w:rsid w:val="007F1BE1"/>
    <w:rsid w:val="007F2A4C"/>
    <w:rsid w:val="007F3BEF"/>
    <w:rsid w:val="007F5F92"/>
    <w:rsid w:val="007F6E68"/>
    <w:rsid w:val="0080165B"/>
    <w:rsid w:val="00802A59"/>
    <w:rsid w:val="008032A3"/>
    <w:rsid w:val="00803565"/>
    <w:rsid w:val="00803A4F"/>
    <w:rsid w:val="00804620"/>
    <w:rsid w:val="008058A6"/>
    <w:rsid w:val="008071D2"/>
    <w:rsid w:val="0080766C"/>
    <w:rsid w:val="0080775E"/>
    <w:rsid w:val="00810411"/>
    <w:rsid w:val="00810710"/>
    <w:rsid w:val="008108C3"/>
    <w:rsid w:val="00810A50"/>
    <w:rsid w:val="0081130D"/>
    <w:rsid w:val="00811F6F"/>
    <w:rsid w:val="00813C58"/>
    <w:rsid w:val="00814318"/>
    <w:rsid w:val="00814858"/>
    <w:rsid w:val="00814B99"/>
    <w:rsid w:val="00820674"/>
    <w:rsid w:val="00820741"/>
    <w:rsid w:val="008210AD"/>
    <w:rsid w:val="00821C33"/>
    <w:rsid w:val="00821F25"/>
    <w:rsid w:val="00821FA1"/>
    <w:rsid w:val="00822B43"/>
    <w:rsid w:val="0082353E"/>
    <w:rsid w:val="00823768"/>
    <w:rsid w:val="008239FD"/>
    <w:rsid w:val="00823B1D"/>
    <w:rsid w:val="00823D6D"/>
    <w:rsid w:val="00824D74"/>
    <w:rsid w:val="00826D21"/>
    <w:rsid w:val="00827099"/>
    <w:rsid w:val="008304B7"/>
    <w:rsid w:val="00830700"/>
    <w:rsid w:val="00831C06"/>
    <w:rsid w:val="00831CAB"/>
    <w:rsid w:val="00833230"/>
    <w:rsid w:val="00833829"/>
    <w:rsid w:val="00833D8D"/>
    <w:rsid w:val="00834102"/>
    <w:rsid w:val="0083449A"/>
    <w:rsid w:val="008345A7"/>
    <w:rsid w:val="00834710"/>
    <w:rsid w:val="00835634"/>
    <w:rsid w:val="008366BF"/>
    <w:rsid w:val="008371E2"/>
    <w:rsid w:val="0083772C"/>
    <w:rsid w:val="00837D77"/>
    <w:rsid w:val="00840B42"/>
    <w:rsid w:val="00841098"/>
    <w:rsid w:val="008413D0"/>
    <w:rsid w:val="00842EB1"/>
    <w:rsid w:val="008445FD"/>
    <w:rsid w:val="0084518B"/>
    <w:rsid w:val="0084629A"/>
    <w:rsid w:val="0084679F"/>
    <w:rsid w:val="008469B1"/>
    <w:rsid w:val="00846A5C"/>
    <w:rsid w:val="00847A2E"/>
    <w:rsid w:val="00847BA9"/>
    <w:rsid w:val="00847F1D"/>
    <w:rsid w:val="00850539"/>
    <w:rsid w:val="00851445"/>
    <w:rsid w:val="00852F9C"/>
    <w:rsid w:val="00853FB1"/>
    <w:rsid w:val="00853FE7"/>
    <w:rsid w:val="008544C8"/>
    <w:rsid w:val="00854BB4"/>
    <w:rsid w:val="008550B0"/>
    <w:rsid w:val="00855147"/>
    <w:rsid w:val="00855DA5"/>
    <w:rsid w:val="0085628A"/>
    <w:rsid w:val="00857044"/>
    <w:rsid w:val="0085745D"/>
    <w:rsid w:val="0086020B"/>
    <w:rsid w:val="00861782"/>
    <w:rsid w:val="00862743"/>
    <w:rsid w:val="0086389D"/>
    <w:rsid w:val="0086402D"/>
    <w:rsid w:val="008643C9"/>
    <w:rsid w:val="00864470"/>
    <w:rsid w:val="0086658D"/>
    <w:rsid w:val="00867975"/>
    <w:rsid w:val="008708A1"/>
    <w:rsid w:val="00870BE3"/>
    <w:rsid w:val="00871A99"/>
    <w:rsid w:val="00872423"/>
    <w:rsid w:val="00873987"/>
    <w:rsid w:val="00873D49"/>
    <w:rsid w:val="008743F3"/>
    <w:rsid w:val="00874945"/>
    <w:rsid w:val="00874FC0"/>
    <w:rsid w:val="00876DB9"/>
    <w:rsid w:val="008807AC"/>
    <w:rsid w:val="00880E8D"/>
    <w:rsid w:val="00881153"/>
    <w:rsid w:val="0088138E"/>
    <w:rsid w:val="008821BB"/>
    <w:rsid w:val="0088687F"/>
    <w:rsid w:val="008868D3"/>
    <w:rsid w:val="00886B27"/>
    <w:rsid w:val="00886E2F"/>
    <w:rsid w:val="008873EE"/>
    <w:rsid w:val="0089123F"/>
    <w:rsid w:val="00891562"/>
    <w:rsid w:val="00892678"/>
    <w:rsid w:val="00892EAC"/>
    <w:rsid w:val="00893BE2"/>
    <w:rsid w:val="008941B2"/>
    <w:rsid w:val="008952E8"/>
    <w:rsid w:val="008967B5"/>
    <w:rsid w:val="0089693D"/>
    <w:rsid w:val="0089758B"/>
    <w:rsid w:val="0089769E"/>
    <w:rsid w:val="008A1603"/>
    <w:rsid w:val="008A2CAD"/>
    <w:rsid w:val="008A3AF9"/>
    <w:rsid w:val="008A3BFB"/>
    <w:rsid w:val="008A42CB"/>
    <w:rsid w:val="008A5EE5"/>
    <w:rsid w:val="008A7BEE"/>
    <w:rsid w:val="008A7C07"/>
    <w:rsid w:val="008B0139"/>
    <w:rsid w:val="008B066E"/>
    <w:rsid w:val="008B0F7C"/>
    <w:rsid w:val="008B1C43"/>
    <w:rsid w:val="008B33C2"/>
    <w:rsid w:val="008B47D1"/>
    <w:rsid w:val="008B4C7F"/>
    <w:rsid w:val="008B508E"/>
    <w:rsid w:val="008B6095"/>
    <w:rsid w:val="008B6192"/>
    <w:rsid w:val="008B6DFF"/>
    <w:rsid w:val="008B738C"/>
    <w:rsid w:val="008B750C"/>
    <w:rsid w:val="008B75A8"/>
    <w:rsid w:val="008C1CB1"/>
    <w:rsid w:val="008C2499"/>
    <w:rsid w:val="008C2A14"/>
    <w:rsid w:val="008C2E33"/>
    <w:rsid w:val="008C319B"/>
    <w:rsid w:val="008C4E20"/>
    <w:rsid w:val="008C53FA"/>
    <w:rsid w:val="008C5545"/>
    <w:rsid w:val="008C59BC"/>
    <w:rsid w:val="008C5F74"/>
    <w:rsid w:val="008D06E6"/>
    <w:rsid w:val="008D0E80"/>
    <w:rsid w:val="008D1DFD"/>
    <w:rsid w:val="008D1EAE"/>
    <w:rsid w:val="008D27AC"/>
    <w:rsid w:val="008D282A"/>
    <w:rsid w:val="008D2F29"/>
    <w:rsid w:val="008D31A0"/>
    <w:rsid w:val="008D41ED"/>
    <w:rsid w:val="008D6110"/>
    <w:rsid w:val="008D63C3"/>
    <w:rsid w:val="008D6557"/>
    <w:rsid w:val="008D6DAE"/>
    <w:rsid w:val="008D704C"/>
    <w:rsid w:val="008D75C5"/>
    <w:rsid w:val="008D7F51"/>
    <w:rsid w:val="008E023F"/>
    <w:rsid w:val="008E043D"/>
    <w:rsid w:val="008E08B5"/>
    <w:rsid w:val="008E29DC"/>
    <w:rsid w:val="008E2BBE"/>
    <w:rsid w:val="008E2EF6"/>
    <w:rsid w:val="008E4681"/>
    <w:rsid w:val="008E490A"/>
    <w:rsid w:val="008E50D0"/>
    <w:rsid w:val="008E5A2B"/>
    <w:rsid w:val="008E7354"/>
    <w:rsid w:val="008F16A4"/>
    <w:rsid w:val="008F1BA5"/>
    <w:rsid w:val="008F1E4F"/>
    <w:rsid w:val="008F28AF"/>
    <w:rsid w:val="008F3436"/>
    <w:rsid w:val="008F3445"/>
    <w:rsid w:val="008F36CD"/>
    <w:rsid w:val="008F3AA2"/>
    <w:rsid w:val="008F4072"/>
    <w:rsid w:val="008F51DB"/>
    <w:rsid w:val="008F5F54"/>
    <w:rsid w:val="008F6657"/>
    <w:rsid w:val="008F6E49"/>
    <w:rsid w:val="008F7E79"/>
    <w:rsid w:val="008F7F4C"/>
    <w:rsid w:val="00902EF3"/>
    <w:rsid w:val="00905E2D"/>
    <w:rsid w:val="00905F52"/>
    <w:rsid w:val="00905FCB"/>
    <w:rsid w:val="009061CB"/>
    <w:rsid w:val="00910884"/>
    <w:rsid w:val="00911210"/>
    <w:rsid w:val="00911E8A"/>
    <w:rsid w:val="009138A4"/>
    <w:rsid w:val="009140E5"/>
    <w:rsid w:val="00914345"/>
    <w:rsid w:val="00914956"/>
    <w:rsid w:val="009161E1"/>
    <w:rsid w:val="00916C00"/>
    <w:rsid w:val="00916E11"/>
    <w:rsid w:val="0091700C"/>
    <w:rsid w:val="00917110"/>
    <w:rsid w:val="00917A32"/>
    <w:rsid w:val="009205D0"/>
    <w:rsid w:val="009206AB"/>
    <w:rsid w:val="009219B2"/>
    <w:rsid w:val="0092320A"/>
    <w:rsid w:val="00924510"/>
    <w:rsid w:val="0092597E"/>
    <w:rsid w:val="009259A5"/>
    <w:rsid w:val="00925F2B"/>
    <w:rsid w:val="00925F70"/>
    <w:rsid w:val="00925F75"/>
    <w:rsid w:val="009301FD"/>
    <w:rsid w:val="00930254"/>
    <w:rsid w:val="0093134E"/>
    <w:rsid w:val="0093136C"/>
    <w:rsid w:val="00931CAC"/>
    <w:rsid w:val="00932260"/>
    <w:rsid w:val="00933F5D"/>
    <w:rsid w:val="00933F97"/>
    <w:rsid w:val="00934061"/>
    <w:rsid w:val="00934F58"/>
    <w:rsid w:val="0093546A"/>
    <w:rsid w:val="0093584E"/>
    <w:rsid w:val="00936467"/>
    <w:rsid w:val="00936780"/>
    <w:rsid w:val="00936C43"/>
    <w:rsid w:val="00937B0C"/>
    <w:rsid w:val="00937C3F"/>
    <w:rsid w:val="00940279"/>
    <w:rsid w:val="009445E9"/>
    <w:rsid w:val="00944E35"/>
    <w:rsid w:val="00945B35"/>
    <w:rsid w:val="00946E5C"/>
    <w:rsid w:val="0095089B"/>
    <w:rsid w:val="00953158"/>
    <w:rsid w:val="00954BAB"/>
    <w:rsid w:val="00956AAF"/>
    <w:rsid w:val="00957218"/>
    <w:rsid w:val="009573CA"/>
    <w:rsid w:val="00957E15"/>
    <w:rsid w:val="009603D4"/>
    <w:rsid w:val="00960E47"/>
    <w:rsid w:val="00962442"/>
    <w:rsid w:val="00963E6A"/>
    <w:rsid w:val="0096488C"/>
    <w:rsid w:val="00964BFF"/>
    <w:rsid w:val="009655E4"/>
    <w:rsid w:val="009658A1"/>
    <w:rsid w:val="00965D19"/>
    <w:rsid w:val="0096796A"/>
    <w:rsid w:val="00967C26"/>
    <w:rsid w:val="0097008D"/>
    <w:rsid w:val="0097060C"/>
    <w:rsid w:val="00970B61"/>
    <w:rsid w:val="00970D93"/>
    <w:rsid w:val="00970F0F"/>
    <w:rsid w:val="0097121A"/>
    <w:rsid w:val="009727CE"/>
    <w:rsid w:val="00972C43"/>
    <w:rsid w:val="00972EB8"/>
    <w:rsid w:val="009735CF"/>
    <w:rsid w:val="0097496E"/>
    <w:rsid w:val="00974EB8"/>
    <w:rsid w:val="00975A3E"/>
    <w:rsid w:val="0097722D"/>
    <w:rsid w:val="00977D2E"/>
    <w:rsid w:val="009804CA"/>
    <w:rsid w:val="0098261B"/>
    <w:rsid w:val="00982669"/>
    <w:rsid w:val="00982731"/>
    <w:rsid w:val="00982C5D"/>
    <w:rsid w:val="00983593"/>
    <w:rsid w:val="009839EA"/>
    <w:rsid w:val="00983A5B"/>
    <w:rsid w:val="009843D2"/>
    <w:rsid w:val="0098618E"/>
    <w:rsid w:val="00986B8D"/>
    <w:rsid w:val="00986D70"/>
    <w:rsid w:val="009870BC"/>
    <w:rsid w:val="00987918"/>
    <w:rsid w:val="009905A0"/>
    <w:rsid w:val="009905CF"/>
    <w:rsid w:val="00990BB6"/>
    <w:rsid w:val="00991378"/>
    <w:rsid w:val="009916C9"/>
    <w:rsid w:val="00993DE3"/>
    <w:rsid w:val="00994186"/>
    <w:rsid w:val="00994BAA"/>
    <w:rsid w:val="00995237"/>
    <w:rsid w:val="009954AA"/>
    <w:rsid w:val="009960BB"/>
    <w:rsid w:val="00996A29"/>
    <w:rsid w:val="00996A99"/>
    <w:rsid w:val="009975E0"/>
    <w:rsid w:val="009A05A6"/>
    <w:rsid w:val="009A085C"/>
    <w:rsid w:val="009A0DA3"/>
    <w:rsid w:val="009A12C1"/>
    <w:rsid w:val="009A26B8"/>
    <w:rsid w:val="009A291A"/>
    <w:rsid w:val="009A295F"/>
    <w:rsid w:val="009A42D8"/>
    <w:rsid w:val="009A4C12"/>
    <w:rsid w:val="009A52D6"/>
    <w:rsid w:val="009A5FBA"/>
    <w:rsid w:val="009A6D0E"/>
    <w:rsid w:val="009A786F"/>
    <w:rsid w:val="009A7FC2"/>
    <w:rsid w:val="009B0C7F"/>
    <w:rsid w:val="009B10D7"/>
    <w:rsid w:val="009B360B"/>
    <w:rsid w:val="009B4E27"/>
    <w:rsid w:val="009B554D"/>
    <w:rsid w:val="009B59CC"/>
    <w:rsid w:val="009B5AC7"/>
    <w:rsid w:val="009B5AF4"/>
    <w:rsid w:val="009B61E1"/>
    <w:rsid w:val="009B6D9B"/>
    <w:rsid w:val="009C10EF"/>
    <w:rsid w:val="009C117F"/>
    <w:rsid w:val="009C1253"/>
    <w:rsid w:val="009C281F"/>
    <w:rsid w:val="009C2BA7"/>
    <w:rsid w:val="009C3374"/>
    <w:rsid w:val="009C357F"/>
    <w:rsid w:val="009C3906"/>
    <w:rsid w:val="009C493B"/>
    <w:rsid w:val="009C4B56"/>
    <w:rsid w:val="009C5C35"/>
    <w:rsid w:val="009D0FA4"/>
    <w:rsid w:val="009D18F3"/>
    <w:rsid w:val="009D203C"/>
    <w:rsid w:val="009D4892"/>
    <w:rsid w:val="009D48E7"/>
    <w:rsid w:val="009D4B4D"/>
    <w:rsid w:val="009D5DAB"/>
    <w:rsid w:val="009E20D6"/>
    <w:rsid w:val="009E2E27"/>
    <w:rsid w:val="009E4703"/>
    <w:rsid w:val="009E47E8"/>
    <w:rsid w:val="009E6BEE"/>
    <w:rsid w:val="009E7E79"/>
    <w:rsid w:val="009F0453"/>
    <w:rsid w:val="009F35B0"/>
    <w:rsid w:val="009F3927"/>
    <w:rsid w:val="009F59E8"/>
    <w:rsid w:val="009F5B64"/>
    <w:rsid w:val="009F6446"/>
    <w:rsid w:val="009F6C1E"/>
    <w:rsid w:val="00A01674"/>
    <w:rsid w:val="00A026A0"/>
    <w:rsid w:val="00A02F43"/>
    <w:rsid w:val="00A03077"/>
    <w:rsid w:val="00A0365D"/>
    <w:rsid w:val="00A04AE8"/>
    <w:rsid w:val="00A058B8"/>
    <w:rsid w:val="00A05F41"/>
    <w:rsid w:val="00A06E26"/>
    <w:rsid w:val="00A0745A"/>
    <w:rsid w:val="00A076CF"/>
    <w:rsid w:val="00A108E0"/>
    <w:rsid w:val="00A10F59"/>
    <w:rsid w:val="00A12059"/>
    <w:rsid w:val="00A12DB4"/>
    <w:rsid w:val="00A1306C"/>
    <w:rsid w:val="00A1316E"/>
    <w:rsid w:val="00A14A08"/>
    <w:rsid w:val="00A15ABA"/>
    <w:rsid w:val="00A15DAC"/>
    <w:rsid w:val="00A176F7"/>
    <w:rsid w:val="00A20A34"/>
    <w:rsid w:val="00A2137B"/>
    <w:rsid w:val="00A21818"/>
    <w:rsid w:val="00A2203D"/>
    <w:rsid w:val="00A22A47"/>
    <w:rsid w:val="00A22BA8"/>
    <w:rsid w:val="00A2367D"/>
    <w:rsid w:val="00A24C53"/>
    <w:rsid w:val="00A24EA1"/>
    <w:rsid w:val="00A2659D"/>
    <w:rsid w:val="00A314C1"/>
    <w:rsid w:val="00A318D0"/>
    <w:rsid w:val="00A31C20"/>
    <w:rsid w:val="00A31D65"/>
    <w:rsid w:val="00A328BD"/>
    <w:rsid w:val="00A34D57"/>
    <w:rsid w:val="00A34E61"/>
    <w:rsid w:val="00A35449"/>
    <w:rsid w:val="00A35909"/>
    <w:rsid w:val="00A35D1E"/>
    <w:rsid w:val="00A369CB"/>
    <w:rsid w:val="00A36AE5"/>
    <w:rsid w:val="00A36E0C"/>
    <w:rsid w:val="00A37381"/>
    <w:rsid w:val="00A373DD"/>
    <w:rsid w:val="00A37465"/>
    <w:rsid w:val="00A37503"/>
    <w:rsid w:val="00A376CB"/>
    <w:rsid w:val="00A42142"/>
    <w:rsid w:val="00A4382E"/>
    <w:rsid w:val="00A439BD"/>
    <w:rsid w:val="00A44150"/>
    <w:rsid w:val="00A4415A"/>
    <w:rsid w:val="00A451C3"/>
    <w:rsid w:val="00A451E0"/>
    <w:rsid w:val="00A45346"/>
    <w:rsid w:val="00A45CEA"/>
    <w:rsid w:val="00A46934"/>
    <w:rsid w:val="00A47E9E"/>
    <w:rsid w:val="00A50084"/>
    <w:rsid w:val="00A5164A"/>
    <w:rsid w:val="00A524A7"/>
    <w:rsid w:val="00A52994"/>
    <w:rsid w:val="00A52C95"/>
    <w:rsid w:val="00A534C7"/>
    <w:rsid w:val="00A53F7A"/>
    <w:rsid w:val="00A541B0"/>
    <w:rsid w:val="00A5474E"/>
    <w:rsid w:val="00A54AA7"/>
    <w:rsid w:val="00A54AFD"/>
    <w:rsid w:val="00A54F4B"/>
    <w:rsid w:val="00A56508"/>
    <w:rsid w:val="00A565CB"/>
    <w:rsid w:val="00A57417"/>
    <w:rsid w:val="00A5764D"/>
    <w:rsid w:val="00A57ACE"/>
    <w:rsid w:val="00A57BEB"/>
    <w:rsid w:val="00A6015A"/>
    <w:rsid w:val="00A6046D"/>
    <w:rsid w:val="00A60CAC"/>
    <w:rsid w:val="00A620BF"/>
    <w:rsid w:val="00A62EEE"/>
    <w:rsid w:val="00A63F68"/>
    <w:rsid w:val="00A645BB"/>
    <w:rsid w:val="00A64667"/>
    <w:rsid w:val="00A64F9A"/>
    <w:rsid w:val="00A65FCA"/>
    <w:rsid w:val="00A66BD7"/>
    <w:rsid w:val="00A66EBC"/>
    <w:rsid w:val="00A6730C"/>
    <w:rsid w:val="00A6789A"/>
    <w:rsid w:val="00A67B94"/>
    <w:rsid w:val="00A703A0"/>
    <w:rsid w:val="00A70912"/>
    <w:rsid w:val="00A70C93"/>
    <w:rsid w:val="00A712CA"/>
    <w:rsid w:val="00A72FF3"/>
    <w:rsid w:val="00A74A00"/>
    <w:rsid w:val="00A74F38"/>
    <w:rsid w:val="00A75C61"/>
    <w:rsid w:val="00A761BF"/>
    <w:rsid w:val="00A762A6"/>
    <w:rsid w:val="00A767B3"/>
    <w:rsid w:val="00A76AA8"/>
    <w:rsid w:val="00A770AA"/>
    <w:rsid w:val="00A802A2"/>
    <w:rsid w:val="00A80547"/>
    <w:rsid w:val="00A80D60"/>
    <w:rsid w:val="00A82294"/>
    <w:rsid w:val="00A82C99"/>
    <w:rsid w:val="00A843B4"/>
    <w:rsid w:val="00A845DB"/>
    <w:rsid w:val="00A853FA"/>
    <w:rsid w:val="00A86A39"/>
    <w:rsid w:val="00A86A42"/>
    <w:rsid w:val="00A86F20"/>
    <w:rsid w:val="00A90348"/>
    <w:rsid w:val="00A90ECC"/>
    <w:rsid w:val="00A926B9"/>
    <w:rsid w:val="00A934BC"/>
    <w:rsid w:val="00A93ACC"/>
    <w:rsid w:val="00A93D4D"/>
    <w:rsid w:val="00A9412E"/>
    <w:rsid w:val="00A9492E"/>
    <w:rsid w:val="00A958AA"/>
    <w:rsid w:val="00A95ABA"/>
    <w:rsid w:val="00A960FD"/>
    <w:rsid w:val="00A96411"/>
    <w:rsid w:val="00A96540"/>
    <w:rsid w:val="00A96D87"/>
    <w:rsid w:val="00A96FEC"/>
    <w:rsid w:val="00A977BD"/>
    <w:rsid w:val="00A978AC"/>
    <w:rsid w:val="00A979EE"/>
    <w:rsid w:val="00AA046A"/>
    <w:rsid w:val="00AA053E"/>
    <w:rsid w:val="00AA0B2C"/>
    <w:rsid w:val="00AA1BE8"/>
    <w:rsid w:val="00AA22EC"/>
    <w:rsid w:val="00AA2802"/>
    <w:rsid w:val="00AA28DD"/>
    <w:rsid w:val="00AA3960"/>
    <w:rsid w:val="00AA3FD0"/>
    <w:rsid w:val="00AA44A9"/>
    <w:rsid w:val="00AA57CA"/>
    <w:rsid w:val="00AB124B"/>
    <w:rsid w:val="00AB2AA4"/>
    <w:rsid w:val="00AB304C"/>
    <w:rsid w:val="00AB4FB7"/>
    <w:rsid w:val="00AC16D0"/>
    <w:rsid w:val="00AC4769"/>
    <w:rsid w:val="00AC4804"/>
    <w:rsid w:val="00AC5172"/>
    <w:rsid w:val="00AC52CD"/>
    <w:rsid w:val="00AC54DF"/>
    <w:rsid w:val="00AC64E1"/>
    <w:rsid w:val="00AC6EB0"/>
    <w:rsid w:val="00AD080C"/>
    <w:rsid w:val="00AD424A"/>
    <w:rsid w:val="00AD56C8"/>
    <w:rsid w:val="00AD5FAC"/>
    <w:rsid w:val="00AD68D7"/>
    <w:rsid w:val="00AD70CD"/>
    <w:rsid w:val="00AE0409"/>
    <w:rsid w:val="00AE04A7"/>
    <w:rsid w:val="00AE0F59"/>
    <w:rsid w:val="00AE0FE1"/>
    <w:rsid w:val="00AE1320"/>
    <w:rsid w:val="00AE1A19"/>
    <w:rsid w:val="00AE1E7D"/>
    <w:rsid w:val="00AE2503"/>
    <w:rsid w:val="00AE3498"/>
    <w:rsid w:val="00AE53A7"/>
    <w:rsid w:val="00AE58DB"/>
    <w:rsid w:val="00AE5B9F"/>
    <w:rsid w:val="00AE5FB8"/>
    <w:rsid w:val="00AE6196"/>
    <w:rsid w:val="00AE6D44"/>
    <w:rsid w:val="00AE6D8F"/>
    <w:rsid w:val="00AE7F78"/>
    <w:rsid w:val="00AF1447"/>
    <w:rsid w:val="00AF1471"/>
    <w:rsid w:val="00AF159E"/>
    <w:rsid w:val="00AF1FBF"/>
    <w:rsid w:val="00AF1FE4"/>
    <w:rsid w:val="00AF206E"/>
    <w:rsid w:val="00AF2492"/>
    <w:rsid w:val="00AF4542"/>
    <w:rsid w:val="00AF63BB"/>
    <w:rsid w:val="00B006B2"/>
    <w:rsid w:val="00B01238"/>
    <w:rsid w:val="00B01537"/>
    <w:rsid w:val="00B01FE1"/>
    <w:rsid w:val="00B02D52"/>
    <w:rsid w:val="00B03E8A"/>
    <w:rsid w:val="00B0438E"/>
    <w:rsid w:val="00B05EEB"/>
    <w:rsid w:val="00B06752"/>
    <w:rsid w:val="00B0740B"/>
    <w:rsid w:val="00B077D4"/>
    <w:rsid w:val="00B10091"/>
    <w:rsid w:val="00B11A95"/>
    <w:rsid w:val="00B12228"/>
    <w:rsid w:val="00B12D05"/>
    <w:rsid w:val="00B135DB"/>
    <w:rsid w:val="00B15876"/>
    <w:rsid w:val="00B163DA"/>
    <w:rsid w:val="00B170CF"/>
    <w:rsid w:val="00B179A2"/>
    <w:rsid w:val="00B17B50"/>
    <w:rsid w:val="00B17E4D"/>
    <w:rsid w:val="00B21070"/>
    <w:rsid w:val="00B221B3"/>
    <w:rsid w:val="00B222D3"/>
    <w:rsid w:val="00B23E05"/>
    <w:rsid w:val="00B24002"/>
    <w:rsid w:val="00B243DE"/>
    <w:rsid w:val="00B25CEC"/>
    <w:rsid w:val="00B26A1C"/>
    <w:rsid w:val="00B274F0"/>
    <w:rsid w:val="00B307C5"/>
    <w:rsid w:val="00B31325"/>
    <w:rsid w:val="00B3156E"/>
    <w:rsid w:val="00B31744"/>
    <w:rsid w:val="00B31823"/>
    <w:rsid w:val="00B318A8"/>
    <w:rsid w:val="00B3444F"/>
    <w:rsid w:val="00B34D98"/>
    <w:rsid w:val="00B367E0"/>
    <w:rsid w:val="00B36C77"/>
    <w:rsid w:val="00B37EC1"/>
    <w:rsid w:val="00B40753"/>
    <w:rsid w:val="00B41313"/>
    <w:rsid w:val="00B43794"/>
    <w:rsid w:val="00B449EE"/>
    <w:rsid w:val="00B452B7"/>
    <w:rsid w:val="00B4698C"/>
    <w:rsid w:val="00B47252"/>
    <w:rsid w:val="00B47478"/>
    <w:rsid w:val="00B55285"/>
    <w:rsid w:val="00B56C37"/>
    <w:rsid w:val="00B574EC"/>
    <w:rsid w:val="00B60A97"/>
    <w:rsid w:val="00B60CC7"/>
    <w:rsid w:val="00B61799"/>
    <w:rsid w:val="00B61CB5"/>
    <w:rsid w:val="00B63D08"/>
    <w:rsid w:val="00B63E05"/>
    <w:rsid w:val="00B664F6"/>
    <w:rsid w:val="00B672DD"/>
    <w:rsid w:val="00B67E63"/>
    <w:rsid w:val="00B707F5"/>
    <w:rsid w:val="00B7165C"/>
    <w:rsid w:val="00B71B70"/>
    <w:rsid w:val="00B72CDF"/>
    <w:rsid w:val="00B7383F"/>
    <w:rsid w:val="00B74FF0"/>
    <w:rsid w:val="00B751E9"/>
    <w:rsid w:val="00B75354"/>
    <w:rsid w:val="00B76106"/>
    <w:rsid w:val="00B765AD"/>
    <w:rsid w:val="00B77501"/>
    <w:rsid w:val="00B809EA"/>
    <w:rsid w:val="00B80BD3"/>
    <w:rsid w:val="00B81481"/>
    <w:rsid w:val="00B81E86"/>
    <w:rsid w:val="00B82DA2"/>
    <w:rsid w:val="00B84341"/>
    <w:rsid w:val="00B84795"/>
    <w:rsid w:val="00B870B5"/>
    <w:rsid w:val="00B87730"/>
    <w:rsid w:val="00B87A14"/>
    <w:rsid w:val="00B901D5"/>
    <w:rsid w:val="00B9390E"/>
    <w:rsid w:val="00B93C25"/>
    <w:rsid w:val="00B94557"/>
    <w:rsid w:val="00B94613"/>
    <w:rsid w:val="00B950E7"/>
    <w:rsid w:val="00B9638C"/>
    <w:rsid w:val="00B96AEB"/>
    <w:rsid w:val="00B976AA"/>
    <w:rsid w:val="00B976CD"/>
    <w:rsid w:val="00BA095C"/>
    <w:rsid w:val="00BA0E08"/>
    <w:rsid w:val="00BA10D8"/>
    <w:rsid w:val="00BA1167"/>
    <w:rsid w:val="00BA18BF"/>
    <w:rsid w:val="00BA1D4D"/>
    <w:rsid w:val="00BA32B9"/>
    <w:rsid w:val="00BA5271"/>
    <w:rsid w:val="00BA587A"/>
    <w:rsid w:val="00BA5CEC"/>
    <w:rsid w:val="00BA6B7C"/>
    <w:rsid w:val="00BA7356"/>
    <w:rsid w:val="00BB1585"/>
    <w:rsid w:val="00BB295E"/>
    <w:rsid w:val="00BB3347"/>
    <w:rsid w:val="00BB4A9F"/>
    <w:rsid w:val="00BB4E5B"/>
    <w:rsid w:val="00BB5062"/>
    <w:rsid w:val="00BB5E09"/>
    <w:rsid w:val="00BB787B"/>
    <w:rsid w:val="00BC0550"/>
    <w:rsid w:val="00BC1363"/>
    <w:rsid w:val="00BC1586"/>
    <w:rsid w:val="00BC23AF"/>
    <w:rsid w:val="00BC298A"/>
    <w:rsid w:val="00BC2E0E"/>
    <w:rsid w:val="00BC32A2"/>
    <w:rsid w:val="00BC3FE1"/>
    <w:rsid w:val="00BC4306"/>
    <w:rsid w:val="00BC4B72"/>
    <w:rsid w:val="00BC4F70"/>
    <w:rsid w:val="00BC5199"/>
    <w:rsid w:val="00BC525B"/>
    <w:rsid w:val="00BC57B8"/>
    <w:rsid w:val="00BC611E"/>
    <w:rsid w:val="00BC7287"/>
    <w:rsid w:val="00BD0656"/>
    <w:rsid w:val="00BD0894"/>
    <w:rsid w:val="00BD1433"/>
    <w:rsid w:val="00BD1942"/>
    <w:rsid w:val="00BD2107"/>
    <w:rsid w:val="00BD2A4D"/>
    <w:rsid w:val="00BD4922"/>
    <w:rsid w:val="00BD4CB2"/>
    <w:rsid w:val="00BD62B9"/>
    <w:rsid w:val="00BD6BDD"/>
    <w:rsid w:val="00BD76AF"/>
    <w:rsid w:val="00BE16D8"/>
    <w:rsid w:val="00BE185C"/>
    <w:rsid w:val="00BE1BAA"/>
    <w:rsid w:val="00BE3354"/>
    <w:rsid w:val="00BE452E"/>
    <w:rsid w:val="00BE5441"/>
    <w:rsid w:val="00BE5CC4"/>
    <w:rsid w:val="00BE601E"/>
    <w:rsid w:val="00BE654A"/>
    <w:rsid w:val="00BF04BD"/>
    <w:rsid w:val="00BF2570"/>
    <w:rsid w:val="00BF286C"/>
    <w:rsid w:val="00BF28F5"/>
    <w:rsid w:val="00BF37B4"/>
    <w:rsid w:val="00BF448A"/>
    <w:rsid w:val="00BF4C16"/>
    <w:rsid w:val="00BF68BB"/>
    <w:rsid w:val="00BF7268"/>
    <w:rsid w:val="00BF7B9F"/>
    <w:rsid w:val="00BF7EB2"/>
    <w:rsid w:val="00C005AF"/>
    <w:rsid w:val="00C023C7"/>
    <w:rsid w:val="00C02576"/>
    <w:rsid w:val="00C02EEA"/>
    <w:rsid w:val="00C032BF"/>
    <w:rsid w:val="00C03F43"/>
    <w:rsid w:val="00C03F97"/>
    <w:rsid w:val="00C0515D"/>
    <w:rsid w:val="00C0592B"/>
    <w:rsid w:val="00C05EF5"/>
    <w:rsid w:val="00C06193"/>
    <w:rsid w:val="00C064C6"/>
    <w:rsid w:val="00C10866"/>
    <w:rsid w:val="00C10E1B"/>
    <w:rsid w:val="00C11526"/>
    <w:rsid w:val="00C11DF6"/>
    <w:rsid w:val="00C14346"/>
    <w:rsid w:val="00C14B7B"/>
    <w:rsid w:val="00C14D50"/>
    <w:rsid w:val="00C14F24"/>
    <w:rsid w:val="00C1549C"/>
    <w:rsid w:val="00C15B53"/>
    <w:rsid w:val="00C15B7C"/>
    <w:rsid w:val="00C15CA0"/>
    <w:rsid w:val="00C16B59"/>
    <w:rsid w:val="00C16E5F"/>
    <w:rsid w:val="00C23BDE"/>
    <w:rsid w:val="00C248B6"/>
    <w:rsid w:val="00C25DDD"/>
    <w:rsid w:val="00C2718B"/>
    <w:rsid w:val="00C27722"/>
    <w:rsid w:val="00C27FAA"/>
    <w:rsid w:val="00C30FF1"/>
    <w:rsid w:val="00C31149"/>
    <w:rsid w:val="00C31855"/>
    <w:rsid w:val="00C32830"/>
    <w:rsid w:val="00C32CEC"/>
    <w:rsid w:val="00C332C1"/>
    <w:rsid w:val="00C34C27"/>
    <w:rsid w:val="00C35FBE"/>
    <w:rsid w:val="00C36076"/>
    <w:rsid w:val="00C360B9"/>
    <w:rsid w:val="00C361C3"/>
    <w:rsid w:val="00C3780D"/>
    <w:rsid w:val="00C41002"/>
    <w:rsid w:val="00C414A9"/>
    <w:rsid w:val="00C42AB0"/>
    <w:rsid w:val="00C44200"/>
    <w:rsid w:val="00C442DB"/>
    <w:rsid w:val="00C447AE"/>
    <w:rsid w:val="00C46D5E"/>
    <w:rsid w:val="00C46EFF"/>
    <w:rsid w:val="00C47305"/>
    <w:rsid w:val="00C47D60"/>
    <w:rsid w:val="00C523D1"/>
    <w:rsid w:val="00C533D6"/>
    <w:rsid w:val="00C5345B"/>
    <w:rsid w:val="00C53AAE"/>
    <w:rsid w:val="00C53EA0"/>
    <w:rsid w:val="00C54716"/>
    <w:rsid w:val="00C54AB9"/>
    <w:rsid w:val="00C551F2"/>
    <w:rsid w:val="00C55730"/>
    <w:rsid w:val="00C56F21"/>
    <w:rsid w:val="00C57048"/>
    <w:rsid w:val="00C5713E"/>
    <w:rsid w:val="00C5762F"/>
    <w:rsid w:val="00C6033E"/>
    <w:rsid w:val="00C627B0"/>
    <w:rsid w:val="00C63971"/>
    <w:rsid w:val="00C63FA3"/>
    <w:rsid w:val="00C64011"/>
    <w:rsid w:val="00C64104"/>
    <w:rsid w:val="00C646B6"/>
    <w:rsid w:val="00C64D33"/>
    <w:rsid w:val="00C65E7B"/>
    <w:rsid w:val="00C663D1"/>
    <w:rsid w:val="00C66889"/>
    <w:rsid w:val="00C67368"/>
    <w:rsid w:val="00C679F7"/>
    <w:rsid w:val="00C72F2D"/>
    <w:rsid w:val="00C7304D"/>
    <w:rsid w:val="00C736A0"/>
    <w:rsid w:val="00C737E9"/>
    <w:rsid w:val="00C7502B"/>
    <w:rsid w:val="00C75BCD"/>
    <w:rsid w:val="00C76BF5"/>
    <w:rsid w:val="00C77720"/>
    <w:rsid w:val="00C80520"/>
    <w:rsid w:val="00C808B3"/>
    <w:rsid w:val="00C80F77"/>
    <w:rsid w:val="00C81A46"/>
    <w:rsid w:val="00C81E8B"/>
    <w:rsid w:val="00C82757"/>
    <w:rsid w:val="00C82A0A"/>
    <w:rsid w:val="00C83828"/>
    <w:rsid w:val="00C8398E"/>
    <w:rsid w:val="00C84D62"/>
    <w:rsid w:val="00C851F9"/>
    <w:rsid w:val="00C85ECF"/>
    <w:rsid w:val="00C8675E"/>
    <w:rsid w:val="00C86D10"/>
    <w:rsid w:val="00C872D6"/>
    <w:rsid w:val="00C87D48"/>
    <w:rsid w:val="00C901AB"/>
    <w:rsid w:val="00C9094C"/>
    <w:rsid w:val="00C926E2"/>
    <w:rsid w:val="00C928C5"/>
    <w:rsid w:val="00C933C3"/>
    <w:rsid w:val="00C93DEF"/>
    <w:rsid w:val="00C946E1"/>
    <w:rsid w:val="00C95132"/>
    <w:rsid w:val="00C95B64"/>
    <w:rsid w:val="00C96047"/>
    <w:rsid w:val="00C96E2F"/>
    <w:rsid w:val="00C9756C"/>
    <w:rsid w:val="00CA1A43"/>
    <w:rsid w:val="00CA1D14"/>
    <w:rsid w:val="00CA1D98"/>
    <w:rsid w:val="00CA212B"/>
    <w:rsid w:val="00CA2558"/>
    <w:rsid w:val="00CA4071"/>
    <w:rsid w:val="00CA4112"/>
    <w:rsid w:val="00CA44ED"/>
    <w:rsid w:val="00CA5076"/>
    <w:rsid w:val="00CA595A"/>
    <w:rsid w:val="00CA6ED7"/>
    <w:rsid w:val="00CA782D"/>
    <w:rsid w:val="00CB06A0"/>
    <w:rsid w:val="00CB0D77"/>
    <w:rsid w:val="00CB1133"/>
    <w:rsid w:val="00CB1352"/>
    <w:rsid w:val="00CB27C5"/>
    <w:rsid w:val="00CB298C"/>
    <w:rsid w:val="00CB2CA8"/>
    <w:rsid w:val="00CB3A04"/>
    <w:rsid w:val="00CB507F"/>
    <w:rsid w:val="00CB594C"/>
    <w:rsid w:val="00CB5EF2"/>
    <w:rsid w:val="00CB61C2"/>
    <w:rsid w:val="00CB78C2"/>
    <w:rsid w:val="00CB78D9"/>
    <w:rsid w:val="00CC2291"/>
    <w:rsid w:val="00CC2871"/>
    <w:rsid w:val="00CC304A"/>
    <w:rsid w:val="00CC350D"/>
    <w:rsid w:val="00CC3792"/>
    <w:rsid w:val="00CC3C54"/>
    <w:rsid w:val="00CC4361"/>
    <w:rsid w:val="00CC45DA"/>
    <w:rsid w:val="00CC461D"/>
    <w:rsid w:val="00CC50A5"/>
    <w:rsid w:val="00CC529C"/>
    <w:rsid w:val="00CC7087"/>
    <w:rsid w:val="00CC70E4"/>
    <w:rsid w:val="00CC722F"/>
    <w:rsid w:val="00CD0F0B"/>
    <w:rsid w:val="00CD19E8"/>
    <w:rsid w:val="00CD1C12"/>
    <w:rsid w:val="00CD1E4E"/>
    <w:rsid w:val="00CD210D"/>
    <w:rsid w:val="00CD2A22"/>
    <w:rsid w:val="00CD2DC4"/>
    <w:rsid w:val="00CD3061"/>
    <w:rsid w:val="00CD3A01"/>
    <w:rsid w:val="00CD3B04"/>
    <w:rsid w:val="00CD417F"/>
    <w:rsid w:val="00CD69E7"/>
    <w:rsid w:val="00CD6CF6"/>
    <w:rsid w:val="00CD6E6B"/>
    <w:rsid w:val="00CD7999"/>
    <w:rsid w:val="00CE047C"/>
    <w:rsid w:val="00CE0D05"/>
    <w:rsid w:val="00CE1DBE"/>
    <w:rsid w:val="00CE394F"/>
    <w:rsid w:val="00CE51F4"/>
    <w:rsid w:val="00CE62A1"/>
    <w:rsid w:val="00CE7039"/>
    <w:rsid w:val="00CF000D"/>
    <w:rsid w:val="00CF0874"/>
    <w:rsid w:val="00CF0B7D"/>
    <w:rsid w:val="00CF0ED3"/>
    <w:rsid w:val="00CF123A"/>
    <w:rsid w:val="00CF171C"/>
    <w:rsid w:val="00CF1B82"/>
    <w:rsid w:val="00CF27AC"/>
    <w:rsid w:val="00CF5B4B"/>
    <w:rsid w:val="00CF5BA2"/>
    <w:rsid w:val="00CF68C6"/>
    <w:rsid w:val="00CF6EEC"/>
    <w:rsid w:val="00CF7909"/>
    <w:rsid w:val="00D0195D"/>
    <w:rsid w:val="00D02620"/>
    <w:rsid w:val="00D038CE"/>
    <w:rsid w:val="00D03CBA"/>
    <w:rsid w:val="00D05548"/>
    <w:rsid w:val="00D05CE4"/>
    <w:rsid w:val="00D06847"/>
    <w:rsid w:val="00D06AEE"/>
    <w:rsid w:val="00D06CB6"/>
    <w:rsid w:val="00D075C7"/>
    <w:rsid w:val="00D101A8"/>
    <w:rsid w:val="00D115B5"/>
    <w:rsid w:val="00D11CE7"/>
    <w:rsid w:val="00D12013"/>
    <w:rsid w:val="00D1217C"/>
    <w:rsid w:val="00D1281F"/>
    <w:rsid w:val="00D1311D"/>
    <w:rsid w:val="00D13C50"/>
    <w:rsid w:val="00D13F68"/>
    <w:rsid w:val="00D14292"/>
    <w:rsid w:val="00D1556B"/>
    <w:rsid w:val="00D15967"/>
    <w:rsid w:val="00D15FA1"/>
    <w:rsid w:val="00D1689F"/>
    <w:rsid w:val="00D17CCD"/>
    <w:rsid w:val="00D20A2F"/>
    <w:rsid w:val="00D20C6D"/>
    <w:rsid w:val="00D21815"/>
    <w:rsid w:val="00D223A0"/>
    <w:rsid w:val="00D22B38"/>
    <w:rsid w:val="00D2429A"/>
    <w:rsid w:val="00D257FB"/>
    <w:rsid w:val="00D25F63"/>
    <w:rsid w:val="00D26342"/>
    <w:rsid w:val="00D26CB7"/>
    <w:rsid w:val="00D27971"/>
    <w:rsid w:val="00D306E6"/>
    <w:rsid w:val="00D30BCF"/>
    <w:rsid w:val="00D30E2E"/>
    <w:rsid w:val="00D329CD"/>
    <w:rsid w:val="00D33DEF"/>
    <w:rsid w:val="00D34C32"/>
    <w:rsid w:val="00D35280"/>
    <w:rsid w:val="00D35EF6"/>
    <w:rsid w:val="00D3753E"/>
    <w:rsid w:val="00D37565"/>
    <w:rsid w:val="00D40114"/>
    <w:rsid w:val="00D41277"/>
    <w:rsid w:val="00D4149C"/>
    <w:rsid w:val="00D42883"/>
    <w:rsid w:val="00D42A84"/>
    <w:rsid w:val="00D42E3C"/>
    <w:rsid w:val="00D44C2B"/>
    <w:rsid w:val="00D44FB1"/>
    <w:rsid w:val="00D450C7"/>
    <w:rsid w:val="00D47550"/>
    <w:rsid w:val="00D5106A"/>
    <w:rsid w:val="00D51404"/>
    <w:rsid w:val="00D51F21"/>
    <w:rsid w:val="00D52DFA"/>
    <w:rsid w:val="00D53096"/>
    <w:rsid w:val="00D53A29"/>
    <w:rsid w:val="00D54949"/>
    <w:rsid w:val="00D55572"/>
    <w:rsid w:val="00D55A62"/>
    <w:rsid w:val="00D55E5B"/>
    <w:rsid w:val="00D56BA1"/>
    <w:rsid w:val="00D56DBA"/>
    <w:rsid w:val="00D56ED1"/>
    <w:rsid w:val="00D56FC1"/>
    <w:rsid w:val="00D57000"/>
    <w:rsid w:val="00D6090E"/>
    <w:rsid w:val="00D61326"/>
    <w:rsid w:val="00D62C8D"/>
    <w:rsid w:val="00D63F6C"/>
    <w:rsid w:val="00D649FC"/>
    <w:rsid w:val="00D66D05"/>
    <w:rsid w:val="00D67526"/>
    <w:rsid w:val="00D70BC1"/>
    <w:rsid w:val="00D72676"/>
    <w:rsid w:val="00D72D3F"/>
    <w:rsid w:val="00D73D18"/>
    <w:rsid w:val="00D74D9B"/>
    <w:rsid w:val="00D75612"/>
    <w:rsid w:val="00D756CF"/>
    <w:rsid w:val="00D7645C"/>
    <w:rsid w:val="00D768C0"/>
    <w:rsid w:val="00D76951"/>
    <w:rsid w:val="00D76E90"/>
    <w:rsid w:val="00D77DFC"/>
    <w:rsid w:val="00D77E25"/>
    <w:rsid w:val="00D80DD6"/>
    <w:rsid w:val="00D8210C"/>
    <w:rsid w:val="00D8236D"/>
    <w:rsid w:val="00D82984"/>
    <w:rsid w:val="00D82B95"/>
    <w:rsid w:val="00D83487"/>
    <w:rsid w:val="00D84BFD"/>
    <w:rsid w:val="00D86599"/>
    <w:rsid w:val="00D87492"/>
    <w:rsid w:val="00D906E3"/>
    <w:rsid w:val="00D90B0C"/>
    <w:rsid w:val="00D91229"/>
    <w:rsid w:val="00D9150F"/>
    <w:rsid w:val="00D91A19"/>
    <w:rsid w:val="00D9276F"/>
    <w:rsid w:val="00D930C3"/>
    <w:rsid w:val="00D9446F"/>
    <w:rsid w:val="00D94B11"/>
    <w:rsid w:val="00D94CD4"/>
    <w:rsid w:val="00D9544F"/>
    <w:rsid w:val="00D95E16"/>
    <w:rsid w:val="00D960ED"/>
    <w:rsid w:val="00D96BF6"/>
    <w:rsid w:val="00D97602"/>
    <w:rsid w:val="00D97B10"/>
    <w:rsid w:val="00DA1D4F"/>
    <w:rsid w:val="00DA2384"/>
    <w:rsid w:val="00DA26B6"/>
    <w:rsid w:val="00DA2E24"/>
    <w:rsid w:val="00DA3FE8"/>
    <w:rsid w:val="00DA57E4"/>
    <w:rsid w:val="00DA5932"/>
    <w:rsid w:val="00DA6B4C"/>
    <w:rsid w:val="00DA6C0E"/>
    <w:rsid w:val="00DA6FE6"/>
    <w:rsid w:val="00DA741B"/>
    <w:rsid w:val="00DA7F9C"/>
    <w:rsid w:val="00DB1276"/>
    <w:rsid w:val="00DB1A13"/>
    <w:rsid w:val="00DB5274"/>
    <w:rsid w:val="00DB703B"/>
    <w:rsid w:val="00DB7290"/>
    <w:rsid w:val="00DC19AF"/>
    <w:rsid w:val="00DC1D17"/>
    <w:rsid w:val="00DC29F7"/>
    <w:rsid w:val="00DC2AB4"/>
    <w:rsid w:val="00DC331A"/>
    <w:rsid w:val="00DC4844"/>
    <w:rsid w:val="00DC6949"/>
    <w:rsid w:val="00DC7474"/>
    <w:rsid w:val="00DC7AF7"/>
    <w:rsid w:val="00DC7D2D"/>
    <w:rsid w:val="00DD0659"/>
    <w:rsid w:val="00DD16CE"/>
    <w:rsid w:val="00DD3137"/>
    <w:rsid w:val="00DD36D8"/>
    <w:rsid w:val="00DD3CA6"/>
    <w:rsid w:val="00DD3FFD"/>
    <w:rsid w:val="00DD4548"/>
    <w:rsid w:val="00DD45AF"/>
    <w:rsid w:val="00DD46D5"/>
    <w:rsid w:val="00DD4CF7"/>
    <w:rsid w:val="00DD5189"/>
    <w:rsid w:val="00DD797C"/>
    <w:rsid w:val="00DE0663"/>
    <w:rsid w:val="00DE1392"/>
    <w:rsid w:val="00DE174A"/>
    <w:rsid w:val="00DE22F4"/>
    <w:rsid w:val="00DE22F7"/>
    <w:rsid w:val="00DE40A5"/>
    <w:rsid w:val="00DE4A63"/>
    <w:rsid w:val="00DE5EF6"/>
    <w:rsid w:val="00DE7E2A"/>
    <w:rsid w:val="00DF06AC"/>
    <w:rsid w:val="00DF459B"/>
    <w:rsid w:val="00DF48C1"/>
    <w:rsid w:val="00DF4CDB"/>
    <w:rsid w:val="00DF6B0F"/>
    <w:rsid w:val="00E00747"/>
    <w:rsid w:val="00E01003"/>
    <w:rsid w:val="00E01243"/>
    <w:rsid w:val="00E02B7F"/>
    <w:rsid w:val="00E02CBC"/>
    <w:rsid w:val="00E02D68"/>
    <w:rsid w:val="00E0475C"/>
    <w:rsid w:val="00E05D86"/>
    <w:rsid w:val="00E05F68"/>
    <w:rsid w:val="00E06AFA"/>
    <w:rsid w:val="00E07096"/>
    <w:rsid w:val="00E07145"/>
    <w:rsid w:val="00E07588"/>
    <w:rsid w:val="00E10964"/>
    <w:rsid w:val="00E1213A"/>
    <w:rsid w:val="00E12B6D"/>
    <w:rsid w:val="00E12D2D"/>
    <w:rsid w:val="00E1595F"/>
    <w:rsid w:val="00E16238"/>
    <w:rsid w:val="00E205AB"/>
    <w:rsid w:val="00E2173B"/>
    <w:rsid w:val="00E21A7A"/>
    <w:rsid w:val="00E22A03"/>
    <w:rsid w:val="00E22B8E"/>
    <w:rsid w:val="00E23887"/>
    <w:rsid w:val="00E242C7"/>
    <w:rsid w:val="00E24AFF"/>
    <w:rsid w:val="00E262C8"/>
    <w:rsid w:val="00E264DB"/>
    <w:rsid w:val="00E26B49"/>
    <w:rsid w:val="00E26BA0"/>
    <w:rsid w:val="00E32312"/>
    <w:rsid w:val="00E325D2"/>
    <w:rsid w:val="00E32D11"/>
    <w:rsid w:val="00E33081"/>
    <w:rsid w:val="00E3528B"/>
    <w:rsid w:val="00E35B71"/>
    <w:rsid w:val="00E36B51"/>
    <w:rsid w:val="00E404AB"/>
    <w:rsid w:val="00E41F49"/>
    <w:rsid w:val="00E41F95"/>
    <w:rsid w:val="00E423F7"/>
    <w:rsid w:val="00E42613"/>
    <w:rsid w:val="00E42904"/>
    <w:rsid w:val="00E446A3"/>
    <w:rsid w:val="00E44BC4"/>
    <w:rsid w:val="00E45906"/>
    <w:rsid w:val="00E45FE0"/>
    <w:rsid w:val="00E4648E"/>
    <w:rsid w:val="00E46A2A"/>
    <w:rsid w:val="00E471BF"/>
    <w:rsid w:val="00E478A7"/>
    <w:rsid w:val="00E50738"/>
    <w:rsid w:val="00E50BC2"/>
    <w:rsid w:val="00E516A4"/>
    <w:rsid w:val="00E520E7"/>
    <w:rsid w:val="00E53963"/>
    <w:rsid w:val="00E5404F"/>
    <w:rsid w:val="00E540F6"/>
    <w:rsid w:val="00E54A05"/>
    <w:rsid w:val="00E553C9"/>
    <w:rsid w:val="00E56256"/>
    <w:rsid w:val="00E5675A"/>
    <w:rsid w:val="00E57D4F"/>
    <w:rsid w:val="00E61037"/>
    <w:rsid w:val="00E6162B"/>
    <w:rsid w:val="00E61ED0"/>
    <w:rsid w:val="00E62BD6"/>
    <w:rsid w:val="00E636D2"/>
    <w:rsid w:val="00E662AF"/>
    <w:rsid w:val="00E67687"/>
    <w:rsid w:val="00E67AE6"/>
    <w:rsid w:val="00E712AF"/>
    <w:rsid w:val="00E7136D"/>
    <w:rsid w:val="00E713F4"/>
    <w:rsid w:val="00E714C9"/>
    <w:rsid w:val="00E7170C"/>
    <w:rsid w:val="00E71ABA"/>
    <w:rsid w:val="00E721E7"/>
    <w:rsid w:val="00E72D94"/>
    <w:rsid w:val="00E74AA2"/>
    <w:rsid w:val="00E75325"/>
    <w:rsid w:val="00E762DE"/>
    <w:rsid w:val="00E76C0A"/>
    <w:rsid w:val="00E7791E"/>
    <w:rsid w:val="00E80861"/>
    <w:rsid w:val="00E81271"/>
    <w:rsid w:val="00E81742"/>
    <w:rsid w:val="00E818E0"/>
    <w:rsid w:val="00E8234C"/>
    <w:rsid w:val="00E83D4A"/>
    <w:rsid w:val="00E85872"/>
    <w:rsid w:val="00E85899"/>
    <w:rsid w:val="00E863CF"/>
    <w:rsid w:val="00E871DC"/>
    <w:rsid w:val="00E87C50"/>
    <w:rsid w:val="00E87FD1"/>
    <w:rsid w:val="00E90039"/>
    <w:rsid w:val="00E9262C"/>
    <w:rsid w:val="00E926B0"/>
    <w:rsid w:val="00E93C24"/>
    <w:rsid w:val="00E94309"/>
    <w:rsid w:val="00E9613A"/>
    <w:rsid w:val="00E96E12"/>
    <w:rsid w:val="00E97536"/>
    <w:rsid w:val="00E97B21"/>
    <w:rsid w:val="00E97FA4"/>
    <w:rsid w:val="00EA08E1"/>
    <w:rsid w:val="00EA1405"/>
    <w:rsid w:val="00EA284F"/>
    <w:rsid w:val="00EA34A2"/>
    <w:rsid w:val="00EA358C"/>
    <w:rsid w:val="00EA392C"/>
    <w:rsid w:val="00EA3F8C"/>
    <w:rsid w:val="00EA425D"/>
    <w:rsid w:val="00EA5DAD"/>
    <w:rsid w:val="00EA5E13"/>
    <w:rsid w:val="00EA6291"/>
    <w:rsid w:val="00EA63C4"/>
    <w:rsid w:val="00EA7768"/>
    <w:rsid w:val="00EA7843"/>
    <w:rsid w:val="00EA7D61"/>
    <w:rsid w:val="00EB0157"/>
    <w:rsid w:val="00EB0270"/>
    <w:rsid w:val="00EB1AC2"/>
    <w:rsid w:val="00EB2526"/>
    <w:rsid w:val="00EB52EF"/>
    <w:rsid w:val="00EB5324"/>
    <w:rsid w:val="00EB795D"/>
    <w:rsid w:val="00EC079C"/>
    <w:rsid w:val="00EC0F6E"/>
    <w:rsid w:val="00EC1DE0"/>
    <w:rsid w:val="00EC24C3"/>
    <w:rsid w:val="00EC2DF5"/>
    <w:rsid w:val="00EC308B"/>
    <w:rsid w:val="00EC3D30"/>
    <w:rsid w:val="00EC5106"/>
    <w:rsid w:val="00EC55B3"/>
    <w:rsid w:val="00EC64D0"/>
    <w:rsid w:val="00EC76F6"/>
    <w:rsid w:val="00ED03EC"/>
    <w:rsid w:val="00ED109E"/>
    <w:rsid w:val="00ED1DB2"/>
    <w:rsid w:val="00ED275A"/>
    <w:rsid w:val="00ED3A12"/>
    <w:rsid w:val="00ED3A41"/>
    <w:rsid w:val="00ED4072"/>
    <w:rsid w:val="00ED48F8"/>
    <w:rsid w:val="00ED4D7E"/>
    <w:rsid w:val="00ED5C92"/>
    <w:rsid w:val="00ED7579"/>
    <w:rsid w:val="00ED76CD"/>
    <w:rsid w:val="00EE002F"/>
    <w:rsid w:val="00EE03E8"/>
    <w:rsid w:val="00EE0815"/>
    <w:rsid w:val="00EE08D7"/>
    <w:rsid w:val="00EE0AFE"/>
    <w:rsid w:val="00EE0D4D"/>
    <w:rsid w:val="00EE4432"/>
    <w:rsid w:val="00EE5D3A"/>
    <w:rsid w:val="00EE660D"/>
    <w:rsid w:val="00EE6DA0"/>
    <w:rsid w:val="00EE7333"/>
    <w:rsid w:val="00EF0DE6"/>
    <w:rsid w:val="00EF1A20"/>
    <w:rsid w:val="00EF1DDE"/>
    <w:rsid w:val="00EF1FBD"/>
    <w:rsid w:val="00EF2158"/>
    <w:rsid w:val="00EF2329"/>
    <w:rsid w:val="00EF2409"/>
    <w:rsid w:val="00EF26EF"/>
    <w:rsid w:val="00EF3002"/>
    <w:rsid w:val="00EF46B6"/>
    <w:rsid w:val="00EF59C6"/>
    <w:rsid w:val="00EF626E"/>
    <w:rsid w:val="00EF6625"/>
    <w:rsid w:val="00EF74FC"/>
    <w:rsid w:val="00F00180"/>
    <w:rsid w:val="00F00DB7"/>
    <w:rsid w:val="00F01922"/>
    <w:rsid w:val="00F03FD9"/>
    <w:rsid w:val="00F0448E"/>
    <w:rsid w:val="00F04667"/>
    <w:rsid w:val="00F04FC8"/>
    <w:rsid w:val="00F0570F"/>
    <w:rsid w:val="00F060CA"/>
    <w:rsid w:val="00F06EAD"/>
    <w:rsid w:val="00F0705A"/>
    <w:rsid w:val="00F071D9"/>
    <w:rsid w:val="00F074A8"/>
    <w:rsid w:val="00F074CA"/>
    <w:rsid w:val="00F07C04"/>
    <w:rsid w:val="00F1033E"/>
    <w:rsid w:val="00F10F86"/>
    <w:rsid w:val="00F112F1"/>
    <w:rsid w:val="00F11448"/>
    <w:rsid w:val="00F11DCD"/>
    <w:rsid w:val="00F11DFA"/>
    <w:rsid w:val="00F1306D"/>
    <w:rsid w:val="00F1353E"/>
    <w:rsid w:val="00F1465F"/>
    <w:rsid w:val="00F15F1A"/>
    <w:rsid w:val="00F17004"/>
    <w:rsid w:val="00F17370"/>
    <w:rsid w:val="00F203CB"/>
    <w:rsid w:val="00F203D4"/>
    <w:rsid w:val="00F20DBE"/>
    <w:rsid w:val="00F20FE1"/>
    <w:rsid w:val="00F21B83"/>
    <w:rsid w:val="00F21D0D"/>
    <w:rsid w:val="00F226F1"/>
    <w:rsid w:val="00F233A2"/>
    <w:rsid w:val="00F25936"/>
    <w:rsid w:val="00F26B2C"/>
    <w:rsid w:val="00F26DC3"/>
    <w:rsid w:val="00F26DCD"/>
    <w:rsid w:val="00F27867"/>
    <w:rsid w:val="00F278EE"/>
    <w:rsid w:val="00F27B13"/>
    <w:rsid w:val="00F301A8"/>
    <w:rsid w:val="00F323FC"/>
    <w:rsid w:val="00F324F1"/>
    <w:rsid w:val="00F32D9A"/>
    <w:rsid w:val="00F33CF3"/>
    <w:rsid w:val="00F34E12"/>
    <w:rsid w:val="00F3556A"/>
    <w:rsid w:val="00F35D23"/>
    <w:rsid w:val="00F36D93"/>
    <w:rsid w:val="00F409C8"/>
    <w:rsid w:val="00F4176D"/>
    <w:rsid w:val="00F418EA"/>
    <w:rsid w:val="00F4295A"/>
    <w:rsid w:val="00F43CC0"/>
    <w:rsid w:val="00F454F1"/>
    <w:rsid w:val="00F46C4D"/>
    <w:rsid w:val="00F46D1F"/>
    <w:rsid w:val="00F476B6"/>
    <w:rsid w:val="00F50E0D"/>
    <w:rsid w:val="00F5151B"/>
    <w:rsid w:val="00F5360D"/>
    <w:rsid w:val="00F5559A"/>
    <w:rsid w:val="00F56067"/>
    <w:rsid w:val="00F56DC6"/>
    <w:rsid w:val="00F576DC"/>
    <w:rsid w:val="00F57E31"/>
    <w:rsid w:val="00F6069C"/>
    <w:rsid w:val="00F608A6"/>
    <w:rsid w:val="00F633E6"/>
    <w:rsid w:val="00F645EF"/>
    <w:rsid w:val="00F64BC6"/>
    <w:rsid w:val="00F65571"/>
    <w:rsid w:val="00F657CD"/>
    <w:rsid w:val="00F660EF"/>
    <w:rsid w:val="00F670AF"/>
    <w:rsid w:val="00F678E9"/>
    <w:rsid w:val="00F7171F"/>
    <w:rsid w:val="00F73648"/>
    <w:rsid w:val="00F73FD8"/>
    <w:rsid w:val="00F74488"/>
    <w:rsid w:val="00F74C70"/>
    <w:rsid w:val="00F76796"/>
    <w:rsid w:val="00F80CF9"/>
    <w:rsid w:val="00F813A4"/>
    <w:rsid w:val="00F83B4D"/>
    <w:rsid w:val="00F83C6D"/>
    <w:rsid w:val="00F8422A"/>
    <w:rsid w:val="00F85504"/>
    <w:rsid w:val="00F8568F"/>
    <w:rsid w:val="00F856EB"/>
    <w:rsid w:val="00F857BA"/>
    <w:rsid w:val="00F86392"/>
    <w:rsid w:val="00F867DB"/>
    <w:rsid w:val="00F86BC2"/>
    <w:rsid w:val="00F8719F"/>
    <w:rsid w:val="00F905A1"/>
    <w:rsid w:val="00F912B1"/>
    <w:rsid w:val="00F9165F"/>
    <w:rsid w:val="00F91D8A"/>
    <w:rsid w:val="00F92D39"/>
    <w:rsid w:val="00F93181"/>
    <w:rsid w:val="00F9321D"/>
    <w:rsid w:val="00F96841"/>
    <w:rsid w:val="00F96CA7"/>
    <w:rsid w:val="00F97435"/>
    <w:rsid w:val="00FA0923"/>
    <w:rsid w:val="00FA09A0"/>
    <w:rsid w:val="00FA2826"/>
    <w:rsid w:val="00FA2D8A"/>
    <w:rsid w:val="00FA2E3A"/>
    <w:rsid w:val="00FA36E8"/>
    <w:rsid w:val="00FA4047"/>
    <w:rsid w:val="00FA45FA"/>
    <w:rsid w:val="00FA4CCD"/>
    <w:rsid w:val="00FA579A"/>
    <w:rsid w:val="00FA6D3B"/>
    <w:rsid w:val="00FB2ADE"/>
    <w:rsid w:val="00FB2CB6"/>
    <w:rsid w:val="00FB3A08"/>
    <w:rsid w:val="00FB552A"/>
    <w:rsid w:val="00FB5F51"/>
    <w:rsid w:val="00FB674B"/>
    <w:rsid w:val="00FB7366"/>
    <w:rsid w:val="00FB7636"/>
    <w:rsid w:val="00FB7A83"/>
    <w:rsid w:val="00FB7AD3"/>
    <w:rsid w:val="00FC1840"/>
    <w:rsid w:val="00FC2344"/>
    <w:rsid w:val="00FC55C8"/>
    <w:rsid w:val="00FC5CA9"/>
    <w:rsid w:val="00FC6170"/>
    <w:rsid w:val="00FC696E"/>
    <w:rsid w:val="00FC6B47"/>
    <w:rsid w:val="00FC7065"/>
    <w:rsid w:val="00FD1DE8"/>
    <w:rsid w:val="00FD26A7"/>
    <w:rsid w:val="00FD2745"/>
    <w:rsid w:val="00FD3F9F"/>
    <w:rsid w:val="00FD5044"/>
    <w:rsid w:val="00FD5D5F"/>
    <w:rsid w:val="00FD5DF0"/>
    <w:rsid w:val="00FD66C1"/>
    <w:rsid w:val="00FD73E9"/>
    <w:rsid w:val="00FE2723"/>
    <w:rsid w:val="00FE2EE7"/>
    <w:rsid w:val="00FE7814"/>
    <w:rsid w:val="00FF109C"/>
    <w:rsid w:val="00FF13F0"/>
    <w:rsid w:val="00FF1BB6"/>
    <w:rsid w:val="00FF2F8C"/>
    <w:rsid w:val="00FF321C"/>
    <w:rsid w:val="00FF36D0"/>
    <w:rsid w:val="00FF72EB"/>
    <w:rsid w:val="00FF7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57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 w:type="paragraph" w:customStyle="1" w:styleId="TableParagraph">
    <w:name w:val="Table Paragraph"/>
    <w:basedOn w:val="Normal"/>
    <w:uiPriority w:val="1"/>
    <w:qFormat/>
    <w:rsid w:val="00D1311D"/>
    <w:pPr>
      <w:widowControl w:val="0"/>
      <w:autoSpaceDE w:val="0"/>
      <w:autoSpaceDN w:val="0"/>
      <w:spacing w:after="0" w:line="240" w:lineRule="auto"/>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 w:type="paragraph" w:customStyle="1" w:styleId="TableParagraph">
    <w:name w:val="Table Paragraph"/>
    <w:basedOn w:val="Normal"/>
    <w:uiPriority w:val="1"/>
    <w:qFormat/>
    <w:rsid w:val="00D1311D"/>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1.png"/><Relationship Id="rId39" Type="http://schemas.openxmlformats.org/officeDocument/2006/relationships/image" Target="media/image24.jpeg"/><Relationship Id="rId21" Type="http://schemas.openxmlformats.org/officeDocument/2006/relationships/diagramQuickStyle" Target="diagrams/quickStyle1.xml"/><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diagramLayout" Target="diagrams/layout1.xml"/><Relationship Id="rId29" Type="http://schemas.openxmlformats.org/officeDocument/2006/relationships/image" Target="media/image14.jpeg"/><Relationship Id="rId41" Type="http://schemas.openxmlformats.org/officeDocument/2006/relationships/image" Target="media/image26.jpe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jpeg"/><Relationship Id="rId36" Type="http://schemas.openxmlformats.org/officeDocument/2006/relationships/image" Target="media/image21.jp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png"/><Relationship Id="rId56"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470CD9-668A-4E1A-812A-5F903D7E0349}" type="doc">
      <dgm:prSet loTypeId="urn:microsoft.com/office/officeart/2005/8/layout/StepDownProcess" loCatId="process" qsTypeId="urn:microsoft.com/office/officeart/2005/8/quickstyle/simple1" qsCatId="simple" csTypeId="urn:microsoft.com/office/officeart/2005/8/colors/colorful4" csCatId="colorful" phldr="1"/>
      <dgm:spPr/>
      <dgm:t>
        <a:bodyPr/>
        <a:lstStyle/>
        <a:p>
          <a:endParaRPr lang="en-US"/>
        </a:p>
      </dgm:t>
    </dgm:pt>
    <dgm:pt modelId="{1A42C42B-FD00-4FC8-BC18-1DE2F37B8018}">
      <dgm:prSet phldrT="[Text]" custT="1"/>
      <dgm:spPr/>
      <dgm:t>
        <a:bodyPr/>
        <a:lstStyle/>
        <a:p>
          <a:r>
            <a:rPr lang="en-US" sz="800">
              <a:solidFill>
                <a:sysClr val="windowText" lastClr="000000"/>
              </a:solidFill>
              <a:latin typeface="Times New Roman" pitchFamily="18" charset="0"/>
              <a:cs typeface="Times New Roman" pitchFamily="18" charset="0"/>
            </a:rPr>
            <a:t>Requirement</a:t>
          </a:r>
        </a:p>
      </dgm:t>
    </dgm:pt>
    <dgm:pt modelId="{B8A7B315-748F-4C81-B279-93F78CBCEA2B}" type="parTrans" cxnId="{1F4488DA-101A-4C3E-8F1F-147FCA4FFFBD}">
      <dgm:prSet/>
      <dgm:spPr/>
      <dgm:t>
        <a:bodyPr/>
        <a:lstStyle/>
        <a:p>
          <a:endParaRPr lang="en-US"/>
        </a:p>
      </dgm:t>
    </dgm:pt>
    <dgm:pt modelId="{9CFE21C3-5C9C-4696-B40A-F9226A817C95}" type="sibTrans" cxnId="{1F4488DA-101A-4C3E-8F1F-147FCA4FFFBD}">
      <dgm:prSet/>
      <dgm:spPr/>
      <dgm:t>
        <a:bodyPr/>
        <a:lstStyle/>
        <a:p>
          <a:endParaRPr lang="en-US"/>
        </a:p>
      </dgm:t>
    </dgm:pt>
    <dgm:pt modelId="{DDB6DE9A-5FD4-4FEC-8ABC-E106024A52A4}">
      <dgm:prSet phldrT="[Text]"/>
      <dgm:spPr/>
      <dgm:t>
        <a:bodyPr/>
        <a:lstStyle/>
        <a:p>
          <a:r>
            <a:rPr lang="en-US">
              <a:solidFill>
                <a:sysClr val="windowText" lastClr="000000"/>
              </a:solidFill>
              <a:latin typeface="Times New Roman" pitchFamily="18" charset="0"/>
              <a:cs typeface="Times New Roman" pitchFamily="18" charset="0"/>
            </a:rPr>
            <a:t>Code Generation </a:t>
          </a:r>
        </a:p>
      </dgm:t>
    </dgm:pt>
    <dgm:pt modelId="{B09BA72A-201F-4F5E-B8CC-3DFB5F1821B6}" type="parTrans" cxnId="{2A8AEF7D-B1FD-4451-B8BC-842AC4046866}">
      <dgm:prSet/>
      <dgm:spPr/>
      <dgm:t>
        <a:bodyPr/>
        <a:lstStyle/>
        <a:p>
          <a:endParaRPr lang="en-US"/>
        </a:p>
      </dgm:t>
    </dgm:pt>
    <dgm:pt modelId="{854C389A-FF53-49ED-AF50-7B9AF3989B8D}" type="sibTrans" cxnId="{2A8AEF7D-B1FD-4451-B8BC-842AC4046866}">
      <dgm:prSet/>
      <dgm:spPr/>
      <dgm:t>
        <a:bodyPr/>
        <a:lstStyle/>
        <a:p>
          <a:endParaRPr lang="en-US"/>
        </a:p>
      </dgm:t>
    </dgm:pt>
    <dgm:pt modelId="{2850B678-DABC-464D-9EA4-B05698500E3C}">
      <dgm:prSet phldrT="[Text]"/>
      <dgm:spPr/>
      <dgm:t>
        <a:bodyPr/>
        <a:lstStyle/>
        <a:p>
          <a:r>
            <a:rPr lang="en-US">
              <a:solidFill>
                <a:sysClr val="windowText" lastClr="000000"/>
              </a:solidFill>
              <a:latin typeface="Times New Roman" pitchFamily="18" charset="0"/>
              <a:cs typeface="Times New Roman" pitchFamily="18" charset="0"/>
            </a:rPr>
            <a:t>Maintenance</a:t>
          </a:r>
        </a:p>
      </dgm:t>
    </dgm:pt>
    <dgm:pt modelId="{4B8CA991-1157-40B0-B575-0F1756901842}" type="parTrans" cxnId="{73440470-D087-442E-A249-74F572EC228D}">
      <dgm:prSet/>
      <dgm:spPr/>
      <dgm:t>
        <a:bodyPr/>
        <a:lstStyle/>
        <a:p>
          <a:endParaRPr lang="en-US"/>
        </a:p>
      </dgm:t>
    </dgm:pt>
    <dgm:pt modelId="{5EBE09AA-07BB-4D33-8A7A-3CC745BB369F}" type="sibTrans" cxnId="{73440470-D087-442E-A249-74F572EC228D}">
      <dgm:prSet/>
      <dgm:spPr/>
      <dgm:t>
        <a:bodyPr/>
        <a:lstStyle/>
        <a:p>
          <a:endParaRPr lang="en-US"/>
        </a:p>
      </dgm:t>
    </dgm:pt>
    <dgm:pt modelId="{1E0A5898-6173-49C6-8E7B-3036A889E17B}">
      <dgm:prSet/>
      <dgm:spPr/>
      <dgm:t>
        <a:bodyPr/>
        <a:lstStyle/>
        <a:p>
          <a:r>
            <a:rPr lang="en-US">
              <a:solidFill>
                <a:sysClr val="windowText" lastClr="000000"/>
              </a:solidFill>
              <a:latin typeface="Times New Roman" pitchFamily="18" charset="0"/>
              <a:cs typeface="Times New Roman" pitchFamily="18" charset="0"/>
            </a:rPr>
            <a:t>Design System </a:t>
          </a:r>
        </a:p>
      </dgm:t>
    </dgm:pt>
    <dgm:pt modelId="{929B1D09-3AA3-435D-A0ED-3E099E60DDBD}" type="parTrans" cxnId="{814B58C9-5629-43EE-9C16-A01E4166ED2B}">
      <dgm:prSet/>
      <dgm:spPr/>
      <dgm:t>
        <a:bodyPr/>
        <a:lstStyle/>
        <a:p>
          <a:endParaRPr lang="en-US"/>
        </a:p>
      </dgm:t>
    </dgm:pt>
    <dgm:pt modelId="{A3017B7B-AA71-4059-9165-03ABF45AC499}" type="sibTrans" cxnId="{814B58C9-5629-43EE-9C16-A01E4166ED2B}">
      <dgm:prSet/>
      <dgm:spPr/>
      <dgm:t>
        <a:bodyPr/>
        <a:lstStyle/>
        <a:p>
          <a:endParaRPr lang="en-US"/>
        </a:p>
      </dgm:t>
    </dgm:pt>
    <dgm:pt modelId="{299A5801-BE42-4D4D-B6C1-C92640D64329}">
      <dgm:prSet/>
      <dgm:spPr/>
      <dgm:t>
        <a:bodyPr/>
        <a:lstStyle/>
        <a:p>
          <a:r>
            <a:rPr lang="en-US">
              <a:solidFill>
                <a:sysClr val="windowText" lastClr="000000"/>
              </a:solidFill>
              <a:latin typeface="Times New Roman" pitchFamily="18" charset="0"/>
              <a:cs typeface="Times New Roman" pitchFamily="18" charset="0"/>
            </a:rPr>
            <a:t>Testing</a:t>
          </a:r>
        </a:p>
      </dgm:t>
    </dgm:pt>
    <dgm:pt modelId="{1781184B-CB12-4559-92C2-7085A83C9E1A}" type="parTrans" cxnId="{40C8D02C-7530-445D-9A0F-3E0C4C865358}">
      <dgm:prSet/>
      <dgm:spPr/>
      <dgm:t>
        <a:bodyPr/>
        <a:lstStyle/>
        <a:p>
          <a:endParaRPr lang="en-US"/>
        </a:p>
      </dgm:t>
    </dgm:pt>
    <dgm:pt modelId="{4FECE59F-369F-4F87-9334-5E89FAB33240}" type="sibTrans" cxnId="{40C8D02C-7530-445D-9A0F-3E0C4C865358}">
      <dgm:prSet/>
      <dgm:spPr/>
      <dgm:t>
        <a:bodyPr/>
        <a:lstStyle/>
        <a:p>
          <a:endParaRPr lang="en-US"/>
        </a:p>
      </dgm:t>
    </dgm:pt>
    <dgm:pt modelId="{884A1768-AA40-4989-80DF-0C445F1BFBA6}" type="pres">
      <dgm:prSet presAssocID="{F9470CD9-668A-4E1A-812A-5F903D7E0349}" presName="rootnode" presStyleCnt="0">
        <dgm:presLayoutVars>
          <dgm:chMax/>
          <dgm:chPref/>
          <dgm:dir/>
          <dgm:animLvl val="lvl"/>
        </dgm:presLayoutVars>
      </dgm:prSet>
      <dgm:spPr/>
      <dgm:t>
        <a:bodyPr/>
        <a:lstStyle/>
        <a:p>
          <a:endParaRPr lang="en-US"/>
        </a:p>
      </dgm:t>
    </dgm:pt>
    <dgm:pt modelId="{B7CD61DF-0F56-40FF-8177-F7DB5FD758C7}" type="pres">
      <dgm:prSet presAssocID="{1A42C42B-FD00-4FC8-BC18-1DE2F37B8018}" presName="composite" presStyleCnt="0"/>
      <dgm:spPr/>
    </dgm:pt>
    <dgm:pt modelId="{C6436051-E2F8-4754-AD71-B65EDD2515CF}" type="pres">
      <dgm:prSet presAssocID="{1A42C42B-FD00-4FC8-BC18-1DE2F37B8018}" presName="bentUpArrow1" presStyleLbl="alignImgPlace1" presStyleIdx="0" presStyleCnt="4"/>
      <dgm:spPr/>
    </dgm:pt>
    <dgm:pt modelId="{3F99389B-341E-4545-843D-9A312C2C4501}" type="pres">
      <dgm:prSet presAssocID="{1A42C42B-FD00-4FC8-BC18-1DE2F37B8018}" presName="ParentText" presStyleLbl="node1" presStyleIdx="0" presStyleCnt="5">
        <dgm:presLayoutVars>
          <dgm:chMax val="1"/>
          <dgm:chPref val="1"/>
          <dgm:bulletEnabled val="1"/>
        </dgm:presLayoutVars>
      </dgm:prSet>
      <dgm:spPr/>
      <dgm:t>
        <a:bodyPr/>
        <a:lstStyle/>
        <a:p>
          <a:endParaRPr lang="en-US"/>
        </a:p>
      </dgm:t>
    </dgm:pt>
    <dgm:pt modelId="{38CB701D-0278-4088-886C-81180203C3D4}" type="pres">
      <dgm:prSet presAssocID="{1A42C42B-FD00-4FC8-BC18-1DE2F37B8018}" presName="ChildText" presStyleLbl="revTx" presStyleIdx="0" presStyleCnt="4">
        <dgm:presLayoutVars>
          <dgm:chMax val="0"/>
          <dgm:chPref val="0"/>
          <dgm:bulletEnabled val="1"/>
        </dgm:presLayoutVars>
      </dgm:prSet>
      <dgm:spPr/>
      <dgm:t>
        <a:bodyPr/>
        <a:lstStyle/>
        <a:p>
          <a:endParaRPr lang="en-US"/>
        </a:p>
      </dgm:t>
    </dgm:pt>
    <dgm:pt modelId="{916E0621-FBA6-4A2A-8045-634C62B11B39}" type="pres">
      <dgm:prSet presAssocID="{9CFE21C3-5C9C-4696-B40A-F9226A817C95}" presName="sibTrans" presStyleCnt="0"/>
      <dgm:spPr/>
    </dgm:pt>
    <dgm:pt modelId="{13384027-175B-43B4-AB00-FCB2A152E9A4}" type="pres">
      <dgm:prSet presAssocID="{1E0A5898-6173-49C6-8E7B-3036A889E17B}" presName="composite" presStyleCnt="0"/>
      <dgm:spPr/>
    </dgm:pt>
    <dgm:pt modelId="{43571540-65E1-482E-AEF5-6FB68090C941}" type="pres">
      <dgm:prSet presAssocID="{1E0A5898-6173-49C6-8E7B-3036A889E17B}" presName="bentUpArrow1" presStyleLbl="alignImgPlace1" presStyleIdx="1" presStyleCnt="4"/>
      <dgm:spPr/>
    </dgm:pt>
    <dgm:pt modelId="{389857EA-47E4-448A-BB6D-DCB2942690F0}" type="pres">
      <dgm:prSet presAssocID="{1E0A5898-6173-49C6-8E7B-3036A889E17B}" presName="ParentText" presStyleLbl="node1" presStyleIdx="1" presStyleCnt="5">
        <dgm:presLayoutVars>
          <dgm:chMax val="1"/>
          <dgm:chPref val="1"/>
          <dgm:bulletEnabled val="1"/>
        </dgm:presLayoutVars>
      </dgm:prSet>
      <dgm:spPr/>
      <dgm:t>
        <a:bodyPr/>
        <a:lstStyle/>
        <a:p>
          <a:endParaRPr lang="en-US"/>
        </a:p>
      </dgm:t>
    </dgm:pt>
    <dgm:pt modelId="{BB45089E-8A81-4BE0-9E65-D647EF553503}" type="pres">
      <dgm:prSet presAssocID="{1E0A5898-6173-49C6-8E7B-3036A889E17B}" presName="ChildText" presStyleLbl="revTx" presStyleIdx="1" presStyleCnt="4">
        <dgm:presLayoutVars>
          <dgm:chMax val="0"/>
          <dgm:chPref val="0"/>
          <dgm:bulletEnabled val="1"/>
        </dgm:presLayoutVars>
      </dgm:prSet>
      <dgm:spPr/>
    </dgm:pt>
    <dgm:pt modelId="{55491975-21B1-48A0-9245-774F3F129D06}" type="pres">
      <dgm:prSet presAssocID="{A3017B7B-AA71-4059-9165-03ABF45AC499}" presName="sibTrans" presStyleCnt="0"/>
      <dgm:spPr/>
    </dgm:pt>
    <dgm:pt modelId="{FA2EB257-1D65-4E91-9860-311E31A4A48C}" type="pres">
      <dgm:prSet presAssocID="{DDB6DE9A-5FD4-4FEC-8ABC-E106024A52A4}" presName="composite" presStyleCnt="0"/>
      <dgm:spPr/>
    </dgm:pt>
    <dgm:pt modelId="{B98BCF1E-1957-4B6E-92AF-95D600EBA9FD}" type="pres">
      <dgm:prSet presAssocID="{DDB6DE9A-5FD4-4FEC-8ABC-E106024A52A4}" presName="bentUpArrow1" presStyleLbl="alignImgPlace1" presStyleIdx="2" presStyleCnt="4"/>
      <dgm:spPr/>
    </dgm:pt>
    <dgm:pt modelId="{889BA66B-52B4-4BAC-A98E-CFC53E886844}" type="pres">
      <dgm:prSet presAssocID="{DDB6DE9A-5FD4-4FEC-8ABC-E106024A52A4}" presName="ParentText" presStyleLbl="node1" presStyleIdx="2" presStyleCnt="5">
        <dgm:presLayoutVars>
          <dgm:chMax val="1"/>
          <dgm:chPref val="1"/>
          <dgm:bulletEnabled val="1"/>
        </dgm:presLayoutVars>
      </dgm:prSet>
      <dgm:spPr/>
      <dgm:t>
        <a:bodyPr/>
        <a:lstStyle/>
        <a:p>
          <a:endParaRPr lang="en-US"/>
        </a:p>
      </dgm:t>
    </dgm:pt>
    <dgm:pt modelId="{4B28B5B4-3F19-4544-AC3C-1CF430AD8048}" type="pres">
      <dgm:prSet presAssocID="{DDB6DE9A-5FD4-4FEC-8ABC-E106024A52A4}" presName="ChildText" presStyleLbl="revTx" presStyleIdx="2" presStyleCnt="4">
        <dgm:presLayoutVars>
          <dgm:chMax val="0"/>
          <dgm:chPref val="0"/>
          <dgm:bulletEnabled val="1"/>
        </dgm:presLayoutVars>
      </dgm:prSet>
      <dgm:spPr/>
      <dgm:t>
        <a:bodyPr/>
        <a:lstStyle/>
        <a:p>
          <a:endParaRPr lang="en-US"/>
        </a:p>
      </dgm:t>
    </dgm:pt>
    <dgm:pt modelId="{D3D15178-FF5D-4D06-9BCD-454170B397B0}" type="pres">
      <dgm:prSet presAssocID="{854C389A-FF53-49ED-AF50-7B9AF3989B8D}" presName="sibTrans" presStyleCnt="0"/>
      <dgm:spPr/>
    </dgm:pt>
    <dgm:pt modelId="{EB67B9FB-B8C1-4CBE-A927-52CCABF97329}" type="pres">
      <dgm:prSet presAssocID="{299A5801-BE42-4D4D-B6C1-C92640D64329}" presName="composite" presStyleCnt="0"/>
      <dgm:spPr/>
    </dgm:pt>
    <dgm:pt modelId="{56FB93D2-27A2-4E78-8E52-62F692DFD5D3}" type="pres">
      <dgm:prSet presAssocID="{299A5801-BE42-4D4D-B6C1-C92640D64329}" presName="bentUpArrow1" presStyleLbl="alignImgPlace1" presStyleIdx="3" presStyleCnt="4"/>
      <dgm:spPr/>
    </dgm:pt>
    <dgm:pt modelId="{DB690D59-21EA-41BC-B480-57E0454A4E85}" type="pres">
      <dgm:prSet presAssocID="{299A5801-BE42-4D4D-B6C1-C92640D64329}" presName="ParentText" presStyleLbl="node1" presStyleIdx="3" presStyleCnt="5">
        <dgm:presLayoutVars>
          <dgm:chMax val="1"/>
          <dgm:chPref val="1"/>
          <dgm:bulletEnabled val="1"/>
        </dgm:presLayoutVars>
      </dgm:prSet>
      <dgm:spPr/>
      <dgm:t>
        <a:bodyPr/>
        <a:lstStyle/>
        <a:p>
          <a:endParaRPr lang="en-US"/>
        </a:p>
      </dgm:t>
    </dgm:pt>
    <dgm:pt modelId="{A05D277E-CC59-4272-B9C6-C36B431BDFB3}" type="pres">
      <dgm:prSet presAssocID="{299A5801-BE42-4D4D-B6C1-C92640D64329}" presName="ChildText" presStyleLbl="revTx" presStyleIdx="3" presStyleCnt="4">
        <dgm:presLayoutVars>
          <dgm:chMax val="0"/>
          <dgm:chPref val="0"/>
          <dgm:bulletEnabled val="1"/>
        </dgm:presLayoutVars>
      </dgm:prSet>
      <dgm:spPr/>
    </dgm:pt>
    <dgm:pt modelId="{7F3534F8-B241-43CD-AA4D-32D240033DC2}" type="pres">
      <dgm:prSet presAssocID="{4FECE59F-369F-4F87-9334-5E89FAB33240}" presName="sibTrans" presStyleCnt="0"/>
      <dgm:spPr/>
    </dgm:pt>
    <dgm:pt modelId="{2C50E6F5-B22B-45BC-9706-46EB5944B5E0}" type="pres">
      <dgm:prSet presAssocID="{2850B678-DABC-464D-9EA4-B05698500E3C}" presName="composite" presStyleCnt="0"/>
      <dgm:spPr/>
    </dgm:pt>
    <dgm:pt modelId="{BA57DBC1-375B-4E5C-B5C5-340394AAF22E}" type="pres">
      <dgm:prSet presAssocID="{2850B678-DABC-464D-9EA4-B05698500E3C}" presName="ParentText" presStyleLbl="node1" presStyleIdx="4" presStyleCnt="5">
        <dgm:presLayoutVars>
          <dgm:chMax val="1"/>
          <dgm:chPref val="1"/>
          <dgm:bulletEnabled val="1"/>
        </dgm:presLayoutVars>
      </dgm:prSet>
      <dgm:spPr/>
      <dgm:t>
        <a:bodyPr/>
        <a:lstStyle/>
        <a:p>
          <a:endParaRPr lang="en-US"/>
        </a:p>
      </dgm:t>
    </dgm:pt>
  </dgm:ptLst>
  <dgm:cxnLst>
    <dgm:cxn modelId="{40C8D02C-7530-445D-9A0F-3E0C4C865358}" srcId="{F9470CD9-668A-4E1A-812A-5F903D7E0349}" destId="{299A5801-BE42-4D4D-B6C1-C92640D64329}" srcOrd="3" destOrd="0" parTransId="{1781184B-CB12-4559-92C2-7085A83C9E1A}" sibTransId="{4FECE59F-369F-4F87-9334-5E89FAB33240}"/>
    <dgm:cxn modelId="{1F4488DA-101A-4C3E-8F1F-147FCA4FFFBD}" srcId="{F9470CD9-668A-4E1A-812A-5F903D7E0349}" destId="{1A42C42B-FD00-4FC8-BC18-1DE2F37B8018}" srcOrd="0" destOrd="0" parTransId="{B8A7B315-748F-4C81-B279-93F78CBCEA2B}" sibTransId="{9CFE21C3-5C9C-4696-B40A-F9226A817C95}"/>
    <dgm:cxn modelId="{73440470-D087-442E-A249-74F572EC228D}" srcId="{F9470CD9-668A-4E1A-812A-5F903D7E0349}" destId="{2850B678-DABC-464D-9EA4-B05698500E3C}" srcOrd="4" destOrd="0" parTransId="{4B8CA991-1157-40B0-B575-0F1756901842}" sibTransId="{5EBE09AA-07BB-4D33-8A7A-3CC745BB369F}"/>
    <dgm:cxn modelId="{01A781D8-81D1-4888-9494-62486D8186E9}" type="presOf" srcId="{299A5801-BE42-4D4D-B6C1-C92640D64329}" destId="{DB690D59-21EA-41BC-B480-57E0454A4E85}" srcOrd="0" destOrd="0" presId="urn:microsoft.com/office/officeart/2005/8/layout/StepDownProcess"/>
    <dgm:cxn modelId="{C7D0EB81-F660-43D1-9A84-DBDCFE5D505B}" type="presOf" srcId="{F9470CD9-668A-4E1A-812A-5F903D7E0349}" destId="{884A1768-AA40-4989-80DF-0C445F1BFBA6}" srcOrd="0" destOrd="0" presId="urn:microsoft.com/office/officeart/2005/8/layout/StepDownProcess"/>
    <dgm:cxn modelId="{AB8CC034-BEF3-453F-A5D1-C6DDB382166D}" type="presOf" srcId="{2850B678-DABC-464D-9EA4-B05698500E3C}" destId="{BA57DBC1-375B-4E5C-B5C5-340394AAF22E}" srcOrd="0" destOrd="0" presId="urn:microsoft.com/office/officeart/2005/8/layout/StepDownProcess"/>
    <dgm:cxn modelId="{814B58C9-5629-43EE-9C16-A01E4166ED2B}" srcId="{F9470CD9-668A-4E1A-812A-5F903D7E0349}" destId="{1E0A5898-6173-49C6-8E7B-3036A889E17B}" srcOrd="1" destOrd="0" parTransId="{929B1D09-3AA3-435D-A0ED-3E099E60DDBD}" sibTransId="{A3017B7B-AA71-4059-9165-03ABF45AC499}"/>
    <dgm:cxn modelId="{2A8AEF7D-B1FD-4451-B8BC-842AC4046866}" srcId="{F9470CD9-668A-4E1A-812A-5F903D7E0349}" destId="{DDB6DE9A-5FD4-4FEC-8ABC-E106024A52A4}" srcOrd="2" destOrd="0" parTransId="{B09BA72A-201F-4F5E-B8CC-3DFB5F1821B6}" sibTransId="{854C389A-FF53-49ED-AF50-7B9AF3989B8D}"/>
    <dgm:cxn modelId="{8946208D-4DCD-42EC-925D-3490A54A291A}" type="presOf" srcId="{1A42C42B-FD00-4FC8-BC18-1DE2F37B8018}" destId="{3F99389B-341E-4545-843D-9A312C2C4501}" srcOrd="0" destOrd="0" presId="urn:microsoft.com/office/officeart/2005/8/layout/StepDownProcess"/>
    <dgm:cxn modelId="{F1661F9B-95EC-4914-B97D-FDE7ED571F6D}" type="presOf" srcId="{DDB6DE9A-5FD4-4FEC-8ABC-E106024A52A4}" destId="{889BA66B-52B4-4BAC-A98E-CFC53E886844}" srcOrd="0" destOrd="0" presId="urn:microsoft.com/office/officeart/2005/8/layout/StepDownProcess"/>
    <dgm:cxn modelId="{1D8B7AAF-53B6-4382-B03D-7C976CCD9AF4}" type="presOf" srcId="{1E0A5898-6173-49C6-8E7B-3036A889E17B}" destId="{389857EA-47E4-448A-BB6D-DCB2942690F0}" srcOrd="0" destOrd="0" presId="urn:microsoft.com/office/officeart/2005/8/layout/StepDownProcess"/>
    <dgm:cxn modelId="{F5C6C351-10D4-44C2-88DB-E332665A8E43}" type="presParOf" srcId="{884A1768-AA40-4989-80DF-0C445F1BFBA6}" destId="{B7CD61DF-0F56-40FF-8177-F7DB5FD758C7}" srcOrd="0" destOrd="0" presId="urn:microsoft.com/office/officeart/2005/8/layout/StepDownProcess"/>
    <dgm:cxn modelId="{D544EF81-2CB2-4195-9762-1BD2E57ADF7A}" type="presParOf" srcId="{B7CD61DF-0F56-40FF-8177-F7DB5FD758C7}" destId="{C6436051-E2F8-4754-AD71-B65EDD2515CF}" srcOrd="0" destOrd="0" presId="urn:microsoft.com/office/officeart/2005/8/layout/StepDownProcess"/>
    <dgm:cxn modelId="{1A2C5AC1-7128-4FE5-9D16-2F61F4BAF2C1}" type="presParOf" srcId="{B7CD61DF-0F56-40FF-8177-F7DB5FD758C7}" destId="{3F99389B-341E-4545-843D-9A312C2C4501}" srcOrd="1" destOrd="0" presId="urn:microsoft.com/office/officeart/2005/8/layout/StepDownProcess"/>
    <dgm:cxn modelId="{A535D008-4606-41B3-ACE4-78726C3522E4}" type="presParOf" srcId="{B7CD61DF-0F56-40FF-8177-F7DB5FD758C7}" destId="{38CB701D-0278-4088-886C-81180203C3D4}" srcOrd="2" destOrd="0" presId="urn:microsoft.com/office/officeart/2005/8/layout/StepDownProcess"/>
    <dgm:cxn modelId="{639A259A-03FD-42DF-9C0C-C4F906D9F9FC}" type="presParOf" srcId="{884A1768-AA40-4989-80DF-0C445F1BFBA6}" destId="{916E0621-FBA6-4A2A-8045-634C62B11B39}" srcOrd="1" destOrd="0" presId="urn:microsoft.com/office/officeart/2005/8/layout/StepDownProcess"/>
    <dgm:cxn modelId="{5971CF96-B8F5-4A8D-B439-5C5C5C190A8A}" type="presParOf" srcId="{884A1768-AA40-4989-80DF-0C445F1BFBA6}" destId="{13384027-175B-43B4-AB00-FCB2A152E9A4}" srcOrd="2" destOrd="0" presId="urn:microsoft.com/office/officeart/2005/8/layout/StepDownProcess"/>
    <dgm:cxn modelId="{B0A55D97-7FC3-49B1-89C9-1989F50265DB}" type="presParOf" srcId="{13384027-175B-43B4-AB00-FCB2A152E9A4}" destId="{43571540-65E1-482E-AEF5-6FB68090C941}" srcOrd="0" destOrd="0" presId="urn:microsoft.com/office/officeart/2005/8/layout/StepDownProcess"/>
    <dgm:cxn modelId="{939C4C1C-AA59-498B-8599-8842E79885EF}" type="presParOf" srcId="{13384027-175B-43B4-AB00-FCB2A152E9A4}" destId="{389857EA-47E4-448A-BB6D-DCB2942690F0}" srcOrd="1" destOrd="0" presId="urn:microsoft.com/office/officeart/2005/8/layout/StepDownProcess"/>
    <dgm:cxn modelId="{292B8A8A-1067-4461-97A2-C1CD9A0EAF66}" type="presParOf" srcId="{13384027-175B-43B4-AB00-FCB2A152E9A4}" destId="{BB45089E-8A81-4BE0-9E65-D647EF553503}" srcOrd="2" destOrd="0" presId="urn:microsoft.com/office/officeart/2005/8/layout/StepDownProcess"/>
    <dgm:cxn modelId="{9533AB51-7742-4BE5-9DCB-30925225ED59}" type="presParOf" srcId="{884A1768-AA40-4989-80DF-0C445F1BFBA6}" destId="{55491975-21B1-48A0-9245-774F3F129D06}" srcOrd="3" destOrd="0" presId="urn:microsoft.com/office/officeart/2005/8/layout/StepDownProcess"/>
    <dgm:cxn modelId="{FE516991-7D18-4A6B-AFAC-090D572A6D39}" type="presParOf" srcId="{884A1768-AA40-4989-80DF-0C445F1BFBA6}" destId="{FA2EB257-1D65-4E91-9860-311E31A4A48C}" srcOrd="4" destOrd="0" presId="urn:microsoft.com/office/officeart/2005/8/layout/StepDownProcess"/>
    <dgm:cxn modelId="{47D86529-F0EA-4AA7-AD75-5A243797A983}" type="presParOf" srcId="{FA2EB257-1D65-4E91-9860-311E31A4A48C}" destId="{B98BCF1E-1957-4B6E-92AF-95D600EBA9FD}" srcOrd="0" destOrd="0" presId="urn:microsoft.com/office/officeart/2005/8/layout/StepDownProcess"/>
    <dgm:cxn modelId="{C9779238-D512-47CF-A4EA-3D77049A55D7}" type="presParOf" srcId="{FA2EB257-1D65-4E91-9860-311E31A4A48C}" destId="{889BA66B-52B4-4BAC-A98E-CFC53E886844}" srcOrd="1" destOrd="0" presId="urn:microsoft.com/office/officeart/2005/8/layout/StepDownProcess"/>
    <dgm:cxn modelId="{A176EA38-7C4F-4635-9DDF-741E58B30C5D}" type="presParOf" srcId="{FA2EB257-1D65-4E91-9860-311E31A4A48C}" destId="{4B28B5B4-3F19-4544-AC3C-1CF430AD8048}" srcOrd="2" destOrd="0" presId="urn:microsoft.com/office/officeart/2005/8/layout/StepDownProcess"/>
    <dgm:cxn modelId="{315AC003-CD1C-4F94-99F7-2007941C7A52}" type="presParOf" srcId="{884A1768-AA40-4989-80DF-0C445F1BFBA6}" destId="{D3D15178-FF5D-4D06-9BCD-454170B397B0}" srcOrd="5" destOrd="0" presId="urn:microsoft.com/office/officeart/2005/8/layout/StepDownProcess"/>
    <dgm:cxn modelId="{80EB55DE-EFF1-4423-B991-11934F4EECB7}" type="presParOf" srcId="{884A1768-AA40-4989-80DF-0C445F1BFBA6}" destId="{EB67B9FB-B8C1-4CBE-A927-52CCABF97329}" srcOrd="6" destOrd="0" presId="urn:microsoft.com/office/officeart/2005/8/layout/StepDownProcess"/>
    <dgm:cxn modelId="{963184B8-EAEE-46A4-B89B-AB28410D136C}" type="presParOf" srcId="{EB67B9FB-B8C1-4CBE-A927-52CCABF97329}" destId="{56FB93D2-27A2-4E78-8E52-62F692DFD5D3}" srcOrd="0" destOrd="0" presId="urn:microsoft.com/office/officeart/2005/8/layout/StepDownProcess"/>
    <dgm:cxn modelId="{1A1ACF51-5AA0-46F7-8655-F27D124BE2A4}" type="presParOf" srcId="{EB67B9FB-B8C1-4CBE-A927-52CCABF97329}" destId="{DB690D59-21EA-41BC-B480-57E0454A4E85}" srcOrd="1" destOrd="0" presId="urn:microsoft.com/office/officeart/2005/8/layout/StepDownProcess"/>
    <dgm:cxn modelId="{A91B1564-B709-4CC2-9B75-B407C9545E30}" type="presParOf" srcId="{EB67B9FB-B8C1-4CBE-A927-52CCABF97329}" destId="{A05D277E-CC59-4272-B9C6-C36B431BDFB3}" srcOrd="2" destOrd="0" presId="urn:microsoft.com/office/officeart/2005/8/layout/StepDownProcess"/>
    <dgm:cxn modelId="{9E7084B4-CD21-4E29-A32C-13572C4148CF}" type="presParOf" srcId="{884A1768-AA40-4989-80DF-0C445F1BFBA6}" destId="{7F3534F8-B241-43CD-AA4D-32D240033DC2}" srcOrd="7" destOrd="0" presId="urn:microsoft.com/office/officeart/2005/8/layout/StepDownProcess"/>
    <dgm:cxn modelId="{56FD3BB5-1D2D-4403-AE65-307254FD6F78}" type="presParOf" srcId="{884A1768-AA40-4989-80DF-0C445F1BFBA6}" destId="{2C50E6F5-B22B-45BC-9706-46EB5944B5E0}" srcOrd="8" destOrd="0" presId="urn:microsoft.com/office/officeart/2005/8/layout/StepDownProcess"/>
    <dgm:cxn modelId="{98BE03B9-3ED0-4CA9-8845-782B36A75220}" type="presParOf" srcId="{2C50E6F5-B22B-45BC-9706-46EB5944B5E0}" destId="{BA57DBC1-375B-4E5C-B5C5-340394AAF22E}" srcOrd="0" destOrd="0" presId="urn:microsoft.com/office/officeart/2005/8/layout/StepDownProces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436051-E2F8-4754-AD71-B65EDD2515CF}">
      <dsp:nvSpPr>
        <dsp:cNvPr id="0" name=""/>
        <dsp:cNvSpPr/>
      </dsp:nvSpPr>
      <dsp:spPr>
        <a:xfrm rot="5400000">
          <a:off x="927817" y="478933"/>
          <a:ext cx="416808" cy="474521"/>
        </a:xfrm>
        <a:prstGeom prst="bentUpArrow">
          <a:avLst>
            <a:gd name="adj1" fmla="val 32840"/>
            <a:gd name="adj2" fmla="val 25000"/>
            <a:gd name="adj3" fmla="val 35780"/>
          </a:avLst>
        </a:prstGeom>
        <a:solidFill>
          <a:schemeClr val="accent4">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99389B-341E-4545-843D-9A312C2C4501}">
      <dsp:nvSpPr>
        <dsp:cNvPr id="0" name=""/>
        <dsp:cNvSpPr/>
      </dsp:nvSpPr>
      <dsp:spPr>
        <a:xfrm>
          <a:off x="817388" y="16892"/>
          <a:ext cx="701659" cy="491139"/>
        </a:xfrm>
        <a:prstGeom prst="roundRect">
          <a:avLst>
            <a:gd name="adj" fmla="val 166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Requirement</a:t>
          </a:r>
        </a:p>
      </dsp:txBody>
      <dsp:txXfrm>
        <a:off x="841368" y="40872"/>
        <a:ext cx="653699" cy="443179"/>
      </dsp:txXfrm>
    </dsp:sp>
    <dsp:sp modelId="{38CB701D-0278-4088-886C-81180203C3D4}">
      <dsp:nvSpPr>
        <dsp:cNvPr id="0" name=""/>
        <dsp:cNvSpPr/>
      </dsp:nvSpPr>
      <dsp:spPr>
        <a:xfrm>
          <a:off x="1519048" y="63734"/>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43571540-65E1-482E-AEF5-6FB68090C941}">
      <dsp:nvSpPr>
        <dsp:cNvPr id="0" name=""/>
        <dsp:cNvSpPr/>
      </dsp:nvSpPr>
      <dsp:spPr>
        <a:xfrm rot="5400000">
          <a:off x="1509568" y="1030644"/>
          <a:ext cx="416808" cy="474521"/>
        </a:xfrm>
        <a:prstGeom prst="bentUpArrow">
          <a:avLst>
            <a:gd name="adj1" fmla="val 32840"/>
            <a:gd name="adj2" fmla="val 25000"/>
            <a:gd name="adj3" fmla="val 35780"/>
          </a:avLst>
        </a:prstGeom>
        <a:solidFill>
          <a:schemeClr val="accent4">
            <a:tint val="50000"/>
            <a:hueOff val="3833300"/>
            <a:satOff val="-21016"/>
            <a:lumOff val="22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9857EA-47E4-448A-BB6D-DCB2942690F0}">
      <dsp:nvSpPr>
        <dsp:cNvPr id="0" name=""/>
        <dsp:cNvSpPr/>
      </dsp:nvSpPr>
      <dsp:spPr>
        <a:xfrm>
          <a:off x="1399139" y="568604"/>
          <a:ext cx="701659" cy="491139"/>
        </a:xfrm>
        <a:prstGeom prst="roundRect">
          <a:avLst>
            <a:gd name="adj" fmla="val 16670"/>
          </a:avLst>
        </a:prstGeom>
        <a:solidFill>
          <a:schemeClr val="accent4">
            <a:hueOff val="2598923"/>
            <a:satOff val="-11992"/>
            <a:lumOff val="4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Design System </a:t>
          </a:r>
        </a:p>
      </dsp:txBody>
      <dsp:txXfrm>
        <a:off x="1423119" y="592584"/>
        <a:ext cx="653699" cy="443179"/>
      </dsp:txXfrm>
    </dsp:sp>
    <dsp:sp modelId="{BB45089E-8A81-4BE0-9E65-D647EF553503}">
      <dsp:nvSpPr>
        <dsp:cNvPr id="0" name=""/>
        <dsp:cNvSpPr/>
      </dsp:nvSpPr>
      <dsp:spPr>
        <a:xfrm>
          <a:off x="2100799" y="615445"/>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98BCF1E-1957-4B6E-92AF-95D600EBA9FD}">
      <dsp:nvSpPr>
        <dsp:cNvPr id="0" name=""/>
        <dsp:cNvSpPr/>
      </dsp:nvSpPr>
      <dsp:spPr>
        <a:xfrm rot="5400000">
          <a:off x="2091318" y="1582355"/>
          <a:ext cx="416808" cy="474521"/>
        </a:xfrm>
        <a:prstGeom prst="bentUpArrow">
          <a:avLst>
            <a:gd name="adj1" fmla="val 32840"/>
            <a:gd name="adj2" fmla="val 25000"/>
            <a:gd name="adj3" fmla="val 35780"/>
          </a:avLst>
        </a:prstGeom>
        <a:solidFill>
          <a:schemeClr val="accent4">
            <a:tint val="50000"/>
            <a:hueOff val="7666600"/>
            <a:satOff val="-42031"/>
            <a:lumOff val="454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89BA66B-52B4-4BAC-A98E-CFC53E886844}">
      <dsp:nvSpPr>
        <dsp:cNvPr id="0" name=""/>
        <dsp:cNvSpPr/>
      </dsp:nvSpPr>
      <dsp:spPr>
        <a:xfrm>
          <a:off x="1980890" y="1120315"/>
          <a:ext cx="701659" cy="491139"/>
        </a:xfrm>
        <a:prstGeom prst="roundRect">
          <a:avLst>
            <a:gd name="adj" fmla="val 16670"/>
          </a:avLst>
        </a:prstGeom>
        <a:solidFill>
          <a:schemeClr val="accent4">
            <a:hueOff val="5197847"/>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Code Generation </a:t>
          </a:r>
        </a:p>
      </dsp:txBody>
      <dsp:txXfrm>
        <a:off x="2004870" y="1144295"/>
        <a:ext cx="653699" cy="443179"/>
      </dsp:txXfrm>
    </dsp:sp>
    <dsp:sp modelId="{4B28B5B4-3F19-4544-AC3C-1CF430AD8048}">
      <dsp:nvSpPr>
        <dsp:cNvPr id="0" name=""/>
        <dsp:cNvSpPr/>
      </dsp:nvSpPr>
      <dsp:spPr>
        <a:xfrm>
          <a:off x="2682549" y="1167156"/>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56FB93D2-27A2-4E78-8E52-62F692DFD5D3}">
      <dsp:nvSpPr>
        <dsp:cNvPr id="0" name=""/>
        <dsp:cNvSpPr/>
      </dsp:nvSpPr>
      <dsp:spPr>
        <a:xfrm rot="5400000">
          <a:off x="2673069" y="2134067"/>
          <a:ext cx="416808" cy="474521"/>
        </a:xfrm>
        <a:prstGeom prst="bentUpArrow">
          <a:avLst>
            <a:gd name="adj1" fmla="val 32840"/>
            <a:gd name="adj2" fmla="val 25000"/>
            <a:gd name="adj3" fmla="val 35780"/>
          </a:avLst>
        </a:prstGeom>
        <a:solidFill>
          <a:schemeClr val="accent4">
            <a:tint val="50000"/>
            <a:hueOff val="11499901"/>
            <a:satOff val="-63047"/>
            <a:lumOff val="681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B690D59-21EA-41BC-B480-57E0454A4E85}">
      <dsp:nvSpPr>
        <dsp:cNvPr id="0" name=""/>
        <dsp:cNvSpPr/>
      </dsp:nvSpPr>
      <dsp:spPr>
        <a:xfrm>
          <a:off x="2562640" y="1672026"/>
          <a:ext cx="701659" cy="491139"/>
        </a:xfrm>
        <a:prstGeom prst="roundRect">
          <a:avLst>
            <a:gd name="adj" fmla="val 16670"/>
          </a:avLst>
        </a:prstGeom>
        <a:solidFill>
          <a:schemeClr val="accent4">
            <a:hueOff val="7796770"/>
            <a:satOff val="-35976"/>
            <a:lumOff val="13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Testing</a:t>
          </a:r>
        </a:p>
      </dsp:txBody>
      <dsp:txXfrm>
        <a:off x="2586620" y="1696006"/>
        <a:ext cx="653699" cy="443179"/>
      </dsp:txXfrm>
    </dsp:sp>
    <dsp:sp modelId="{A05D277E-CC59-4272-B9C6-C36B431BDFB3}">
      <dsp:nvSpPr>
        <dsp:cNvPr id="0" name=""/>
        <dsp:cNvSpPr/>
      </dsp:nvSpPr>
      <dsp:spPr>
        <a:xfrm>
          <a:off x="3264300" y="1718868"/>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A57DBC1-375B-4E5C-B5C5-340394AAF22E}">
      <dsp:nvSpPr>
        <dsp:cNvPr id="0" name=""/>
        <dsp:cNvSpPr/>
      </dsp:nvSpPr>
      <dsp:spPr>
        <a:xfrm>
          <a:off x="3144391" y="2223738"/>
          <a:ext cx="701659" cy="491139"/>
        </a:xfrm>
        <a:prstGeom prst="roundRect">
          <a:avLst>
            <a:gd name="adj" fmla="val 16670"/>
          </a:avLst>
        </a:prstGeom>
        <a:solidFill>
          <a:schemeClr val="accent4">
            <a:hueOff val="10395693"/>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Maintenance</a:t>
          </a:r>
        </a:p>
      </dsp:txBody>
      <dsp:txXfrm>
        <a:off x="3168371" y="2247718"/>
        <a:ext cx="653699" cy="443179"/>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b:Source>
    <b:Tag>Ang191</b:Tag>
    <b:SourceType>JournalArticle</b:SourceType>
    <b:Guid>{4FC28187-3487-4446-9D86-6D377D0DF19D}</b:Guid>
    <b:Author>
      <b:Author>
        <b:NameList>
          <b:Person>
            <b:Last>Anggraeni Sari Rumpoko</b:Last>
            <b:First>Gunawan</b:First>
            <b:Middle>Budi Sulistyo</b:Middle>
          </b:Person>
        </b:NameList>
      </b:Author>
    </b:Author>
    <b:Title>Perancangan Website Sistem Informasi Penjualan pada Anita Kurnia Boutique Malang</b:Title>
    <b:JournalName>Vol. 7 No. 1 – Tahun 2019</b:JournalName>
    <b:Year>2019</b:Year>
    <b:Pages>28-34</b:Pages>
    <b:Volume>7</b:Volume>
    <b:RefOrder>1</b:RefOrder>
  </b:Source>
  <b:Source>
    <b:Tag>Far18</b:Tag>
    <b:SourceType>JournalArticle</b:SourceType>
    <b:Guid>{B918D52F-4FBE-4728-A7F6-0029EB806106}</b:Guid>
    <b:Author>
      <b:Author>
        <b:NameList>
          <b:Person>
            <b:Last>Farhan Ramadhan</b:Last>
            <b:First>Nuraini</b:First>
            <b:Middle>Purwandari</b:Middle>
          </b:Person>
        </b:NameList>
      </b:Author>
    </b:Author>
    <b:Title>Sistem Informasi Penjualan Berbasis Web Pada PT. Mustika Jati</b:Title>
    <b:JournalName>Jurnal Sains dan Tenologi</b:JournalName>
    <b:Year>2018</b:Year>
    <b:Pages>43-57</b:Pages>
    <b:RefOrder>2</b:RefOrder>
  </b:Source>
  <b:Source>
    <b:Tag>Sya21</b:Tag>
    <b:SourceType>JournalArticle</b:SourceType>
    <b:Guid>{3130D0B4-C689-4E37-8C56-33CBEC33BC21}</b:Guid>
    <b:Title>SISTEM INFORMASI PENJUALAN PADA CV. DISTRIBUSINDO BINTANG</b:Title>
    <b:JournalName>Manajemen Informatika dan Komunikasi</b:JournalName>
    <b:Year>2021</b:Year>
    <b:Pages>78-87</b:Pages>
    <b:Volume>2</b:Volume>
    <b:Author>
      <b:Author>
        <b:NameList>
          <b:Person>
            <b:Last>Syakban</b:Last>
          </b:Person>
        </b:NameList>
      </b:Author>
    </b:Author>
    <b:RefOrder>3</b:RefOrder>
  </b:Source>
  <b:Source>
    <b:Tag>Han18</b:Tag>
    <b:SourceType>JournalArticle</b:SourceType>
    <b:Guid>{60F0453C-773E-4285-BC27-D49438D9715A}</b:Guid>
    <b:Author>
      <b:Author>
        <b:NameList>
          <b:Person>
            <b:Last>Handayani</b:Last>
            <b:First>Sutri</b:First>
          </b:Person>
        </b:NameList>
      </b:Author>
    </b:Author>
    <b:Title>PERANCANGAN SISTEM INFORMASI PENJUALAN BERBASIS E-COMMERCE STUDI KASUS TOKO KUN JAKARTA</b:Title>
    <b:JournalName>ILKOM Jurnal Ilmiah Volume 10 Nomor 2 Agustus 2018</b:JournalName>
    <b:Year>2018</b:Year>
    <b:Pages>182-189</b:Pages>
    <b:Volume>10</b:Volume>
    <b:RefOrder>4</b:RefOrder>
  </b:Source>
  <b:Source>
    <b:Tag>Dit12</b:Tag>
    <b:SourceType>JournalArticle</b:SourceType>
    <b:Guid>{7D29013C-C044-4417-A02B-A01B77991306}</b:Guid>
    <b:RefOrder>5</b:RefOrder>
  </b:Source>
</b:Sources>
</file>

<file path=customXml/itemProps1.xml><?xml version="1.0" encoding="utf-8"?>
<ds:datastoreItem xmlns:ds="http://schemas.openxmlformats.org/officeDocument/2006/customXml" ds:itemID="{095C7DC2-02F8-4641-A759-7E2A71013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2</TotalTime>
  <Pages>77</Pages>
  <Words>18456</Words>
  <Characters>105201</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123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mA</dc:creator>
  <cp:lastModifiedBy>ismail - [2010]</cp:lastModifiedBy>
  <cp:revision>5</cp:revision>
  <cp:lastPrinted>2022-08-23T00:14:00Z</cp:lastPrinted>
  <dcterms:created xsi:type="dcterms:W3CDTF">2022-08-15T22:17:00Z</dcterms:created>
  <dcterms:modified xsi:type="dcterms:W3CDTF">2022-08-2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e9a4aa-e9aa-3351-b743-60d897f87110</vt:lpwstr>
  </property>
  <property fmtid="{D5CDD505-2E9C-101B-9397-08002B2CF9AE}" pid="24" name="Mendeley Citation Style_1">
    <vt:lpwstr>http://www.zotero.org/styles/ieee</vt:lpwstr>
  </property>
</Properties>
</file>